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398C94" w14:textId="115958A3" w:rsidR="00F80276" w:rsidRPr="00F27C0E" w:rsidRDefault="00F80276" w:rsidP="00F80276">
      <w:pPr>
        <w:ind w:right="49"/>
        <w:jc w:val="center"/>
        <w:rPr>
          <w:rFonts w:ascii="Times New Roman" w:hAnsi="Times New Roman" w:cs="Times New Roman"/>
          <w:b/>
          <w:sz w:val="28"/>
          <w:szCs w:val="24"/>
        </w:rPr>
      </w:pPr>
      <w:bookmarkStart w:id="0" w:name="_GoBack"/>
      <w:bookmarkEnd w:id="0"/>
      <w:r w:rsidRPr="00F27C0E">
        <w:rPr>
          <w:rFonts w:ascii="Times New Roman" w:hAnsi="Times New Roman" w:cs="Times New Roman"/>
          <w:b/>
          <w:sz w:val="28"/>
          <w:szCs w:val="24"/>
        </w:rPr>
        <w:t>ANALISIS MANFAAT MEDIA SINIAR (</w:t>
      </w:r>
      <w:r w:rsidR="000E54A9" w:rsidRPr="000E54A9">
        <w:rPr>
          <w:rFonts w:ascii="Times New Roman" w:hAnsi="Times New Roman" w:cs="Times New Roman"/>
          <w:b/>
          <w:i/>
          <w:sz w:val="28"/>
          <w:szCs w:val="24"/>
        </w:rPr>
        <w:t>PODCAST</w:t>
      </w:r>
      <w:r w:rsidRPr="00F27C0E">
        <w:rPr>
          <w:rFonts w:ascii="Times New Roman" w:hAnsi="Times New Roman" w:cs="Times New Roman"/>
          <w:b/>
          <w:sz w:val="28"/>
          <w:szCs w:val="24"/>
        </w:rPr>
        <w:t>) SEBAGAI PEMBELAJARAN BAHASA INDONESIA</w:t>
      </w:r>
    </w:p>
    <w:p w14:paraId="5B057CC8" w14:textId="77777777" w:rsidR="002A6796" w:rsidRPr="00F27C0E" w:rsidRDefault="002A6796" w:rsidP="004301FD">
      <w:pPr>
        <w:spacing w:line="480" w:lineRule="auto"/>
        <w:jc w:val="center"/>
        <w:rPr>
          <w:rFonts w:ascii="Times New Roman" w:hAnsi="Times New Roman" w:cs="Times New Roman"/>
          <w:sz w:val="24"/>
          <w:szCs w:val="24"/>
        </w:rPr>
      </w:pPr>
    </w:p>
    <w:p w14:paraId="77C95E16" w14:textId="7409DB17" w:rsidR="009D272C" w:rsidRDefault="005538F1" w:rsidP="004301FD">
      <w:pPr>
        <w:spacing w:line="480" w:lineRule="auto"/>
        <w:jc w:val="center"/>
        <w:rPr>
          <w:rFonts w:ascii="Times New Roman" w:hAnsi="Times New Roman" w:cs="Times New Roman"/>
          <w:b/>
          <w:bCs/>
          <w:sz w:val="28"/>
          <w:szCs w:val="24"/>
        </w:rPr>
      </w:pPr>
      <w:r w:rsidRPr="00F27C0E">
        <w:rPr>
          <w:rFonts w:ascii="Times New Roman" w:hAnsi="Times New Roman" w:cs="Times New Roman"/>
          <w:b/>
          <w:bCs/>
          <w:sz w:val="28"/>
          <w:szCs w:val="24"/>
        </w:rPr>
        <w:t>SKRIPSI</w:t>
      </w:r>
    </w:p>
    <w:p w14:paraId="44C5BA79" w14:textId="77777777" w:rsidR="002E0E96" w:rsidRPr="00F27C0E" w:rsidRDefault="002E0E96" w:rsidP="004301FD">
      <w:pPr>
        <w:spacing w:line="480" w:lineRule="auto"/>
        <w:jc w:val="center"/>
        <w:rPr>
          <w:rFonts w:ascii="Times New Roman" w:hAnsi="Times New Roman" w:cs="Times New Roman"/>
          <w:b/>
          <w:bCs/>
          <w:sz w:val="28"/>
          <w:szCs w:val="24"/>
        </w:rPr>
      </w:pPr>
    </w:p>
    <w:p w14:paraId="0DA795A7" w14:textId="6C2CF9E6" w:rsidR="00B937E5" w:rsidRPr="00F27C0E" w:rsidRDefault="00B937E5" w:rsidP="004301FD">
      <w:pPr>
        <w:spacing w:line="480" w:lineRule="auto"/>
        <w:jc w:val="center"/>
        <w:rPr>
          <w:rFonts w:ascii="Times New Roman" w:hAnsi="Times New Roman" w:cs="Times New Roman"/>
          <w:sz w:val="24"/>
          <w:szCs w:val="24"/>
        </w:rPr>
      </w:pPr>
      <w:proofErr w:type="spellStart"/>
      <w:r w:rsidRPr="00F27C0E">
        <w:rPr>
          <w:rFonts w:ascii="Times New Roman" w:hAnsi="Times New Roman" w:cs="Times New Roman"/>
          <w:sz w:val="24"/>
          <w:szCs w:val="24"/>
        </w:rPr>
        <w:t>Oleh</w:t>
      </w:r>
      <w:proofErr w:type="spellEnd"/>
      <w:r w:rsidRPr="00F27C0E">
        <w:rPr>
          <w:rFonts w:ascii="Times New Roman" w:hAnsi="Times New Roman" w:cs="Times New Roman"/>
          <w:sz w:val="24"/>
          <w:szCs w:val="24"/>
        </w:rPr>
        <w:t>:</w:t>
      </w:r>
    </w:p>
    <w:p w14:paraId="541EC545" w14:textId="77777777" w:rsidR="00F27C0E" w:rsidRPr="002E0E96" w:rsidRDefault="00F80276" w:rsidP="00F27C0E">
      <w:pPr>
        <w:spacing w:after="0" w:line="360" w:lineRule="auto"/>
        <w:jc w:val="center"/>
        <w:rPr>
          <w:rFonts w:ascii="Times New Roman" w:hAnsi="Times New Roman" w:cs="Times New Roman"/>
          <w:b/>
          <w:sz w:val="28"/>
          <w:szCs w:val="24"/>
        </w:rPr>
      </w:pPr>
      <w:r w:rsidRPr="002E0E96">
        <w:rPr>
          <w:rFonts w:ascii="Times New Roman" w:hAnsi="Times New Roman" w:cs="Times New Roman"/>
          <w:b/>
          <w:sz w:val="28"/>
          <w:szCs w:val="24"/>
        </w:rPr>
        <w:t>PRIYO BUDI SANTOSO SINAGA</w:t>
      </w:r>
    </w:p>
    <w:p w14:paraId="255C2111" w14:textId="3B82D04B" w:rsidR="00B937E5" w:rsidRPr="002E0E96" w:rsidRDefault="00F80276" w:rsidP="00F27C0E">
      <w:pPr>
        <w:spacing w:after="0" w:line="360" w:lineRule="auto"/>
        <w:jc w:val="center"/>
        <w:rPr>
          <w:rFonts w:ascii="Times New Roman" w:hAnsi="Times New Roman" w:cs="Times New Roman"/>
          <w:b/>
          <w:sz w:val="28"/>
          <w:szCs w:val="24"/>
        </w:rPr>
      </w:pPr>
      <w:r w:rsidRPr="002E0E96">
        <w:rPr>
          <w:rFonts w:ascii="Times New Roman" w:hAnsi="Times New Roman" w:cs="Times New Roman"/>
          <w:b/>
          <w:sz w:val="28"/>
          <w:szCs w:val="24"/>
        </w:rPr>
        <w:t>211214015</w:t>
      </w:r>
    </w:p>
    <w:p w14:paraId="69448300" w14:textId="77777777" w:rsidR="00F27C0E" w:rsidRDefault="00F27C0E" w:rsidP="004301FD">
      <w:pPr>
        <w:spacing w:line="480" w:lineRule="auto"/>
        <w:jc w:val="center"/>
        <w:rPr>
          <w:rFonts w:ascii="Times New Roman" w:hAnsi="Times New Roman" w:cs="Times New Roman"/>
          <w:b/>
          <w:sz w:val="24"/>
          <w:szCs w:val="24"/>
        </w:rPr>
      </w:pPr>
    </w:p>
    <w:p w14:paraId="2074A01D" w14:textId="77777777" w:rsidR="00EA19B5" w:rsidRPr="00F27C0E" w:rsidRDefault="00EA19B5" w:rsidP="004301FD">
      <w:pPr>
        <w:spacing w:line="480" w:lineRule="auto"/>
        <w:jc w:val="center"/>
        <w:rPr>
          <w:rFonts w:ascii="Times New Roman" w:hAnsi="Times New Roman" w:cs="Times New Roman"/>
          <w:b/>
          <w:sz w:val="24"/>
          <w:szCs w:val="24"/>
        </w:rPr>
      </w:pPr>
    </w:p>
    <w:p w14:paraId="2E5458FA" w14:textId="14DA5ADB" w:rsidR="00B937E5" w:rsidRPr="00F27C0E" w:rsidRDefault="002A6796" w:rsidP="004301FD">
      <w:pPr>
        <w:spacing w:line="480" w:lineRule="auto"/>
        <w:jc w:val="center"/>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37F33759" wp14:editId="1F5B83C2">
            <wp:extent cx="1790700" cy="1764443"/>
            <wp:effectExtent l="0" t="0" r="0" b="7620"/>
            <wp:docPr id="2129905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37564" cy="1810620"/>
                    </a:xfrm>
                    <a:prstGeom prst="rect">
                      <a:avLst/>
                    </a:prstGeom>
                    <a:noFill/>
                  </pic:spPr>
                </pic:pic>
              </a:graphicData>
            </a:graphic>
          </wp:inline>
        </w:drawing>
      </w:r>
    </w:p>
    <w:p w14:paraId="40E8CF92" w14:textId="77777777" w:rsidR="002A6796" w:rsidRPr="00F27C0E" w:rsidRDefault="002A6796" w:rsidP="00E428DD">
      <w:pPr>
        <w:spacing w:line="240" w:lineRule="auto"/>
        <w:jc w:val="center"/>
        <w:rPr>
          <w:rFonts w:ascii="Times New Roman" w:hAnsi="Times New Roman" w:cs="Times New Roman"/>
          <w:b/>
          <w:sz w:val="24"/>
          <w:szCs w:val="24"/>
        </w:rPr>
      </w:pPr>
    </w:p>
    <w:p w14:paraId="306EAC7E" w14:textId="77777777" w:rsidR="009D272C" w:rsidRPr="00F27C0E" w:rsidRDefault="009D272C" w:rsidP="00E428DD">
      <w:pPr>
        <w:spacing w:line="240" w:lineRule="auto"/>
        <w:jc w:val="center"/>
        <w:rPr>
          <w:rFonts w:ascii="Times New Roman" w:hAnsi="Times New Roman" w:cs="Times New Roman"/>
          <w:b/>
          <w:sz w:val="24"/>
          <w:szCs w:val="24"/>
        </w:rPr>
      </w:pPr>
    </w:p>
    <w:p w14:paraId="39C7654C" w14:textId="77777777" w:rsidR="009D272C" w:rsidRPr="00F27C0E" w:rsidRDefault="009D272C" w:rsidP="00E428DD">
      <w:pPr>
        <w:spacing w:line="240" w:lineRule="auto"/>
        <w:jc w:val="center"/>
        <w:rPr>
          <w:rFonts w:ascii="Times New Roman" w:hAnsi="Times New Roman" w:cs="Times New Roman"/>
          <w:b/>
          <w:sz w:val="24"/>
          <w:szCs w:val="24"/>
        </w:rPr>
      </w:pPr>
    </w:p>
    <w:p w14:paraId="15A02412" w14:textId="77777777" w:rsidR="00EA19B5" w:rsidRPr="00EA19B5" w:rsidRDefault="00EA19B5" w:rsidP="00EA19B5">
      <w:pPr>
        <w:spacing w:after="0" w:line="360" w:lineRule="auto"/>
        <w:ind w:right="-1"/>
        <w:jc w:val="center"/>
        <w:rPr>
          <w:rFonts w:ascii="Times New Roman" w:eastAsia="Calibri" w:hAnsi="Times New Roman" w:cs="Times New Roman"/>
          <w:b/>
          <w:color w:val="000000"/>
          <w:kern w:val="0"/>
          <w:sz w:val="24"/>
          <w:szCs w:val="28"/>
          <w:lang w:val="en-US"/>
          <w14:ligatures w14:val="none"/>
        </w:rPr>
      </w:pPr>
      <w:r w:rsidRPr="00EA19B5">
        <w:rPr>
          <w:rFonts w:ascii="Times New Roman" w:eastAsia="Calibri" w:hAnsi="Times New Roman" w:cs="Times New Roman"/>
          <w:b/>
          <w:color w:val="000000"/>
          <w:kern w:val="0"/>
          <w:sz w:val="24"/>
          <w:szCs w:val="28"/>
          <w:lang w:val="en-US"/>
          <w14:ligatures w14:val="none"/>
        </w:rPr>
        <w:t>PROGRAM STUDI PENDIDIKAN BAHASA DAN SASTRA INDONESIA</w:t>
      </w:r>
    </w:p>
    <w:p w14:paraId="3B9485B4" w14:textId="77777777" w:rsidR="00EA19B5" w:rsidRPr="00EA19B5" w:rsidRDefault="00EA19B5" w:rsidP="00EA19B5">
      <w:pPr>
        <w:spacing w:after="0" w:line="360" w:lineRule="auto"/>
        <w:ind w:right="-1"/>
        <w:jc w:val="center"/>
        <w:rPr>
          <w:rFonts w:ascii="Times New Roman" w:eastAsia="Calibri" w:hAnsi="Times New Roman" w:cs="Times New Roman"/>
          <w:b/>
          <w:color w:val="000000"/>
          <w:kern w:val="0"/>
          <w:sz w:val="24"/>
          <w:szCs w:val="28"/>
          <w:lang w:val="fi-FI"/>
          <w14:ligatures w14:val="none"/>
        </w:rPr>
      </w:pPr>
      <w:r w:rsidRPr="00EA19B5">
        <w:rPr>
          <w:rFonts w:ascii="Times New Roman" w:eastAsia="Calibri" w:hAnsi="Times New Roman" w:cs="Times New Roman"/>
          <w:b/>
          <w:color w:val="000000"/>
          <w:kern w:val="0"/>
          <w:sz w:val="24"/>
          <w:szCs w:val="28"/>
          <w:lang w:val="fi-FI"/>
          <w14:ligatures w14:val="none"/>
        </w:rPr>
        <w:t>FAKULTAS KEGURUAN DAN ILMU PENDIDIKAN</w:t>
      </w:r>
    </w:p>
    <w:p w14:paraId="4BDA28F3" w14:textId="77777777" w:rsidR="00EA19B5" w:rsidRPr="00EA19B5" w:rsidRDefault="00EA19B5" w:rsidP="00EA19B5">
      <w:pPr>
        <w:spacing w:after="0" w:line="360" w:lineRule="auto"/>
        <w:ind w:right="-1"/>
        <w:jc w:val="center"/>
        <w:rPr>
          <w:rFonts w:ascii="Times New Roman" w:eastAsia="Calibri" w:hAnsi="Times New Roman" w:cs="Times New Roman"/>
          <w:b/>
          <w:color w:val="000000"/>
          <w:kern w:val="0"/>
          <w:sz w:val="24"/>
          <w:szCs w:val="28"/>
          <w:lang w:val="fi-FI"/>
          <w14:ligatures w14:val="none"/>
        </w:rPr>
      </w:pPr>
      <w:r w:rsidRPr="00EA19B5">
        <w:rPr>
          <w:rFonts w:ascii="Times New Roman" w:eastAsia="Calibri" w:hAnsi="Times New Roman" w:cs="Times New Roman"/>
          <w:b/>
          <w:color w:val="000000"/>
          <w:kern w:val="0"/>
          <w:sz w:val="24"/>
          <w:szCs w:val="28"/>
          <w:lang w:val="fi-FI"/>
          <w14:ligatures w14:val="none"/>
        </w:rPr>
        <w:t xml:space="preserve">UNIVERSITAS MUSLIM NUSANTARA AL-WASLIYAH </w:t>
      </w:r>
    </w:p>
    <w:p w14:paraId="0B61D4F6" w14:textId="77777777" w:rsidR="00EA19B5" w:rsidRPr="00EA19B5" w:rsidRDefault="00EA19B5" w:rsidP="00EA19B5">
      <w:pPr>
        <w:spacing w:after="0" w:line="360" w:lineRule="auto"/>
        <w:ind w:right="-1"/>
        <w:jc w:val="center"/>
        <w:rPr>
          <w:rFonts w:ascii="Times New Roman" w:eastAsia="Calibri" w:hAnsi="Times New Roman" w:cs="Times New Roman"/>
          <w:b/>
          <w:color w:val="000000"/>
          <w:kern w:val="0"/>
          <w:sz w:val="24"/>
          <w:szCs w:val="28"/>
          <w:lang w:val="fi-FI"/>
          <w14:ligatures w14:val="none"/>
        </w:rPr>
      </w:pPr>
      <w:r w:rsidRPr="00EA19B5">
        <w:rPr>
          <w:rFonts w:ascii="Times New Roman" w:eastAsia="Calibri" w:hAnsi="Times New Roman" w:cs="Times New Roman"/>
          <w:b/>
          <w:color w:val="000000"/>
          <w:kern w:val="0"/>
          <w:sz w:val="24"/>
          <w:szCs w:val="28"/>
          <w:lang w:val="fi-FI"/>
          <w14:ligatures w14:val="none"/>
        </w:rPr>
        <w:t xml:space="preserve">MEDAN </w:t>
      </w:r>
    </w:p>
    <w:p w14:paraId="1B523974" w14:textId="77777777" w:rsidR="008F31AF" w:rsidRDefault="00EA19B5" w:rsidP="00EA19B5">
      <w:pPr>
        <w:spacing w:line="480" w:lineRule="auto"/>
        <w:jc w:val="center"/>
        <w:rPr>
          <w:rFonts w:ascii="Times New Roman" w:eastAsia="Calibri" w:hAnsi="Times New Roman" w:cs="Times New Roman"/>
          <w:b/>
          <w:color w:val="000000"/>
          <w:kern w:val="0"/>
          <w:sz w:val="24"/>
          <w:szCs w:val="28"/>
          <w:lang w:val="fi-FI"/>
          <w14:ligatures w14:val="none"/>
        </w:rPr>
      </w:pPr>
      <w:r w:rsidRPr="00EA19B5">
        <w:rPr>
          <w:rFonts w:ascii="Times New Roman" w:eastAsia="Calibri" w:hAnsi="Times New Roman" w:cs="Times New Roman"/>
          <w:b/>
          <w:color w:val="000000"/>
          <w:kern w:val="0"/>
          <w:sz w:val="24"/>
          <w:szCs w:val="28"/>
          <w:lang w:val="fi-FI"/>
          <w14:ligatures w14:val="none"/>
        </w:rPr>
        <w:t>2025</w:t>
      </w:r>
      <w:r w:rsidR="008F31AF">
        <w:rPr>
          <w:rFonts w:ascii="Times New Roman" w:eastAsia="Calibri" w:hAnsi="Times New Roman" w:cs="Times New Roman"/>
          <w:b/>
          <w:color w:val="000000"/>
          <w:kern w:val="0"/>
          <w:sz w:val="24"/>
          <w:szCs w:val="28"/>
          <w:lang w:val="fi-FI"/>
          <w14:ligatures w14:val="none"/>
        </w:rPr>
        <w:br w:type="page"/>
      </w:r>
    </w:p>
    <w:p w14:paraId="5ADDA27B" w14:textId="5E7C8737" w:rsidR="008F31AF" w:rsidRDefault="008F31AF" w:rsidP="00EA19B5">
      <w:pPr>
        <w:spacing w:line="480" w:lineRule="auto"/>
        <w:jc w:val="center"/>
        <w:rPr>
          <w:rFonts w:ascii="Times New Roman" w:hAnsi="Times New Roman" w:cs="Times New Roman"/>
          <w:sz w:val="24"/>
          <w:szCs w:val="24"/>
        </w:rPr>
      </w:pPr>
      <w:r w:rsidRPr="008F31AF">
        <w:rPr>
          <w:rFonts w:ascii="Times New Roman" w:hAnsi="Times New Roman" w:cs="Times New Roman"/>
          <w:noProof/>
          <w:sz w:val="24"/>
          <w:szCs w:val="24"/>
          <w:lang w:val="en-US"/>
        </w:rPr>
        <w:lastRenderedPageBreak/>
        <w:drawing>
          <wp:anchor distT="0" distB="0" distL="114300" distR="114300" simplePos="0" relativeHeight="251662336" behindDoc="0" locked="0" layoutInCell="1" allowOverlap="1" wp14:anchorId="68FC221A" wp14:editId="42AF2EB1">
            <wp:simplePos x="0" y="0"/>
            <wp:positionH relativeFrom="column">
              <wp:posOffset>-211455</wp:posOffset>
            </wp:positionH>
            <wp:positionV relativeFrom="paragraph">
              <wp:posOffset>-354330</wp:posOffset>
            </wp:positionV>
            <wp:extent cx="5772150" cy="7829550"/>
            <wp:effectExtent l="0" t="0" r="0" b="0"/>
            <wp:wrapNone/>
            <wp:docPr id="24" name="Picture 24" descr="C:\Users\berkah-3\AppData\Local\Temp\Rar$DIa2628.9380\CamScanner 01-10-2025 17.0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berkah-3\AppData\Local\Temp\Rar$DIa2628.9380\CamScanner 01-10-2025 17.09_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7516" r="2871" b="10120"/>
                    <a:stretch/>
                  </pic:blipFill>
                  <pic:spPr bwMode="auto">
                    <a:xfrm>
                      <a:off x="0" y="0"/>
                      <a:ext cx="5772150" cy="78295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br w:type="page"/>
      </w:r>
    </w:p>
    <w:p w14:paraId="588470C8" w14:textId="6A5C23DE" w:rsidR="008F31AF" w:rsidRDefault="008F31AF" w:rsidP="00EA19B5">
      <w:pPr>
        <w:spacing w:line="480" w:lineRule="auto"/>
        <w:jc w:val="center"/>
        <w:rPr>
          <w:rFonts w:ascii="Times New Roman" w:hAnsi="Times New Roman" w:cs="Times New Roman"/>
          <w:sz w:val="24"/>
          <w:szCs w:val="24"/>
        </w:rPr>
      </w:pPr>
      <w:r w:rsidRPr="008F31AF">
        <w:rPr>
          <w:rFonts w:ascii="Times New Roman" w:hAnsi="Times New Roman" w:cs="Times New Roman"/>
          <w:noProof/>
          <w:sz w:val="24"/>
          <w:szCs w:val="24"/>
          <w:lang w:val="en-US"/>
        </w:rPr>
        <w:lastRenderedPageBreak/>
        <w:drawing>
          <wp:anchor distT="0" distB="0" distL="114300" distR="114300" simplePos="0" relativeHeight="251663360" behindDoc="0" locked="0" layoutInCell="1" allowOverlap="1" wp14:anchorId="60A5B403" wp14:editId="3C7B85F1">
            <wp:simplePos x="0" y="0"/>
            <wp:positionH relativeFrom="column">
              <wp:posOffset>-487680</wp:posOffset>
            </wp:positionH>
            <wp:positionV relativeFrom="paragraph">
              <wp:posOffset>-420370</wp:posOffset>
            </wp:positionV>
            <wp:extent cx="5943600" cy="7791450"/>
            <wp:effectExtent l="0" t="0" r="0" b="0"/>
            <wp:wrapNone/>
            <wp:docPr id="25" name="Picture 25" descr="C:\Users\berkah-3\AppData\Local\Temp\Rar$DIa2628.16981\CamScanner 01-10-2025 17.09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berkah-3\AppData\Local\Temp\Rar$DIa2628.16981\CamScanner 01-10-2025 17.09_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8249"/>
                    <a:stretch/>
                  </pic:blipFill>
                  <pic:spPr bwMode="auto">
                    <a:xfrm>
                      <a:off x="0" y="0"/>
                      <a:ext cx="5943600" cy="7791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br w:type="page"/>
      </w:r>
    </w:p>
    <w:p w14:paraId="2C32FC55" w14:textId="3D7C9FFC" w:rsidR="00B937E5" w:rsidRPr="00F27C0E" w:rsidRDefault="008F31AF" w:rsidP="00EA19B5">
      <w:pPr>
        <w:spacing w:line="480" w:lineRule="auto"/>
        <w:jc w:val="center"/>
        <w:rPr>
          <w:rFonts w:ascii="Times New Roman" w:hAnsi="Times New Roman" w:cs="Times New Roman"/>
          <w:sz w:val="24"/>
          <w:szCs w:val="24"/>
        </w:rPr>
      </w:pPr>
      <w:r w:rsidRPr="008F31AF">
        <w:rPr>
          <w:rFonts w:ascii="Times New Roman" w:hAnsi="Times New Roman" w:cs="Times New Roman"/>
          <w:noProof/>
          <w:sz w:val="24"/>
          <w:szCs w:val="24"/>
          <w:lang w:val="en-US"/>
        </w:rPr>
        <w:lastRenderedPageBreak/>
        <w:drawing>
          <wp:anchor distT="0" distB="0" distL="114300" distR="114300" simplePos="0" relativeHeight="251664384" behindDoc="0" locked="0" layoutInCell="1" allowOverlap="1" wp14:anchorId="70B7F92D" wp14:editId="7D373CBA">
            <wp:simplePos x="0" y="0"/>
            <wp:positionH relativeFrom="column">
              <wp:posOffset>-468630</wp:posOffset>
            </wp:positionH>
            <wp:positionV relativeFrom="paragraph">
              <wp:posOffset>169545</wp:posOffset>
            </wp:positionV>
            <wp:extent cx="5941160" cy="8296275"/>
            <wp:effectExtent l="0" t="0" r="2540" b="0"/>
            <wp:wrapNone/>
            <wp:docPr id="26" name="Picture 26" descr="C:\Users\berkah-3\AppData\Local\Temp\Rar$DIa2628.19158\CamScanner 01-10-2025 17.09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berkah-3\AppData\Local\Temp\Rar$DIa2628.19158\CamScanner 01-10-2025 17.09_3.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312" b="6263"/>
                    <a:stretch/>
                  </pic:blipFill>
                  <pic:spPr bwMode="auto">
                    <a:xfrm>
                      <a:off x="0" y="0"/>
                      <a:ext cx="5943600" cy="829968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937E5" w:rsidRPr="00F27C0E">
        <w:rPr>
          <w:rFonts w:ascii="Times New Roman" w:hAnsi="Times New Roman" w:cs="Times New Roman"/>
          <w:sz w:val="24"/>
          <w:szCs w:val="24"/>
        </w:rPr>
        <w:br w:type="page"/>
      </w:r>
    </w:p>
    <w:p w14:paraId="600CD2A4" w14:textId="77777777" w:rsidR="00B37E46" w:rsidRPr="00F27C0E" w:rsidRDefault="00B37E46" w:rsidP="00E428DD">
      <w:pPr>
        <w:pStyle w:val="Heading1"/>
        <w:rPr>
          <w:sz w:val="24"/>
        </w:rPr>
        <w:sectPr w:rsidR="00B37E46" w:rsidRPr="00F27C0E" w:rsidSect="00EA19B5">
          <w:headerReference w:type="even" r:id="rId12"/>
          <w:headerReference w:type="default" r:id="rId13"/>
          <w:footerReference w:type="even" r:id="rId14"/>
          <w:footerReference w:type="default" r:id="rId15"/>
          <w:headerReference w:type="first" r:id="rId16"/>
          <w:footerReference w:type="first" r:id="rId17"/>
          <w:pgSz w:w="11906" w:h="16838" w:code="9"/>
          <w:pgMar w:top="2268" w:right="1701" w:bottom="1701" w:left="2268" w:header="709" w:footer="709" w:gutter="0"/>
          <w:pgNumType w:fmt="lowerRoman" w:start="1"/>
          <w:cols w:space="708"/>
          <w:titlePg/>
          <w:docGrid w:linePitch="360"/>
        </w:sectPr>
      </w:pPr>
    </w:p>
    <w:p w14:paraId="246C3B31" w14:textId="4AC45EFF" w:rsidR="002741E3" w:rsidRPr="00F27C0E" w:rsidRDefault="00832CBD" w:rsidP="009D272C">
      <w:pPr>
        <w:pStyle w:val="Heading1"/>
        <w:rPr>
          <w:sz w:val="24"/>
        </w:rPr>
      </w:pPr>
      <w:bookmarkStart w:id="1" w:name="_Toc160828769"/>
      <w:bookmarkStart w:id="2" w:name="_Toc160829287"/>
      <w:bookmarkStart w:id="3" w:name="_Toc161080579"/>
      <w:bookmarkStart w:id="4" w:name="_Toc161306114"/>
      <w:bookmarkStart w:id="5" w:name="_Toc161665975"/>
      <w:bookmarkStart w:id="6" w:name="_Toc161666406"/>
      <w:bookmarkStart w:id="7" w:name="_Toc200839891"/>
      <w:r w:rsidRPr="00F27C0E">
        <w:rPr>
          <w:sz w:val="24"/>
        </w:rPr>
        <w:lastRenderedPageBreak/>
        <w:t>KATA PENGANTAR</w:t>
      </w:r>
      <w:bookmarkEnd w:id="1"/>
      <w:bookmarkEnd w:id="2"/>
      <w:bookmarkEnd w:id="3"/>
      <w:bookmarkEnd w:id="4"/>
      <w:bookmarkEnd w:id="5"/>
      <w:bookmarkEnd w:id="6"/>
      <w:bookmarkEnd w:id="7"/>
    </w:p>
    <w:p w14:paraId="66D83C59" w14:textId="187E95B8" w:rsidR="00F34FA2" w:rsidRPr="00F27C0E" w:rsidRDefault="00F34FA2" w:rsidP="004301FD">
      <w:pPr>
        <w:spacing w:line="480" w:lineRule="auto"/>
        <w:jc w:val="center"/>
        <w:rPr>
          <w:rFonts w:ascii="Times New Roman" w:hAnsi="Times New Roman" w:cs="Times New Roman"/>
          <w:sz w:val="24"/>
          <w:szCs w:val="24"/>
        </w:rPr>
      </w:pPr>
      <w:proofErr w:type="spellStart"/>
      <w:r w:rsidRPr="00F27C0E">
        <w:rPr>
          <w:rFonts w:ascii="Times New Roman" w:hAnsi="Times New Roman" w:cs="Times New Roman"/>
          <w:color w:val="000000"/>
          <w:sz w:val="24"/>
          <w:szCs w:val="24"/>
          <w:shd w:val="clear" w:color="auto" w:fill="FFFFFF"/>
        </w:rPr>
        <w:t>بِسْ</w:t>
      </w:r>
      <w:proofErr w:type="spellEnd"/>
      <w:r w:rsidRPr="00F27C0E">
        <w:rPr>
          <w:rFonts w:ascii="Times New Roman" w:hAnsi="Times New Roman" w:cs="Times New Roman"/>
          <w:color w:val="000000"/>
          <w:sz w:val="24"/>
          <w:szCs w:val="24"/>
          <w:shd w:val="clear" w:color="auto" w:fill="FFFFFF"/>
        </w:rPr>
        <w:t>ــــــــــــــــــ</w:t>
      </w:r>
      <w:proofErr w:type="spellStart"/>
      <w:r w:rsidRPr="00F27C0E">
        <w:rPr>
          <w:rFonts w:ascii="Times New Roman" w:hAnsi="Times New Roman" w:cs="Times New Roman"/>
          <w:color w:val="000000"/>
          <w:sz w:val="24"/>
          <w:szCs w:val="24"/>
          <w:shd w:val="clear" w:color="auto" w:fill="FFFFFF"/>
        </w:rPr>
        <w:t>مِ</w:t>
      </w:r>
      <w:proofErr w:type="spellEnd"/>
      <w:r w:rsidRPr="00F27C0E">
        <w:rPr>
          <w:rFonts w:ascii="Times New Roman" w:hAnsi="Times New Roman" w:cs="Times New Roman"/>
          <w:color w:val="000000"/>
          <w:sz w:val="24"/>
          <w:szCs w:val="24"/>
          <w:shd w:val="clear" w:color="auto" w:fill="FFFFFF"/>
        </w:rPr>
        <w:t xml:space="preserve"> </w:t>
      </w:r>
      <w:proofErr w:type="spellStart"/>
      <w:r w:rsidRPr="00F27C0E">
        <w:rPr>
          <w:rFonts w:ascii="Times New Roman" w:hAnsi="Times New Roman" w:cs="Times New Roman"/>
          <w:color w:val="000000"/>
          <w:sz w:val="24"/>
          <w:szCs w:val="24"/>
          <w:shd w:val="clear" w:color="auto" w:fill="FFFFFF"/>
        </w:rPr>
        <w:t>اللهِ</w:t>
      </w:r>
      <w:proofErr w:type="spellEnd"/>
      <w:r w:rsidRPr="00F27C0E">
        <w:rPr>
          <w:rFonts w:ascii="Times New Roman" w:hAnsi="Times New Roman" w:cs="Times New Roman"/>
          <w:color w:val="000000"/>
          <w:sz w:val="24"/>
          <w:szCs w:val="24"/>
          <w:shd w:val="clear" w:color="auto" w:fill="FFFFFF"/>
        </w:rPr>
        <w:t xml:space="preserve"> </w:t>
      </w:r>
      <w:proofErr w:type="spellStart"/>
      <w:r w:rsidRPr="00F27C0E">
        <w:rPr>
          <w:rFonts w:ascii="Times New Roman" w:hAnsi="Times New Roman" w:cs="Times New Roman"/>
          <w:color w:val="000000"/>
          <w:sz w:val="24"/>
          <w:szCs w:val="24"/>
          <w:shd w:val="clear" w:color="auto" w:fill="FFFFFF"/>
        </w:rPr>
        <w:t>الرَّحْمَنِ</w:t>
      </w:r>
      <w:proofErr w:type="spellEnd"/>
      <w:r w:rsidRPr="00F27C0E">
        <w:rPr>
          <w:rFonts w:ascii="Times New Roman" w:hAnsi="Times New Roman" w:cs="Times New Roman"/>
          <w:color w:val="000000"/>
          <w:sz w:val="24"/>
          <w:szCs w:val="24"/>
          <w:shd w:val="clear" w:color="auto" w:fill="FFFFFF"/>
        </w:rPr>
        <w:t xml:space="preserve"> </w:t>
      </w:r>
      <w:proofErr w:type="spellStart"/>
      <w:r w:rsidRPr="00F27C0E">
        <w:rPr>
          <w:rFonts w:ascii="Times New Roman" w:hAnsi="Times New Roman" w:cs="Times New Roman"/>
          <w:color w:val="000000"/>
          <w:sz w:val="24"/>
          <w:szCs w:val="24"/>
          <w:shd w:val="clear" w:color="auto" w:fill="FFFFFF"/>
        </w:rPr>
        <w:t>الرَّحِيْمِ</w:t>
      </w:r>
      <w:proofErr w:type="spellEnd"/>
      <w:r w:rsidRPr="00F27C0E">
        <w:rPr>
          <w:rFonts w:ascii="Times New Roman" w:hAnsi="Times New Roman" w:cs="Times New Roman"/>
          <w:color w:val="000000"/>
          <w:sz w:val="24"/>
          <w:szCs w:val="24"/>
        </w:rPr>
        <w:br/>
      </w:r>
      <w:proofErr w:type="spellStart"/>
      <w:r w:rsidR="008C1444" w:rsidRPr="00F27C0E">
        <w:rPr>
          <w:rFonts w:ascii="Times New Roman" w:hAnsi="Times New Roman" w:cs="Times New Roman"/>
          <w:sz w:val="24"/>
          <w:szCs w:val="24"/>
        </w:rPr>
        <w:t>يٰٓاَيُّهَا</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الَّذِيْنَ</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اٰمَنُوْا</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هَلْ</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اَدُلُّكُمْ</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عَلٰى</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تِجَارَةٍ</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تُنْجِيْكُمْ</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مِّنْ</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عَذَابٍ</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اَلِيْمٍ</w:t>
      </w:r>
      <w:proofErr w:type="spellEnd"/>
      <w:r w:rsidR="008C1444" w:rsidRPr="00F27C0E">
        <w:rPr>
          <w:rFonts w:ascii="Times New Roman" w:hAnsi="Times New Roman" w:cs="Times New Roman"/>
          <w:sz w:val="24"/>
          <w:szCs w:val="24"/>
        </w:rPr>
        <w:t xml:space="preserve"> (١٠)  </w:t>
      </w:r>
      <w:proofErr w:type="spellStart"/>
      <w:r w:rsidR="008C1444" w:rsidRPr="00F27C0E">
        <w:rPr>
          <w:rFonts w:ascii="Times New Roman" w:hAnsi="Times New Roman" w:cs="Times New Roman"/>
          <w:sz w:val="24"/>
          <w:szCs w:val="24"/>
        </w:rPr>
        <w:t>تُؤْمِنُوْنَ</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بِاللّٰهِ</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وَرَسُوْلِه</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وَتُجَاهِدُوْنَ</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فِيْ</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سَبِيْلِ</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اللّٰهِ</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بِاَمْوَالِكُمْ</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وَاَنْفُسِكُمْۗ</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ذٰلِكُمْ</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خَيْرٌ</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لَّكُمْ</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اِنْ</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كُنْتُمْ</w:t>
      </w:r>
      <w:proofErr w:type="spellEnd"/>
      <w:r w:rsidR="008C1444" w:rsidRPr="00F27C0E">
        <w:rPr>
          <w:rFonts w:ascii="Times New Roman" w:hAnsi="Times New Roman" w:cs="Times New Roman"/>
          <w:sz w:val="24"/>
          <w:szCs w:val="24"/>
        </w:rPr>
        <w:t xml:space="preserve"> </w:t>
      </w:r>
      <w:proofErr w:type="spellStart"/>
      <w:r w:rsidR="008C1444" w:rsidRPr="00F27C0E">
        <w:rPr>
          <w:rFonts w:ascii="Times New Roman" w:hAnsi="Times New Roman" w:cs="Times New Roman"/>
          <w:sz w:val="24"/>
          <w:szCs w:val="24"/>
        </w:rPr>
        <w:t>تَعْلَمُوْنَۙ</w:t>
      </w:r>
      <w:proofErr w:type="spellEnd"/>
      <w:r w:rsidR="008C1444" w:rsidRPr="00F27C0E">
        <w:rPr>
          <w:rFonts w:ascii="Times New Roman" w:hAnsi="Times New Roman" w:cs="Times New Roman"/>
          <w:sz w:val="24"/>
          <w:szCs w:val="24"/>
        </w:rPr>
        <w:t xml:space="preserve"> (١١)</w:t>
      </w:r>
    </w:p>
    <w:p w14:paraId="1343EDBD" w14:textId="1EA0387F" w:rsidR="008C1444" w:rsidRPr="00F27C0E" w:rsidRDefault="008C1444" w:rsidP="004301FD">
      <w:pPr>
        <w:spacing w:line="480" w:lineRule="auto"/>
        <w:ind w:firstLine="720"/>
        <w:jc w:val="both"/>
        <w:rPr>
          <w:rFonts w:ascii="Times New Roman" w:hAnsi="Times New Roman" w:cs="Times New Roman"/>
          <w:i/>
          <w:iCs/>
          <w:sz w:val="24"/>
          <w:szCs w:val="24"/>
        </w:rPr>
      </w:pPr>
      <w:proofErr w:type="spellStart"/>
      <w:r w:rsidRPr="00F27C0E">
        <w:rPr>
          <w:rFonts w:ascii="Times New Roman" w:hAnsi="Times New Roman" w:cs="Times New Roman"/>
          <w:sz w:val="24"/>
          <w:szCs w:val="24"/>
        </w:rPr>
        <w:t>Artinya</w:t>
      </w:r>
      <w:proofErr w:type="spellEnd"/>
      <w:r w:rsidRPr="00F27C0E">
        <w:rPr>
          <w:rFonts w:ascii="Times New Roman" w:hAnsi="Times New Roman" w:cs="Times New Roman"/>
          <w:sz w:val="24"/>
          <w:szCs w:val="24"/>
        </w:rPr>
        <w:t xml:space="preserve">: </w:t>
      </w:r>
      <w:proofErr w:type="spellStart"/>
      <w:r w:rsidRPr="00F27C0E">
        <w:rPr>
          <w:rFonts w:ascii="Times New Roman" w:hAnsi="Times New Roman" w:cs="Times New Roman"/>
          <w:i/>
          <w:iCs/>
          <w:sz w:val="24"/>
          <w:szCs w:val="24"/>
        </w:rPr>
        <w:t>Wahai</w:t>
      </w:r>
      <w:proofErr w:type="spellEnd"/>
      <w:r w:rsidRPr="00F27C0E">
        <w:rPr>
          <w:rFonts w:ascii="Times New Roman" w:hAnsi="Times New Roman" w:cs="Times New Roman"/>
          <w:i/>
          <w:iCs/>
          <w:sz w:val="24"/>
          <w:szCs w:val="24"/>
        </w:rPr>
        <w:t xml:space="preserve"> orang-orang yang </w:t>
      </w:r>
      <w:proofErr w:type="spellStart"/>
      <w:r w:rsidRPr="00F27C0E">
        <w:rPr>
          <w:rFonts w:ascii="Times New Roman" w:hAnsi="Times New Roman" w:cs="Times New Roman"/>
          <w:i/>
          <w:iCs/>
          <w:sz w:val="24"/>
          <w:szCs w:val="24"/>
        </w:rPr>
        <w:t>beriman</w:t>
      </w:r>
      <w:proofErr w:type="spellEnd"/>
      <w:r w:rsidRPr="00F27C0E">
        <w:rPr>
          <w:rFonts w:ascii="Times New Roman" w:hAnsi="Times New Roman" w:cs="Times New Roman"/>
          <w:i/>
          <w:iCs/>
          <w:sz w:val="24"/>
          <w:szCs w:val="24"/>
        </w:rPr>
        <w:t xml:space="preserve">, </w:t>
      </w:r>
      <w:proofErr w:type="spellStart"/>
      <w:r w:rsidRPr="00F27C0E">
        <w:rPr>
          <w:rFonts w:ascii="Times New Roman" w:hAnsi="Times New Roman" w:cs="Times New Roman"/>
          <w:i/>
          <w:iCs/>
          <w:sz w:val="24"/>
          <w:szCs w:val="24"/>
        </w:rPr>
        <w:t>maukah</w:t>
      </w:r>
      <w:proofErr w:type="spellEnd"/>
      <w:r w:rsidRPr="00F27C0E">
        <w:rPr>
          <w:rFonts w:ascii="Times New Roman" w:hAnsi="Times New Roman" w:cs="Times New Roman"/>
          <w:i/>
          <w:iCs/>
          <w:sz w:val="24"/>
          <w:szCs w:val="24"/>
        </w:rPr>
        <w:t xml:space="preserve"> </w:t>
      </w:r>
      <w:proofErr w:type="spellStart"/>
      <w:r w:rsidRPr="00F27C0E">
        <w:rPr>
          <w:rFonts w:ascii="Times New Roman" w:hAnsi="Times New Roman" w:cs="Times New Roman"/>
          <w:i/>
          <w:iCs/>
          <w:sz w:val="24"/>
          <w:szCs w:val="24"/>
        </w:rPr>
        <w:t>kamu</w:t>
      </w:r>
      <w:proofErr w:type="spellEnd"/>
      <w:r w:rsidRPr="00F27C0E">
        <w:rPr>
          <w:rFonts w:ascii="Times New Roman" w:hAnsi="Times New Roman" w:cs="Times New Roman"/>
          <w:i/>
          <w:iCs/>
          <w:sz w:val="24"/>
          <w:szCs w:val="24"/>
        </w:rPr>
        <w:t xml:space="preserve"> </w:t>
      </w:r>
      <w:proofErr w:type="spellStart"/>
      <w:r w:rsidRPr="00F27C0E">
        <w:rPr>
          <w:rFonts w:ascii="Times New Roman" w:hAnsi="Times New Roman" w:cs="Times New Roman"/>
          <w:i/>
          <w:iCs/>
          <w:sz w:val="24"/>
          <w:szCs w:val="24"/>
        </w:rPr>
        <w:t>Aku</w:t>
      </w:r>
      <w:proofErr w:type="spellEnd"/>
      <w:r w:rsidRPr="00F27C0E">
        <w:rPr>
          <w:rFonts w:ascii="Times New Roman" w:hAnsi="Times New Roman" w:cs="Times New Roman"/>
          <w:i/>
          <w:iCs/>
          <w:sz w:val="24"/>
          <w:szCs w:val="24"/>
        </w:rPr>
        <w:t xml:space="preserve"> </w:t>
      </w:r>
      <w:proofErr w:type="spellStart"/>
      <w:r w:rsidRPr="00F27C0E">
        <w:rPr>
          <w:rFonts w:ascii="Times New Roman" w:hAnsi="Times New Roman" w:cs="Times New Roman"/>
          <w:i/>
          <w:iCs/>
          <w:sz w:val="24"/>
          <w:szCs w:val="24"/>
        </w:rPr>
        <w:t>tunjukkan</w:t>
      </w:r>
      <w:proofErr w:type="spellEnd"/>
      <w:r w:rsidRPr="00F27C0E">
        <w:rPr>
          <w:rFonts w:ascii="Times New Roman" w:hAnsi="Times New Roman" w:cs="Times New Roman"/>
          <w:i/>
          <w:iCs/>
          <w:sz w:val="24"/>
          <w:szCs w:val="24"/>
        </w:rPr>
        <w:t xml:space="preserve"> </w:t>
      </w:r>
      <w:proofErr w:type="spellStart"/>
      <w:r w:rsidRPr="00F27C0E">
        <w:rPr>
          <w:rFonts w:ascii="Times New Roman" w:hAnsi="Times New Roman" w:cs="Times New Roman"/>
          <w:i/>
          <w:iCs/>
          <w:sz w:val="24"/>
          <w:szCs w:val="24"/>
        </w:rPr>
        <w:t>suatu</w:t>
      </w:r>
      <w:proofErr w:type="spellEnd"/>
      <w:r w:rsidRPr="00F27C0E">
        <w:rPr>
          <w:rFonts w:ascii="Times New Roman" w:hAnsi="Times New Roman" w:cs="Times New Roman"/>
          <w:i/>
          <w:iCs/>
          <w:sz w:val="24"/>
          <w:szCs w:val="24"/>
        </w:rPr>
        <w:t xml:space="preserve"> </w:t>
      </w:r>
      <w:proofErr w:type="spellStart"/>
      <w:r w:rsidRPr="00F27C0E">
        <w:rPr>
          <w:rFonts w:ascii="Times New Roman" w:hAnsi="Times New Roman" w:cs="Times New Roman"/>
          <w:i/>
          <w:iCs/>
          <w:sz w:val="24"/>
          <w:szCs w:val="24"/>
        </w:rPr>
        <w:t>perdagangan</w:t>
      </w:r>
      <w:proofErr w:type="spellEnd"/>
      <w:r w:rsidRPr="00F27C0E">
        <w:rPr>
          <w:rFonts w:ascii="Times New Roman" w:hAnsi="Times New Roman" w:cs="Times New Roman"/>
          <w:i/>
          <w:iCs/>
          <w:sz w:val="24"/>
          <w:szCs w:val="24"/>
        </w:rPr>
        <w:t xml:space="preserve"> yang (dapat) menyelamatkan kamu dari azab yang pedih? (Caranya) kamu beriman kepada Allah dan Rasul-Nya dan berjihad di jalan Allah dengan harta dan jiwamu. Yang demikian itu lebih baik bagimu jika kamu mengetahui. (</w:t>
      </w:r>
      <w:r w:rsidR="00A125C3" w:rsidRPr="00F27C0E">
        <w:rPr>
          <w:rFonts w:ascii="Times New Roman" w:hAnsi="Times New Roman" w:cs="Times New Roman"/>
          <w:i/>
          <w:iCs/>
          <w:sz w:val="24"/>
          <w:szCs w:val="24"/>
        </w:rPr>
        <w:t>Q.R As-Shaff:</w:t>
      </w:r>
      <w:r w:rsidRPr="00F27C0E">
        <w:rPr>
          <w:rFonts w:ascii="Times New Roman" w:hAnsi="Times New Roman" w:cs="Times New Roman"/>
          <w:i/>
          <w:iCs/>
          <w:sz w:val="24"/>
          <w:szCs w:val="24"/>
        </w:rPr>
        <w:t>1</w:t>
      </w:r>
      <w:r w:rsidR="00A125C3" w:rsidRPr="00F27C0E">
        <w:rPr>
          <w:rFonts w:ascii="Times New Roman" w:hAnsi="Times New Roman" w:cs="Times New Roman"/>
          <w:i/>
          <w:iCs/>
          <w:sz w:val="24"/>
          <w:szCs w:val="24"/>
        </w:rPr>
        <w:t>0-11</w:t>
      </w:r>
      <w:r w:rsidRPr="00F27C0E">
        <w:rPr>
          <w:rFonts w:ascii="Times New Roman" w:hAnsi="Times New Roman" w:cs="Times New Roman"/>
          <w:i/>
          <w:iCs/>
          <w:sz w:val="24"/>
          <w:szCs w:val="24"/>
        </w:rPr>
        <w:t>)</w:t>
      </w:r>
    </w:p>
    <w:p w14:paraId="584EFEB3" w14:textId="70A3C17D" w:rsidR="007377F0" w:rsidRPr="00F27C0E" w:rsidRDefault="003E20C9" w:rsidP="007377F0">
      <w:pPr>
        <w:spacing w:line="480" w:lineRule="auto"/>
        <w:ind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uji dan syukur penulis ucapkan atas kehadirat Allah SWT atas rahmat dan karunia-Nya sehingga penulis dapat menyelesaikan proposal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 dengan judul “Analisis </w:t>
      </w:r>
      <w:r w:rsidR="007377F0" w:rsidRPr="00F27C0E">
        <w:rPr>
          <w:rFonts w:ascii="Times New Roman" w:hAnsi="Times New Roman" w:cs="Times New Roman"/>
          <w:sz w:val="24"/>
          <w:szCs w:val="24"/>
        </w:rPr>
        <w:t>Manfaat Media Siniar (</w:t>
      </w:r>
      <w:r w:rsidR="000E54A9" w:rsidRPr="000E54A9">
        <w:rPr>
          <w:rFonts w:ascii="Times New Roman" w:hAnsi="Times New Roman" w:cs="Times New Roman"/>
          <w:i/>
          <w:sz w:val="24"/>
          <w:szCs w:val="24"/>
        </w:rPr>
        <w:t>Podcast</w:t>
      </w:r>
      <w:r w:rsidR="007377F0" w:rsidRPr="00F27C0E">
        <w:rPr>
          <w:rFonts w:ascii="Times New Roman" w:hAnsi="Times New Roman" w:cs="Times New Roman"/>
          <w:sz w:val="24"/>
          <w:szCs w:val="24"/>
        </w:rPr>
        <w:t>) Sebagai Pembelajaran Bahasa Indonesia</w:t>
      </w:r>
      <w:r w:rsidRPr="00F27C0E">
        <w:rPr>
          <w:rFonts w:ascii="Times New Roman" w:hAnsi="Times New Roman" w:cs="Times New Roman"/>
          <w:sz w:val="24"/>
          <w:szCs w:val="24"/>
        </w:rPr>
        <w:t>”.</w:t>
      </w:r>
    </w:p>
    <w:p w14:paraId="7D9409E7" w14:textId="20E448FD" w:rsidR="002632D0" w:rsidRPr="00F27C0E" w:rsidRDefault="003E20C9" w:rsidP="004301FD">
      <w:pPr>
        <w:spacing w:line="480" w:lineRule="auto"/>
        <w:ind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Adapun tujuan dari penulisan skripsi ini adalah melengkapi salah satu persyaratan </w:t>
      </w:r>
      <w:r w:rsidR="002632D0" w:rsidRPr="00F27C0E">
        <w:rPr>
          <w:rFonts w:ascii="Times New Roman" w:hAnsi="Times New Roman" w:cs="Times New Roman"/>
          <w:sz w:val="24"/>
          <w:szCs w:val="24"/>
        </w:rPr>
        <w:t>untuk meraih gelar Sarjana Pendidikan dari Fakultas Keguruan dan Ilmu Pendidikan Universitas Muslim Nusantara Al-Wasliyah Program Studi Pendidikan Bahasa dan Sastra Indonesia.</w:t>
      </w:r>
    </w:p>
    <w:p w14:paraId="577565B0" w14:textId="486BF4C3" w:rsidR="003E20C9" w:rsidRPr="00F27C0E" w:rsidRDefault="002632D0" w:rsidP="004301FD">
      <w:pPr>
        <w:spacing w:line="480" w:lineRule="auto"/>
        <w:ind w:firstLine="720"/>
        <w:jc w:val="both"/>
        <w:rPr>
          <w:rFonts w:ascii="Times New Roman" w:hAnsi="Times New Roman" w:cs="Times New Roman"/>
          <w:sz w:val="24"/>
          <w:szCs w:val="24"/>
        </w:rPr>
      </w:pPr>
      <w:r w:rsidRPr="00F27C0E">
        <w:rPr>
          <w:rFonts w:ascii="Times New Roman" w:hAnsi="Times New Roman" w:cs="Times New Roman"/>
          <w:sz w:val="24"/>
          <w:szCs w:val="24"/>
        </w:rPr>
        <w:t>Pelaksanaan proposal dapat terlaksana dengan baik berkat dukungan dari banyak pihak. Sebagai ungkapan rasa syukur, pada kesempatan ini penulis menyampaikan terima kasih khususnya kepada:</w:t>
      </w:r>
    </w:p>
    <w:p w14:paraId="602168E2" w14:textId="63E30692" w:rsidR="002632D0" w:rsidRPr="00F27C0E" w:rsidRDefault="002632D0" w:rsidP="004301FD">
      <w:pPr>
        <w:pStyle w:val="ListParagraph"/>
        <w:numPr>
          <w:ilvl w:val="0"/>
          <w:numId w:val="1"/>
        </w:numPr>
        <w:spacing w:line="480" w:lineRule="auto"/>
        <w:jc w:val="both"/>
        <w:rPr>
          <w:rFonts w:ascii="Times New Roman" w:hAnsi="Times New Roman" w:cs="Times New Roman"/>
          <w:sz w:val="24"/>
          <w:szCs w:val="24"/>
        </w:rPr>
      </w:pPr>
      <w:r w:rsidRPr="00F27C0E">
        <w:rPr>
          <w:rFonts w:ascii="Times New Roman" w:hAnsi="Times New Roman" w:cs="Times New Roman"/>
          <w:sz w:val="24"/>
          <w:szCs w:val="24"/>
        </w:rPr>
        <w:lastRenderedPageBreak/>
        <w:t>Bapak Dr. H. Firmansyah.,M.Si., selaku Rektor Universitas Muslim Nusantara Al-Wasliyah Medan yang telah mengijinkan penulis untuk kuliah di Lembaga ini.</w:t>
      </w:r>
    </w:p>
    <w:p w14:paraId="4C3E4CD1" w14:textId="0DC07E8F" w:rsidR="00B619F5" w:rsidRPr="00F27C0E" w:rsidRDefault="00B619F5" w:rsidP="004301FD">
      <w:pPr>
        <w:pStyle w:val="ListParagraph"/>
        <w:numPr>
          <w:ilvl w:val="0"/>
          <w:numId w:val="1"/>
        </w:numPr>
        <w:spacing w:line="480" w:lineRule="auto"/>
        <w:jc w:val="both"/>
        <w:rPr>
          <w:rFonts w:ascii="Times New Roman" w:hAnsi="Times New Roman" w:cs="Times New Roman"/>
          <w:sz w:val="24"/>
          <w:szCs w:val="24"/>
        </w:rPr>
      </w:pPr>
      <w:r w:rsidRPr="00F27C0E">
        <w:rPr>
          <w:rFonts w:ascii="Times New Roman" w:hAnsi="Times New Roman" w:cs="Times New Roman"/>
          <w:sz w:val="24"/>
          <w:szCs w:val="24"/>
        </w:rPr>
        <w:t>Bapak Dr. Abdul Mujib.,S.Pd.,M.Pdt., selaku Dekan Fakultas Keguruan dan Ilmu Pendidikan Universitas Muslim Nusantara Al-Wasliyah Medan</w:t>
      </w:r>
    </w:p>
    <w:p w14:paraId="70FCC480" w14:textId="4421A909" w:rsidR="00B619F5" w:rsidRPr="00F27C0E" w:rsidRDefault="00710BC7" w:rsidP="004301FD">
      <w:pPr>
        <w:pStyle w:val="ListParagraph"/>
        <w:numPr>
          <w:ilvl w:val="0"/>
          <w:numId w:val="1"/>
        </w:numPr>
        <w:spacing w:line="480" w:lineRule="auto"/>
        <w:jc w:val="both"/>
        <w:rPr>
          <w:rFonts w:ascii="Times New Roman" w:hAnsi="Times New Roman" w:cs="Times New Roman"/>
          <w:sz w:val="24"/>
          <w:szCs w:val="24"/>
        </w:rPr>
      </w:pPr>
      <w:r w:rsidRPr="00F27C0E">
        <w:rPr>
          <w:rFonts w:ascii="Times New Roman" w:hAnsi="Times New Roman" w:cs="Times New Roman"/>
          <w:sz w:val="24"/>
          <w:szCs w:val="24"/>
        </w:rPr>
        <w:t>Ibu Lisa Septia Dewi Br. Ginting,M.Pd</w:t>
      </w:r>
      <w:r w:rsidR="00B619F5" w:rsidRPr="00F27C0E">
        <w:rPr>
          <w:rFonts w:ascii="Times New Roman" w:hAnsi="Times New Roman" w:cs="Times New Roman"/>
          <w:sz w:val="24"/>
          <w:szCs w:val="24"/>
        </w:rPr>
        <w:t xml:space="preserve"> selaku Ketua Program Studi Bahasa dan Sastra Indonesia Universitas Muslim Nusantara Al-Wasliyah Medan</w:t>
      </w:r>
    </w:p>
    <w:p w14:paraId="57AAEEA3" w14:textId="54B78233" w:rsidR="00B619F5" w:rsidRPr="00F27C0E" w:rsidRDefault="004B4A5D" w:rsidP="004301FD">
      <w:pPr>
        <w:pStyle w:val="ListParagraph"/>
        <w:numPr>
          <w:ilvl w:val="0"/>
          <w:numId w:val="1"/>
        </w:numPr>
        <w:spacing w:line="480" w:lineRule="auto"/>
        <w:jc w:val="both"/>
        <w:rPr>
          <w:rFonts w:ascii="Times New Roman" w:hAnsi="Times New Roman" w:cs="Times New Roman"/>
          <w:sz w:val="24"/>
          <w:szCs w:val="24"/>
        </w:rPr>
      </w:pPr>
      <w:r w:rsidRPr="00F27C0E">
        <w:rPr>
          <w:rFonts w:ascii="Times New Roman" w:hAnsi="Times New Roman" w:cs="Times New Roman"/>
          <w:sz w:val="24"/>
          <w:szCs w:val="24"/>
        </w:rPr>
        <w:t>Bapak</w:t>
      </w:r>
      <w:r w:rsidR="00820ADC">
        <w:rPr>
          <w:rFonts w:ascii="Times New Roman" w:hAnsi="Times New Roman" w:cs="Times New Roman"/>
          <w:sz w:val="24"/>
          <w:szCs w:val="24"/>
        </w:rPr>
        <w:t xml:space="preserve"> Rahmad Kartolo, M.Pd.,P</w:t>
      </w:r>
      <w:r w:rsidR="00710BC7" w:rsidRPr="00F27C0E">
        <w:rPr>
          <w:rFonts w:ascii="Times New Roman" w:hAnsi="Times New Roman" w:cs="Times New Roman"/>
          <w:sz w:val="24"/>
          <w:szCs w:val="24"/>
        </w:rPr>
        <w:t>h</w:t>
      </w:r>
      <w:r w:rsidR="00820ADC">
        <w:rPr>
          <w:rFonts w:ascii="Times New Roman" w:hAnsi="Times New Roman" w:cs="Times New Roman"/>
          <w:sz w:val="24"/>
          <w:szCs w:val="24"/>
        </w:rPr>
        <w:t>.</w:t>
      </w:r>
      <w:r w:rsidR="00710BC7" w:rsidRPr="00F27C0E">
        <w:rPr>
          <w:rFonts w:ascii="Times New Roman" w:hAnsi="Times New Roman" w:cs="Times New Roman"/>
          <w:sz w:val="24"/>
          <w:szCs w:val="24"/>
        </w:rPr>
        <w:t>D</w:t>
      </w:r>
      <w:r w:rsidR="00B619F5" w:rsidRPr="00F27C0E">
        <w:rPr>
          <w:rFonts w:ascii="Times New Roman" w:hAnsi="Times New Roman" w:cs="Times New Roman"/>
          <w:sz w:val="24"/>
          <w:szCs w:val="24"/>
        </w:rPr>
        <w:t xml:space="preserve"> selaku Dosen Pembimbing saya yang begitu banyak memberikan ilmu serta arahan dan nasehat </w:t>
      </w:r>
      <w:r w:rsidR="00906CC3" w:rsidRPr="00F27C0E">
        <w:rPr>
          <w:rFonts w:ascii="Times New Roman" w:hAnsi="Times New Roman" w:cs="Times New Roman"/>
          <w:sz w:val="24"/>
          <w:szCs w:val="24"/>
        </w:rPr>
        <w:t>yang sangat bermanfaat bagi penulis dan tulisan penulis.</w:t>
      </w:r>
    </w:p>
    <w:p w14:paraId="6D0BFB85" w14:textId="7CF9A47E" w:rsidR="00CB3866" w:rsidRPr="00F27C0E" w:rsidRDefault="004B4A5D" w:rsidP="004301FD">
      <w:pPr>
        <w:pStyle w:val="ListParagraph"/>
        <w:numPr>
          <w:ilvl w:val="0"/>
          <w:numId w:val="1"/>
        </w:numPr>
        <w:spacing w:line="480" w:lineRule="auto"/>
        <w:jc w:val="both"/>
        <w:rPr>
          <w:rFonts w:ascii="Times New Roman" w:hAnsi="Times New Roman" w:cs="Times New Roman"/>
          <w:sz w:val="24"/>
          <w:szCs w:val="24"/>
        </w:rPr>
      </w:pPr>
      <w:r w:rsidRPr="00F27C0E">
        <w:rPr>
          <w:rFonts w:ascii="Times New Roman" w:hAnsi="Times New Roman" w:cs="Times New Roman"/>
          <w:sz w:val="24"/>
          <w:szCs w:val="24"/>
        </w:rPr>
        <w:t>Bapak dan mamak</w:t>
      </w:r>
      <w:r w:rsidR="00CB3866" w:rsidRPr="00F27C0E">
        <w:rPr>
          <w:rFonts w:ascii="Times New Roman" w:hAnsi="Times New Roman" w:cs="Times New Roman"/>
          <w:sz w:val="24"/>
          <w:szCs w:val="24"/>
        </w:rPr>
        <w:t xml:space="preserve"> saya yang telah memberikan dukungan baik itu dukungan moral maupun finansial serta curahan doa yang yang tidak pernah lepas dalam sholat nya.</w:t>
      </w:r>
    </w:p>
    <w:p w14:paraId="76466EC6" w14:textId="5FA4614C" w:rsidR="00906CC3" w:rsidRPr="00F27C0E" w:rsidRDefault="00F33420" w:rsidP="004301FD">
      <w:pPr>
        <w:pStyle w:val="ListParagraph"/>
        <w:numPr>
          <w:ilvl w:val="0"/>
          <w:numId w:val="1"/>
        </w:numPr>
        <w:spacing w:line="480" w:lineRule="auto"/>
        <w:jc w:val="both"/>
        <w:rPr>
          <w:rFonts w:ascii="Times New Roman" w:hAnsi="Times New Roman" w:cs="Times New Roman"/>
          <w:sz w:val="24"/>
          <w:szCs w:val="24"/>
        </w:rPr>
      </w:pPr>
      <w:r w:rsidRPr="00F27C0E">
        <w:rPr>
          <w:rFonts w:ascii="Times New Roman" w:hAnsi="Times New Roman" w:cs="Times New Roman"/>
          <w:sz w:val="24"/>
          <w:szCs w:val="24"/>
        </w:rPr>
        <w:t>Dinah</w:t>
      </w:r>
      <w:r w:rsidR="00906CC3" w:rsidRPr="00F27C0E">
        <w:rPr>
          <w:rFonts w:ascii="Times New Roman" w:hAnsi="Times New Roman" w:cs="Times New Roman"/>
          <w:sz w:val="24"/>
          <w:szCs w:val="24"/>
        </w:rPr>
        <w:t xml:space="preserve"> yang</w:t>
      </w:r>
      <w:r w:rsidR="00CB3866" w:rsidRPr="00F27C0E">
        <w:rPr>
          <w:rFonts w:ascii="Times New Roman" w:hAnsi="Times New Roman" w:cs="Times New Roman"/>
          <w:sz w:val="24"/>
          <w:szCs w:val="24"/>
        </w:rPr>
        <w:t xml:space="preserve"> selalu mendoakan dan</w:t>
      </w:r>
      <w:r w:rsidR="002A024A" w:rsidRPr="00F27C0E">
        <w:rPr>
          <w:rFonts w:ascii="Times New Roman" w:hAnsi="Times New Roman" w:cs="Times New Roman"/>
          <w:sz w:val="24"/>
          <w:szCs w:val="24"/>
        </w:rPr>
        <w:t xml:space="preserve"> yang selalu</w:t>
      </w:r>
      <w:r w:rsidR="00906CC3" w:rsidRPr="00F27C0E">
        <w:rPr>
          <w:rFonts w:ascii="Times New Roman" w:hAnsi="Times New Roman" w:cs="Times New Roman"/>
          <w:sz w:val="24"/>
          <w:szCs w:val="24"/>
        </w:rPr>
        <w:t xml:space="preserve"> banyak memberikan motivasi dan dorongan serta dukungan untuk penulis sehingga terselesaikannya skripsi ini</w:t>
      </w:r>
      <w:r w:rsidR="00551AA2" w:rsidRPr="00F27C0E">
        <w:rPr>
          <w:rFonts w:ascii="Times New Roman" w:hAnsi="Times New Roman" w:cs="Times New Roman"/>
          <w:sz w:val="24"/>
          <w:szCs w:val="24"/>
        </w:rPr>
        <w:t>.</w:t>
      </w:r>
    </w:p>
    <w:p w14:paraId="7FE413B8" w14:textId="081477A1" w:rsidR="00551AA2" w:rsidRPr="00F27C0E" w:rsidRDefault="007377F0" w:rsidP="004301FD">
      <w:pPr>
        <w:pStyle w:val="ListParagraph"/>
        <w:numPr>
          <w:ilvl w:val="0"/>
          <w:numId w:val="1"/>
        </w:numPr>
        <w:spacing w:line="480" w:lineRule="auto"/>
        <w:jc w:val="both"/>
        <w:rPr>
          <w:rFonts w:ascii="Times New Roman" w:hAnsi="Times New Roman" w:cs="Times New Roman"/>
          <w:sz w:val="24"/>
          <w:szCs w:val="24"/>
        </w:rPr>
      </w:pPr>
      <w:r w:rsidRPr="00F27C0E">
        <w:rPr>
          <w:rFonts w:ascii="Times New Roman" w:hAnsi="Times New Roman" w:cs="Times New Roman"/>
          <w:sz w:val="24"/>
          <w:szCs w:val="24"/>
        </w:rPr>
        <w:t>Teman-teman dekat saya</w:t>
      </w:r>
      <w:r w:rsidR="00551AA2" w:rsidRPr="00F27C0E">
        <w:rPr>
          <w:rFonts w:ascii="Times New Roman" w:hAnsi="Times New Roman" w:cs="Times New Roman"/>
          <w:sz w:val="24"/>
          <w:szCs w:val="24"/>
        </w:rPr>
        <w:t xml:space="preserve"> yang telah</w:t>
      </w:r>
      <w:r w:rsidR="002A024A" w:rsidRPr="00F27C0E">
        <w:rPr>
          <w:rFonts w:ascii="Times New Roman" w:hAnsi="Times New Roman" w:cs="Times New Roman"/>
          <w:sz w:val="24"/>
          <w:szCs w:val="24"/>
        </w:rPr>
        <w:t xml:space="preserve"> banyak</w:t>
      </w:r>
      <w:r w:rsidR="00551AA2" w:rsidRPr="00F27C0E">
        <w:rPr>
          <w:rFonts w:ascii="Times New Roman" w:hAnsi="Times New Roman" w:cs="Times New Roman"/>
          <w:sz w:val="24"/>
          <w:szCs w:val="24"/>
        </w:rPr>
        <w:t xml:space="preserve"> </w:t>
      </w:r>
      <w:r w:rsidR="000D47CC" w:rsidRPr="00F27C0E">
        <w:rPr>
          <w:rFonts w:ascii="Times New Roman" w:hAnsi="Times New Roman" w:cs="Times New Roman"/>
          <w:sz w:val="24"/>
          <w:szCs w:val="24"/>
        </w:rPr>
        <w:t xml:space="preserve">membantu dan </w:t>
      </w:r>
      <w:r w:rsidR="00551AA2" w:rsidRPr="00F27C0E">
        <w:rPr>
          <w:rFonts w:ascii="Times New Roman" w:hAnsi="Times New Roman" w:cs="Times New Roman"/>
          <w:sz w:val="24"/>
          <w:szCs w:val="24"/>
        </w:rPr>
        <w:t xml:space="preserve">memberikan semangat </w:t>
      </w:r>
      <w:r w:rsidR="000D47CC" w:rsidRPr="00F27C0E">
        <w:rPr>
          <w:rFonts w:ascii="Times New Roman" w:hAnsi="Times New Roman" w:cs="Times New Roman"/>
          <w:sz w:val="24"/>
          <w:szCs w:val="24"/>
        </w:rPr>
        <w:t>juga</w:t>
      </w:r>
      <w:r w:rsidR="00551AA2" w:rsidRPr="00F27C0E">
        <w:rPr>
          <w:rFonts w:ascii="Times New Roman" w:hAnsi="Times New Roman" w:cs="Times New Roman"/>
          <w:sz w:val="24"/>
          <w:szCs w:val="24"/>
        </w:rPr>
        <w:t xml:space="preserve"> dukungan untuk menyelesaikan penulisan skripsi ini.</w:t>
      </w:r>
    </w:p>
    <w:p w14:paraId="2A7207D6" w14:textId="4B68E692" w:rsidR="002C2D92" w:rsidRPr="00F27C0E" w:rsidRDefault="002C2D92" w:rsidP="004301FD">
      <w:pPr>
        <w:pStyle w:val="ListParagraph"/>
        <w:numPr>
          <w:ilvl w:val="0"/>
          <w:numId w:val="1"/>
        </w:numPr>
        <w:spacing w:line="480" w:lineRule="auto"/>
        <w:jc w:val="both"/>
        <w:rPr>
          <w:rFonts w:ascii="Times New Roman" w:hAnsi="Times New Roman" w:cs="Times New Roman"/>
          <w:sz w:val="24"/>
          <w:szCs w:val="24"/>
        </w:rPr>
      </w:pPr>
      <w:r w:rsidRPr="00F27C0E">
        <w:rPr>
          <w:rFonts w:ascii="Times New Roman" w:hAnsi="Times New Roman" w:cs="Times New Roman"/>
          <w:sz w:val="24"/>
          <w:szCs w:val="24"/>
        </w:rPr>
        <w:t>Kepada diri sendiri</w:t>
      </w:r>
      <w:r w:rsidR="00F62E18" w:rsidRPr="00F27C0E">
        <w:rPr>
          <w:rFonts w:ascii="Times New Roman" w:hAnsi="Times New Roman" w:cs="Times New Roman"/>
          <w:sz w:val="24"/>
          <w:szCs w:val="24"/>
        </w:rPr>
        <w:t xml:space="preserve"> yang telah bertahan sampai tahap ini dan berjuang melawan rasa malas untuk mengerjakannya skripsi ini hingga akhir.</w:t>
      </w:r>
    </w:p>
    <w:p w14:paraId="3DA3AB5A" w14:textId="22843A89" w:rsidR="00CF394A" w:rsidRPr="00F27C0E" w:rsidRDefault="00551AA2" w:rsidP="009D272C">
      <w:pPr>
        <w:spacing w:line="480" w:lineRule="auto"/>
        <w:ind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Sebagaimana layaknya seorang manusia, dengan menyadari masih terdapat kekurangan dalam penyajian dan penulisan skripsi ini mengingat </w:t>
      </w:r>
      <w:r w:rsidRPr="00F27C0E">
        <w:rPr>
          <w:rFonts w:ascii="Times New Roman" w:hAnsi="Times New Roman" w:cs="Times New Roman"/>
          <w:sz w:val="24"/>
          <w:szCs w:val="24"/>
        </w:rPr>
        <w:lastRenderedPageBreak/>
        <w:t xml:space="preserve">keterbatasan waktu, biaya, tenaga, kemampuan dan pengetahuan. Untuk itu dengan segala kerendahan hati penulis mengharapkan kritik dan saran dari berbagai pihak yang bersifat membangun demi kesempurnaan </w:t>
      </w:r>
      <w:r w:rsidR="00CF394A" w:rsidRPr="00F27C0E">
        <w:rPr>
          <w:rFonts w:ascii="Times New Roman" w:hAnsi="Times New Roman" w:cs="Times New Roman"/>
          <w:sz w:val="24"/>
          <w:szCs w:val="24"/>
        </w:rPr>
        <w:t>skripsi ini sesuai dengan permasalahan yang dikemukakan. Akhir kata penulis ucapkan terima kasih</w:t>
      </w:r>
    </w:p>
    <w:p w14:paraId="2BDADE95" w14:textId="758A9124" w:rsidR="00CF394A" w:rsidRPr="00F27C0E" w:rsidRDefault="003C54E6" w:rsidP="003C54E6">
      <w:pPr>
        <w:spacing w:line="240" w:lineRule="auto"/>
        <w:ind w:left="5040"/>
        <w:rPr>
          <w:rFonts w:ascii="Times New Roman" w:hAnsi="Times New Roman" w:cs="Times New Roman"/>
          <w:sz w:val="24"/>
          <w:szCs w:val="24"/>
        </w:rPr>
      </w:pPr>
      <w:r w:rsidRPr="00F27C0E">
        <w:rPr>
          <w:rFonts w:ascii="Times New Roman" w:hAnsi="Times New Roman" w:cs="Times New Roman"/>
          <w:sz w:val="24"/>
          <w:szCs w:val="24"/>
        </w:rPr>
        <w:t xml:space="preserve">      </w:t>
      </w:r>
      <w:r w:rsidR="00CF394A" w:rsidRPr="00F27C0E">
        <w:rPr>
          <w:rFonts w:ascii="Times New Roman" w:hAnsi="Times New Roman" w:cs="Times New Roman"/>
          <w:sz w:val="24"/>
          <w:szCs w:val="24"/>
        </w:rPr>
        <w:t>Medan,</w:t>
      </w:r>
      <w:r w:rsidR="002E2F42" w:rsidRPr="00F27C0E">
        <w:rPr>
          <w:rFonts w:ascii="Times New Roman" w:hAnsi="Times New Roman" w:cs="Times New Roman"/>
          <w:sz w:val="24"/>
          <w:szCs w:val="24"/>
        </w:rPr>
        <w:t xml:space="preserve"> </w:t>
      </w:r>
      <w:r w:rsidR="002D4B7A" w:rsidRPr="00F27C0E">
        <w:rPr>
          <w:rFonts w:ascii="Times New Roman" w:hAnsi="Times New Roman" w:cs="Times New Roman"/>
          <w:sz w:val="24"/>
          <w:szCs w:val="24"/>
        </w:rPr>
        <w:t xml:space="preserve">  </w:t>
      </w:r>
      <w:r w:rsidR="002E0E96">
        <w:rPr>
          <w:rFonts w:ascii="Times New Roman" w:hAnsi="Times New Roman" w:cs="Times New Roman"/>
          <w:sz w:val="24"/>
          <w:szCs w:val="24"/>
        </w:rPr>
        <w:t>Juni 2025</w:t>
      </w:r>
    </w:p>
    <w:p w14:paraId="48B65C9B" w14:textId="38C55E8B" w:rsidR="00CF394A" w:rsidRPr="00F27C0E" w:rsidRDefault="003C54E6" w:rsidP="003C54E6">
      <w:pPr>
        <w:spacing w:line="240" w:lineRule="auto"/>
        <w:ind w:left="4320" w:firstLine="720"/>
        <w:rPr>
          <w:rFonts w:ascii="Times New Roman" w:hAnsi="Times New Roman" w:cs="Times New Roman"/>
          <w:sz w:val="24"/>
          <w:szCs w:val="24"/>
        </w:rPr>
      </w:pPr>
      <w:r w:rsidRPr="00F27C0E">
        <w:rPr>
          <w:rFonts w:ascii="Times New Roman" w:hAnsi="Times New Roman" w:cs="Times New Roman"/>
          <w:sz w:val="24"/>
          <w:szCs w:val="24"/>
        </w:rPr>
        <w:t xml:space="preserve">      </w:t>
      </w:r>
      <w:r w:rsidR="00CF394A" w:rsidRPr="00F27C0E">
        <w:rPr>
          <w:rFonts w:ascii="Times New Roman" w:hAnsi="Times New Roman" w:cs="Times New Roman"/>
          <w:sz w:val="24"/>
          <w:szCs w:val="24"/>
        </w:rPr>
        <w:t>Penulis</w:t>
      </w:r>
    </w:p>
    <w:p w14:paraId="67308A73" w14:textId="77777777" w:rsidR="00CF394A" w:rsidRPr="00F27C0E" w:rsidRDefault="00CF394A" w:rsidP="00E428DD">
      <w:pPr>
        <w:spacing w:line="240" w:lineRule="auto"/>
        <w:jc w:val="right"/>
        <w:rPr>
          <w:rFonts w:ascii="Times New Roman" w:hAnsi="Times New Roman" w:cs="Times New Roman"/>
          <w:sz w:val="24"/>
          <w:szCs w:val="24"/>
        </w:rPr>
      </w:pPr>
    </w:p>
    <w:p w14:paraId="42C039ED" w14:textId="77777777" w:rsidR="00CF394A" w:rsidRPr="00F27C0E" w:rsidRDefault="00CF394A" w:rsidP="00E428DD">
      <w:pPr>
        <w:spacing w:line="240" w:lineRule="auto"/>
        <w:jc w:val="right"/>
        <w:rPr>
          <w:rFonts w:ascii="Times New Roman" w:hAnsi="Times New Roman" w:cs="Times New Roman"/>
          <w:sz w:val="24"/>
          <w:szCs w:val="24"/>
        </w:rPr>
      </w:pPr>
    </w:p>
    <w:p w14:paraId="39D61CBB" w14:textId="77777777" w:rsidR="00E428DD" w:rsidRPr="00F27C0E" w:rsidRDefault="00E428DD" w:rsidP="00E428DD">
      <w:pPr>
        <w:spacing w:line="240" w:lineRule="auto"/>
        <w:jc w:val="right"/>
        <w:rPr>
          <w:rFonts w:ascii="Times New Roman" w:hAnsi="Times New Roman" w:cs="Times New Roman"/>
          <w:sz w:val="24"/>
          <w:szCs w:val="24"/>
        </w:rPr>
      </w:pPr>
    </w:p>
    <w:p w14:paraId="48F9F2EC" w14:textId="51663FF2" w:rsidR="00FF37B8" w:rsidRPr="00B51AC0" w:rsidRDefault="003C54E6" w:rsidP="00B51AC0">
      <w:pPr>
        <w:spacing w:line="240" w:lineRule="auto"/>
        <w:ind w:left="5040"/>
        <w:rPr>
          <w:rFonts w:ascii="Times New Roman" w:hAnsi="Times New Roman" w:cs="Times New Roman"/>
          <w:sz w:val="24"/>
          <w:szCs w:val="24"/>
        </w:rPr>
      </w:pPr>
      <w:r w:rsidRPr="00F27C0E">
        <w:rPr>
          <w:rFonts w:ascii="Times New Roman" w:hAnsi="Times New Roman" w:cs="Times New Roman"/>
          <w:sz w:val="24"/>
          <w:szCs w:val="24"/>
        </w:rPr>
        <w:t xml:space="preserve">      </w:t>
      </w:r>
      <w:r w:rsidR="00B51AC0">
        <w:rPr>
          <w:rFonts w:ascii="Times New Roman" w:hAnsi="Times New Roman" w:cs="Times New Roman"/>
          <w:sz w:val="24"/>
          <w:szCs w:val="24"/>
        </w:rPr>
        <w:t>Priyo Budi Santoso</w:t>
      </w:r>
    </w:p>
    <w:p w14:paraId="7ADC6895" w14:textId="77777777" w:rsidR="00FF37B8" w:rsidRDefault="00FF37B8" w:rsidP="00FF37B8">
      <w:pPr>
        <w:pStyle w:val="Heading1"/>
        <w:spacing w:line="240" w:lineRule="auto"/>
        <w:rPr>
          <w:sz w:val="24"/>
        </w:rPr>
      </w:pPr>
    </w:p>
    <w:p w14:paraId="74A50793" w14:textId="77777777" w:rsidR="00FF37B8" w:rsidRDefault="00FF37B8" w:rsidP="00FF37B8">
      <w:pPr>
        <w:pStyle w:val="Heading1"/>
        <w:spacing w:line="240" w:lineRule="auto"/>
        <w:rPr>
          <w:sz w:val="24"/>
        </w:rPr>
      </w:pPr>
    </w:p>
    <w:p w14:paraId="7A207E85" w14:textId="77777777" w:rsidR="00FF37B8" w:rsidRDefault="00FF37B8" w:rsidP="00FF37B8">
      <w:pPr>
        <w:pStyle w:val="Heading1"/>
        <w:spacing w:line="240" w:lineRule="auto"/>
        <w:rPr>
          <w:sz w:val="24"/>
        </w:rPr>
      </w:pPr>
    </w:p>
    <w:p w14:paraId="4BA2B8B7" w14:textId="77777777" w:rsidR="00FF37B8" w:rsidRDefault="00FF37B8" w:rsidP="00FF37B8">
      <w:pPr>
        <w:pStyle w:val="Heading1"/>
        <w:spacing w:line="240" w:lineRule="auto"/>
        <w:rPr>
          <w:sz w:val="24"/>
        </w:rPr>
      </w:pPr>
    </w:p>
    <w:p w14:paraId="3C951CD2" w14:textId="77777777" w:rsidR="00FF37B8" w:rsidRDefault="00FF37B8" w:rsidP="00FF37B8">
      <w:pPr>
        <w:pStyle w:val="Heading1"/>
        <w:spacing w:line="240" w:lineRule="auto"/>
        <w:rPr>
          <w:sz w:val="24"/>
        </w:rPr>
      </w:pPr>
    </w:p>
    <w:p w14:paraId="3F7F840C" w14:textId="77777777" w:rsidR="00FF37B8" w:rsidRDefault="00FF37B8" w:rsidP="00FF37B8">
      <w:pPr>
        <w:pStyle w:val="Heading1"/>
        <w:spacing w:line="240" w:lineRule="auto"/>
        <w:rPr>
          <w:sz w:val="24"/>
        </w:rPr>
      </w:pPr>
    </w:p>
    <w:p w14:paraId="19F99F72" w14:textId="77777777" w:rsidR="00FF37B8" w:rsidRDefault="00FF37B8" w:rsidP="00FF37B8">
      <w:pPr>
        <w:pStyle w:val="Heading1"/>
        <w:spacing w:line="240" w:lineRule="auto"/>
        <w:rPr>
          <w:sz w:val="24"/>
        </w:rPr>
      </w:pPr>
    </w:p>
    <w:p w14:paraId="18669F26" w14:textId="77777777" w:rsidR="00FF37B8" w:rsidRDefault="00FF37B8" w:rsidP="00FF37B8">
      <w:pPr>
        <w:pStyle w:val="Heading1"/>
        <w:spacing w:line="240" w:lineRule="auto"/>
        <w:rPr>
          <w:sz w:val="24"/>
        </w:rPr>
      </w:pPr>
    </w:p>
    <w:p w14:paraId="33F43A44" w14:textId="77777777" w:rsidR="00FF37B8" w:rsidRDefault="00FF37B8" w:rsidP="00FF37B8">
      <w:pPr>
        <w:pStyle w:val="Heading1"/>
        <w:spacing w:line="240" w:lineRule="auto"/>
        <w:rPr>
          <w:sz w:val="24"/>
        </w:rPr>
      </w:pPr>
    </w:p>
    <w:p w14:paraId="3B6C04CA" w14:textId="77777777" w:rsidR="00FF37B8" w:rsidRDefault="00FF37B8" w:rsidP="00FF37B8">
      <w:pPr>
        <w:pStyle w:val="Heading1"/>
        <w:spacing w:line="240" w:lineRule="auto"/>
        <w:rPr>
          <w:sz w:val="24"/>
        </w:rPr>
      </w:pPr>
    </w:p>
    <w:p w14:paraId="3A009B2A" w14:textId="77777777" w:rsidR="00FF37B8" w:rsidRDefault="00FF37B8" w:rsidP="00FF37B8">
      <w:pPr>
        <w:pStyle w:val="Heading1"/>
        <w:spacing w:line="240" w:lineRule="auto"/>
        <w:rPr>
          <w:sz w:val="24"/>
        </w:rPr>
      </w:pPr>
    </w:p>
    <w:p w14:paraId="444D75AC" w14:textId="77777777" w:rsidR="00FF37B8" w:rsidRDefault="00FF37B8" w:rsidP="00FF37B8">
      <w:pPr>
        <w:pStyle w:val="Heading1"/>
        <w:spacing w:line="240" w:lineRule="auto"/>
        <w:rPr>
          <w:sz w:val="24"/>
        </w:rPr>
      </w:pPr>
    </w:p>
    <w:p w14:paraId="6AA81209" w14:textId="77777777" w:rsidR="00FF37B8" w:rsidRDefault="00FF37B8" w:rsidP="00FF37B8">
      <w:pPr>
        <w:pStyle w:val="Heading1"/>
        <w:spacing w:line="240" w:lineRule="auto"/>
        <w:rPr>
          <w:sz w:val="24"/>
        </w:rPr>
      </w:pPr>
    </w:p>
    <w:p w14:paraId="4CC8D935" w14:textId="77777777" w:rsidR="00FF37B8" w:rsidRDefault="00FF37B8" w:rsidP="00FF37B8">
      <w:pPr>
        <w:pStyle w:val="Heading1"/>
        <w:spacing w:line="240" w:lineRule="auto"/>
        <w:rPr>
          <w:sz w:val="24"/>
        </w:rPr>
      </w:pPr>
    </w:p>
    <w:p w14:paraId="50419C59" w14:textId="77777777" w:rsidR="00FF37B8" w:rsidRDefault="00FF37B8" w:rsidP="00FF37B8">
      <w:pPr>
        <w:pStyle w:val="Heading1"/>
        <w:spacing w:line="240" w:lineRule="auto"/>
        <w:rPr>
          <w:sz w:val="24"/>
        </w:rPr>
      </w:pPr>
    </w:p>
    <w:p w14:paraId="0017D0DC" w14:textId="77777777" w:rsidR="00FF37B8" w:rsidRDefault="00FF37B8" w:rsidP="00FF37B8">
      <w:pPr>
        <w:pStyle w:val="Heading1"/>
        <w:spacing w:line="240" w:lineRule="auto"/>
        <w:rPr>
          <w:sz w:val="24"/>
        </w:rPr>
      </w:pPr>
    </w:p>
    <w:p w14:paraId="2CB44930" w14:textId="77777777" w:rsidR="00FF37B8" w:rsidRDefault="00FF37B8" w:rsidP="00FF37B8">
      <w:pPr>
        <w:pStyle w:val="Heading1"/>
        <w:spacing w:line="240" w:lineRule="auto"/>
        <w:rPr>
          <w:sz w:val="24"/>
        </w:rPr>
      </w:pPr>
    </w:p>
    <w:p w14:paraId="1B6871EF" w14:textId="77777777" w:rsidR="00FF37B8" w:rsidRDefault="00FF37B8" w:rsidP="00FF37B8">
      <w:pPr>
        <w:pStyle w:val="Heading1"/>
        <w:spacing w:line="240" w:lineRule="auto"/>
        <w:rPr>
          <w:sz w:val="24"/>
        </w:rPr>
      </w:pPr>
    </w:p>
    <w:p w14:paraId="10E7A77B" w14:textId="77777777" w:rsidR="00FF37B8" w:rsidRDefault="00FF37B8" w:rsidP="00FF37B8">
      <w:pPr>
        <w:pStyle w:val="Heading1"/>
        <w:spacing w:line="240" w:lineRule="auto"/>
        <w:rPr>
          <w:sz w:val="24"/>
        </w:rPr>
      </w:pPr>
    </w:p>
    <w:p w14:paraId="2210E25E" w14:textId="77777777" w:rsidR="00FF37B8" w:rsidRDefault="00FF37B8" w:rsidP="00FF37B8">
      <w:pPr>
        <w:pStyle w:val="Heading1"/>
        <w:spacing w:line="240" w:lineRule="auto"/>
        <w:rPr>
          <w:sz w:val="24"/>
        </w:rPr>
      </w:pPr>
    </w:p>
    <w:p w14:paraId="7CC8EAF7" w14:textId="77777777" w:rsidR="00FF37B8" w:rsidRDefault="00FF37B8" w:rsidP="00FF37B8">
      <w:pPr>
        <w:pStyle w:val="Heading1"/>
        <w:spacing w:line="240" w:lineRule="auto"/>
        <w:rPr>
          <w:sz w:val="24"/>
        </w:rPr>
      </w:pPr>
    </w:p>
    <w:p w14:paraId="42EAF620" w14:textId="77777777" w:rsidR="00FF37B8" w:rsidRDefault="00FF37B8" w:rsidP="00FF37B8">
      <w:pPr>
        <w:pStyle w:val="Heading1"/>
        <w:spacing w:line="240" w:lineRule="auto"/>
        <w:rPr>
          <w:sz w:val="24"/>
        </w:rPr>
      </w:pPr>
    </w:p>
    <w:p w14:paraId="7474D201" w14:textId="77777777" w:rsidR="00FF37B8" w:rsidRDefault="00FF37B8" w:rsidP="00B51AC0">
      <w:pPr>
        <w:pStyle w:val="Heading1"/>
        <w:spacing w:line="240" w:lineRule="auto"/>
        <w:jc w:val="left"/>
        <w:rPr>
          <w:sz w:val="24"/>
        </w:rPr>
      </w:pPr>
    </w:p>
    <w:p w14:paraId="40A96C12" w14:textId="77777777" w:rsidR="00FF37B8" w:rsidRDefault="00FF37B8" w:rsidP="00FF37B8">
      <w:pPr>
        <w:pStyle w:val="Heading1"/>
        <w:spacing w:line="240" w:lineRule="auto"/>
        <w:rPr>
          <w:sz w:val="24"/>
        </w:rPr>
      </w:pPr>
    </w:p>
    <w:p w14:paraId="3EA3C42F" w14:textId="77777777" w:rsidR="00FF37B8" w:rsidRDefault="00FF37B8" w:rsidP="00FF37B8">
      <w:pPr>
        <w:pStyle w:val="Heading1"/>
        <w:spacing w:line="240" w:lineRule="auto"/>
        <w:rPr>
          <w:sz w:val="24"/>
        </w:rPr>
      </w:pPr>
    </w:p>
    <w:p w14:paraId="2BAA0A27" w14:textId="77777777" w:rsidR="00FF37B8" w:rsidRDefault="00FF37B8" w:rsidP="009170B6">
      <w:pPr>
        <w:pStyle w:val="Heading1"/>
        <w:spacing w:line="240" w:lineRule="auto"/>
        <w:jc w:val="left"/>
        <w:rPr>
          <w:rFonts w:asciiTheme="minorHAnsi" w:eastAsiaTheme="minorHAnsi" w:hAnsiTheme="minorHAnsi" w:cstheme="minorBidi"/>
          <w:b w:val="0"/>
          <w:bCs w:val="0"/>
          <w:sz w:val="22"/>
          <w:szCs w:val="22"/>
        </w:rPr>
      </w:pPr>
    </w:p>
    <w:p w14:paraId="39C48180" w14:textId="77777777" w:rsidR="009170B6" w:rsidRPr="009170B6" w:rsidRDefault="009170B6" w:rsidP="009170B6"/>
    <w:p w14:paraId="479ED645" w14:textId="1EDA6364" w:rsidR="00B37E46" w:rsidRPr="00F27C0E" w:rsidRDefault="007C18CC" w:rsidP="009170B6">
      <w:pPr>
        <w:pStyle w:val="Heading1"/>
        <w:rPr>
          <w:sz w:val="24"/>
        </w:rPr>
      </w:pPr>
      <w:bookmarkStart w:id="8" w:name="_Toc160828770"/>
      <w:bookmarkStart w:id="9" w:name="_Toc160829288"/>
      <w:bookmarkStart w:id="10" w:name="_Toc161080580"/>
      <w:bookmarkStart w:id="11" w:name="_Toc161306115"/>
      <w:bookmarkStart w:id="12" w:name="_Toc161665976"/>
      <w:bookmarkStart w:id="13" w:name="_Toc161666407"/>
      <w:bookmarkStart w:id="14" w:name="_Toc200839893"/>
      <w:r w:rsidRPr="00F27C0E">
        <w:rPr>
          <w:sz w:val="24"/>
        </w:rPr>
        <w:lastRenderedPageBreak/>
        <w:t>DAFTAR ISI</w:t>
      </w:r>
      <w:bookmarkEnd w:id="8"/>
      <w:bookmarkEnd w:id="9"/>
      <w:bookmarkEnd w:id="10"/>
      <w:bookmarkEnd w:id="11"/>
      <w:bookmarkEnd w:id="12"/>
      <w:bookmarkEnd w:id="13"/>
      <w:bookmarkEnd w:id="14"/>
    </w:p>
    <w:sdt>
      <w:sdtPr>
        <w:rPr>
          <w:rFonts w:asciiTheme="minorHAnsi" w:eastAsiaTheme="minorHAnsi" w:hAnsiTheme="minorHAnsi" w:cstheme="minorBidi"/>
          <w:b w:val="0"/>
          <w:bCs w:val="0"/>
          <w:kern w:val="2"/>
          <w:sz w:val="24"/>
          <w:szCs w:val="22"/>
          <w:lang w:val="en-ID"/>
          <w14:ligatures w14:val="standardContextual"/>
        </w:rPr>
        <w:id w:val="-1943535686"/>
        <w:docPartObj>
          <w:docPartGallery w:val="Table of Contents"/>
          <w:docPartUnique/>
        </w:docPartObj>
      </w:sdtPr>
      <w:sdtEndPr>
        <w:rPr>
          <w:noProof/>
        </w:rPr>
      </w:sdtEndPr>
      <w:sdtContent>
        <w:p w14:paraId="74408CBB" w14:textId="58D28999" w:rsidR="004B4A5D" w:rsidRPr="00F27C0E" w:rsidRDefault="004B4A5D" w:rsidP="001F7701">
          <w:pPr>
            <w:pStyle w:val="TOCHeading"/>
            <w:jc w:val="left"/>
            <w:rPr>
              <w:sz w:val="24"/>
            </w:rPr>
          </w:pPr>
        </w:p>
        <w:p w14:paraId="3984C328" w14:textId="77777777" w:rsidR="00B51AC0" w:rsidRPr="00B51AC0" w:rsidRDefault="004B4A5D" w:rsidP="00B51AC0">
          <w:pPr>
            <w:pStyle w:val="TOC1"/>
            <w:spacing w:line="240" w:lineRule="auto"/>
            <w:rPr>
              <w:rFonts w:ascii="Times New Roman" w:eastAsiaTheme="minorEastAsia" w:hAnsi="Times New Roman" w:cs="Times New Roman"/>
              <w:noProof/>
              <w:kern w:val="0"/>
              <w:sz w:val="24"/>
              <w:szCs w:val="24"/>
              <w:lang w:val="en-US"/>
              <w14:ligatures w14:val="none"/>
            </w:rPr>
          </w:pPr>
          <w:r w:rsidRPr="002008DD">
            <w:rPr>
              <w:rFonts w:ascii="Times New Roman" w:hAnsi="Times New Roman" w:cs="Times New Roman"/>
              <w:sz w:val="24"/>
              <w:szCs w:val="24"/>
            </w:rPr>
            <w:fldChar w:fldCharType="begin"/>
          </w:r>
          <w:r w:rsidRPr="002008DD">
            <w:rPr>
              <w:rFonts w:ascii="Times New Roman" w:hAnsi="Times New Roman" w:cs="Times New Roman"/>
              <w:sz w:val="24"/>
              <w:szCs w:val="24"/>
            </w:rPr>
            <w:instrText xml:space="preserve"> TOC \o "1-3" \h \z \u </w:instrText>
          </w:r>
          <w:r w:rsidRPr="002008DD">
            <w:rPr>
              <w:rFonts w:ascii="Times New Roman" w:hAnsi="Times New Roman" w:cs="Times New Roman"/>
              <w:sz w:val="24"/>
              <w:szCs w:val="24"/>
            </w:rPr>
            <w:fldChar w:fldCharType="separate"/>
          </w:r>
          <w:hyperlink w:anchor="_Toc200839891" w:history="1">
            <w:r w:rsidR="00B51AC0" w:rsidRPr="00B51AC0">
              <w:rPr>
                <w:rStyle w:val="Hyperlink"/>
                <w:rFonts w:ascii="Times New Roman" w:hAnsi="Times New Roman" w:cs="Times New Roman"/>
                <w:noProof/>
                <w:sz w:val="24"/>
                <w:szCs w:val="24"/>
              </w:rPr>
              <w:t>KATA PENGANTAR</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891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i</w:t>
            </w:r>
            <w:r w:rsidR="00B51AC0" w:rsidRPr="00B51AC0">
              <w:rPr>
                <w:rFonts w:ascii="Times New Roman" w:hAnsi="Times New Roman" w:cs="Times New Roman"/>
                <w:noProof/>
                <w:webHidden/>
                <w:sz w:val="24"/>
                <w:szCs w:val="24"/>
              </w:rPr>
              <w:fldChar w:fldCharType="end"/>
            </w:r>
          </w:hyperlink>
        </w:p>
        <w:p w14:paraId="6452028C" w14:textId="1D3F52D9" w:rsidR="00B51AC0" w:rsidRPr="00B51AC0" w:rsidRDefault="00266D97" w:rsidP="00B51AC0">
          <w:pPr>
            <w:pStyle w:val="TOC1"/>
            <w:spacing w:line="240" w:lineRule="auto"/>
            <w:rPr>
              <w:rFonts w:ascii="Times New Roman" w:eastAsiaTheme="minorEastAsia" w:hAnsi="Times New Roman" w:cs="Times New Roman"/>
              <w:noProof/>
              <w:kern w:val="0"/>
              <w:sz w:val="24"/>
              <w:szCs w:val="24"/>
              <w:lang w:val="en-US"/>
              <w14:ligatures w14:val="none"/>
            </w:rPr>
          </w:pPr>
          <w:hyperlink w:anchor="_Toc200839893" w:history="1">
            <w:r w:rsidR="00B51AC0" w:rsidRPr="00B51AC0">
              <w:rPr>
                <w:rStyle w:val="Hyperlink"/>
                <w:rFonts w:ascii="Times New Roman" w:hAnsi="Times New Roman" w:cs="Times New Roman"/>
                <w:noProof/>
                <w:sz w:val="24"/>
                <w:szCs w:val="24"/>
              </w:rPr>
              <w:t>DAFTAR ISI</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893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iv</w:t>
            </w:r>
            <w:r w:rsidR="00B51AC0" w:rsidRPr="00B51AC0">
              <w:rPr>
                <w:rFonts w:ascii="Times New Roman" w:hAnsi="Times New Roman" w:cs="Times New Roman"/>
                <w:noProof/>
                <w:webHidden/>
                <w:sz w:val="24"/>
                <w:szCs w:val="24"/>
              </w:rPr>
              <w:fldChar w:fldCharType="end"/>
            </w:r>
          </w:hyperlink>
        </w:p>
        <w:p w14:paraId="3938A9AC" w14:textId="70CD7B83" w:rsidR="00B51AC0" w:rsidRPr="00B51AC0" w:rsidRDefault="00266D97" w:rsidP="00B51AC0">
          <w:pPr>
            <w:pStyle w:val="TOC1"/>
            <w:spacing w:line="240" w:lineRule="auto"/>
            <w:rPr>
              <w:rFonts w:ascii="Times New Roman" w:eastAsiaTheme="minorEastAsia" w:hAnsi="Times New Roman" w:cs="Times New Roman"/>
              <w:noProof/>
              <w:kern w:val="0"/>
              <w:sz w:val="24"/>
              <w:szCs w:val="24"/>
              <w:lang w:val="en-US"/>
              <w14:ligatures w14:val="none"/>
            </w:rPr>
          </w:pPr>
          <w:hyperlink w:anchor="_Toc200839894" w:history="1">
            <w:r w:rsidR="00B51AC0" w:rsidRPr="00B51AC0">
              <w:rPr>
                <w:rStyle w:val="Hyperlink"/>
                <w:rFonts w:ascii="Times New Roman" w:hAnsi="Times New Roman" w:cs="Times New Roman"/>
                <w:noProof/>
                <w:sz w:val="24"/>
                <w:szCs w:val="24"/>
              </w:rPr>
              <w:t>DAFTAR TABEL</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894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vi</w:t>
            </w:r>
            <w:r w:rsidR="00B51AC0" w:rsidRPr="00B51AC0">
              <w:rPr>
                <w:rFonts w:ascii="Times New Roman" w:hAnsi="Times New Roman" w:cs="Times New Roman"/>
                <w:noProof/>
                <w:webHidden/>
                <w:sz w:val="24"/>
                <w:szCs w:val="24"/>
              </w:rPr>
              <w:fldChar w:fldCharType="end"/>
            </w:r>
          </w:hyperlink>
        </w:p>
        <w:p w14:paraId="4DD20C24" w14:textId="1A806DAB" w:rsidR="00B51AC0" w:rsidRPr="00B51AC0" w:rsidRDefault="00266D97" w:rsidP="00B51AC0">
          <w:pPr>
            <w:pStyle w:val="TOC1"/>
            <w:spacing w:line="240" w:lineRule="auto"/>
            <w:rPr>
              <w:rFonts w:ascii="Times New Roman" w:eastAsiaTheme="minorEastAsia" w:hAnsi="Times New Roman" w:cs="Times New Roman"/>
              <w:noProof/>
              <w:kern w:val="0"/>
              <w:sz w:val="24"/>
              <w:szCs w:val="24"/>
              <w:lang w:val="en-US"/>
              <w14:ligatures w14:val="none"/>
            </w:rPr>
          </w:pPr>
          <w:hyperlink w:anchor="_Toc200839895" w:history="1">
            <w:r w:rsidR="00B51AC0" w:rsidRPr="00B51AC0">
              <w:rPr>
                <w:rStyle w:val="Hyperlink"/>
                <w:rFonts w:ascii="Times New Roman" w:hAnsi="Times New Roman" w:cs="Times New Roman"/>
                <w:noProof/>
                <w:sz w:val="24"/>
                <w:szCs w:val="24"/>
              </w:rPr>
              <w:t>DAFTAR GAMBAR</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895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vii</w:t>
            </w:r>
            <w:r w:rsidR="00B51AC0" w:rsidRPr="00B51AC0">
              <w:rPr>
                <w:rFonts w:ascii="Times New Roman" w:hAnsi="Times New Roman" w:cs="Times New Roman"/>
                <w:noProof/>
                <w:webHidden/>
                <w:sz w:val="24"/>
                <w:szCs w:val="24"/>
              </w:rPr>
              <w:fldChar w:fldCharType="end"/>
            </w:r>
          </w:hyperlink>
        </w:p>
        <w:p w14:paraId="0E28A70F" w14:textId="77777777" w:rsidR="00B51AC0" w:rsidRPr="00B51AC0" w:rsidRDefault="00266D97" w:rsidP="00B51AC0">
          <w:pPr>
            <w:pStyle w:val="TOC1"/>
            <w:spacing w:line="240" w:lineRule="auto"/>
            <w:rPr>
              <w:rFonts w:ascii="Times New Roman" w:eastAsiaTheme="minorEastAsia" w:hAnsi="Times New Roman" w:cs="Times New Roman"/>
              <w:noProof/>
              <w:kern w:val="0"/>
              <w:sz w:val="24"/>
              <w:szCs w:val="24"/>
              <w:lang w:val="en-US"/>
              <w14:ligatures w14:val="none"/>
            </w:rPr>
          </w:pPr>
          <w:hyperlink w:anchor="_Toc200839896" w:history="1">
            <w:r w:rsidR="00B51AC0" w:rsidRPr="00B51AC0">
              <w:rPr>
                <w:rStyle w:val="Hyperlink"/>
                <w:rFonts w:ascii="Times New Roman" w:hAnsi="Times New Roman" w:cs="Times New Roman"/>
                <w:noProof/>
                <w:sz w:val="24"/>
                <w:szCs w:val="24"/>
              </w:rPr>
              <w:t>BAB I</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896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1</w:t>
            </w:r>
            <w:r w:rsidR="00B51AC0" w:rsidRPr="00B51AC0">
              <w:rPr>
                <w:rFonts w:ascii="Times New Roman" w:hAnsi="Times New Roman" w:cs="Times New Roman"/>
                <w:noProof/>
                <w:webHidden/>
                <w:sz w:val="24"/>
                <w:szCs w:val="24"/>
              </w:rPr>
              <w:fldChar w:fldCharType="end"/>
            </w:r>
          </w:hyperlink>
        </w:p>
        <w:p w14:paraId="489DA618" w14:textId="77777777" w:rsidR="00B51AC0" w:rsidRPr="00B51AC0" w:rsidRDefault="00266D97" w:rsidP="00B51AC0">
          <w:pPr>
            <w:pStyle w:val="TOC1"/>
            <w:spacing w:line="240" w:lineRule="auto"/>
            <w:rPr>
              <w:rFonts w:ascii="Times New Roman" w:eastAsiaTheme="minorEastAsia" w:hAnsi="Times New Roman" w:cs="Times New Roman"/>
              <w:noProof/>
              <w:kern w:val="0"/>
              <w:sz w:val="24"/>
              <w:szCs w:val="24"/>
              <w:lang w:val="en-US"/>
              <w14:ligatures w14:val="none"/>
            </w:rPr>
          </w:pPr>
          <w:hyperlink w:anchor="_Toc200839897" w:history="1">
            <w:r w:rsidR="00B51AC0" w:rsidRPr="00B51AC0">
              <w:rPr>
                <w:rStyle w:val="Hyperlink"/>
                <w:rFonts w:ascii="Times New Roman" w:hAnsi="Times New Roman" w:cs="Times New Roman"/>
                <w:noProof/>
                <w:sz w:val="24"/>
                <w:szCs w:val="24"/>
              </w:rPr>
              <w:t>LATAR BELAKANG</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897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1</w:t>
            </w:r>
            <w:r w:rsidR="00B51AC0" w:rsidRPr="00B51AC0">
              <w:rPr>
                <w:rFonts w:ascii="Times New Roman" w:hAnsi="Times New Roman" w:cs="Times New Roman"/>
                <w:noProof/>
                <w:webHidden/>
                <w:sz w:val="24"/>
                <w:szCs w:val="24"/>
              </w:rPr>
              <w:fldChar w:fldCharType="end"/>
            </w:r>
          </w:hyperlink>
        </w:p>
        <w:p w14:paraId="62F9B0AC" w14:textId="77777777" w:rsidR="00B51AC0" w:rsidRPr="00B51AC0" w:rsidRDefault="00266D97" w:rsidP="00B51AC0">
          <w:pPr>
            <w:pStyle w:val="TOC2"/>
            <w:spacing w:line="240" w:lineRule="auto"/>
            <w:rPr>
              <w:rFonts w:eastAsiaTheme="minorEastAsia"/>
              <w:kern w:val="0"/>
              <w:lang w:val="en-US"/>
              <w14:ligatures w14:val="none"/>
            </w:rPr>
          </w:pPr>
          <w:hyperlink w:anchor="_Toc200839898" w:history="1">
            <w:r w:rsidR="00B51AC0" w:rsidRPr="00B51AC0">
              <w:rPr>
                <w:rStyle w:val="Hyperlink"/>
              </w:rPr>
              <w:t>1.1 Pendahuluan</w:t>
            </w:r>
            <w:r w:rsidR="00B51AC0" w:rsidRPr="00B51AC0">
              <w:rPr>
                <w:webHidden/>
              </w:rPr>
              <w:tab/>
            </w:r>
            <w:r w:rsidR="00B51AC0" w:rsidRPr="00B51AC0">
              <w:rPr>
                <w:webHidden/>
              </w:rPr>
              <w:fldChar w:fldCharType="begin"/>
            </w:r>
            <w:r w:rsidR="00B51AC0" w:rsidRPr="00B51AC0">
              <w:rPr>
                <w:webHidden/>
              </w:rPr>
              <w:instrText xml:space="preserve"> PAGEREF _Toc200839898 \h </w:instrText>
            </w:r>
            <w:r w:rsidR="00B51AC0" w:rsidRPr="00B51AC0">
              <w:rPr>
                <w:webHidden/>
              </w:rPr>
            </w:r>
            <w:r w:rsidR="00B51AC0" w:rsidRPr="00B51AC0">
              <w:rPr>
                <w:webHidden/>
              </w:rPr>
              <w:fldChar w:fldCharType="separate"/>
            </w:r>
            <w:r w:rsidR="00924DB0">
              <w:rPr>
                <w:webHidden/>
              </w:rPr>
              <w:t>1</w:t>
            </w:r>
            <w:r w:rsidR="00B51AC0" w:rsidRPr="00B51AC0">
              <w:rPr>
                <w:webHidden/>
              </w:rPr>
              <w:fldChar w:fldCharType="end"/>
            </w:r>
          </w:hyperlink>
        </w:p>
        <w:p w14:paraId="1FFB9B0A" w14:textId="77777777" w:rsidR="00B51AC0" w:rsidRPr="00B51AC0" w:rsidRDefault="00266D97" w:rsidP="00B51AC0">
          <w:pPr>
            <w:pStyle w:val="TOC2"/>
            <w:spacing w:line="240" w:lineRule="auto"/>
            <w:rPr>
              <w:rFonts w:eastAsiaTheme="minorEastAsia"/>
              <w:kern w:val="0"/>
              <w:lang w:val="en-US"/>
              <w14:ligatures w14:val="none"/>
            </w:rPr>
          </w:pPr>
          <w:hyperlink w:anchor="_Toc200839899" w:history="1">
            <w:r w:rsidR="00B51AC0" w:rsidRPr="00B51AC0">
              <w:rPr>
                <w:rStyle w:val="Hyperlink"/>
              </w:rPr>
              <w:t>1.2 Identifikasi Masalah</w:t>
            </w:r>
            <w:r w:rsidR="00B51AC0" w:rsidRPr="00B51AC0">
              <w:rPr>
                <w:webHidden/>
              </w:rPr>
              <w:tab/>
            </w:r>
            <w:r w:rsidR="00B51AC0" w:rsidRPr="00B51AC0">
              <w:rPr>
                <w:webHidden/>
              </w:rPr>
              <w:fldChar w:fldCharType="begin"/>
            </w:r>
            <w:r w:rsidR="00B51AC0" w:rsidRPr="00B51AC0">
              <w:rPr>
                <w:webHidden/>
              </w:rPr>
              <w:instrText xml:space="preserve"> PAGEREF _Toc200839899 \h </w:instrText>
            </w:r>
            <w:r w:rsidR="00B51AC0" w:rsidRPr="00B51AC0">
              <w:rPr>
                <w:webHidden/>
              </w:rPr>
            </w:r>
            <w:r w:rsidR="00B51AC0" w:rsidRPr="00B51AC0">
              <w:rPr>
                <w:webHidden/>
              </w:rPr>
              <w:fldChar w:fldCharType="separate"/>
            </w:r>
            <w:r w:rsidR="00924DB0">
              <w:rPr>
                <w:webHidden/>
              </w:rPr>
              <w:t>3</w:t>
            </w:r>
            <w:r w:rsidR="00B51AC0" w:rsidRPr="00B51AC0">
              <w:rPr>
                <w:webHidden/>
              </w:rPr>
              <w:fldChar w:fldCharType="end"/>
            </w:r>
          </w:hyperlink>
        </w:p>
        <w:p w14:paraId="12779F55" w14:textId="77777777" w:rsidR="00B51AC0" w:rsidRPr="00B51AC0" w:rsidRDefault="00266D97" w:rsidP="00B51AC0">
          <w:pPr>
            <w:pStyle w:val="TOC2"/>
            <w:spacing w:line="240" w:lineRule="auto"/>
            <w:rPr>
              <w:rFonts w:eastAsiaTheme="minorEastAsia"/>
              <w:kern w:val="0"/>
              <w:lang w:val="en-US"/>
              <w14:ligatures w14:val="none"/>
            </w:rPr>
          </w:pPr>
          <w:hyperlink w:anchor="_Toc200839900" w:history="1">
            <w:r w:rsidR="00B51AC0" w:rsidRPr="00B51AC0">
              <w:rPr>
                <w:rStyle w:val="Hyperlink"/>
              </w:rPr>
              <w:t>1.3 Batasan Masalah</w:t>
            </w:r>
            <w:r w:rsidR="00B51AC0" w:rsidRPr="00B51AC0">
              <w:rPr>
                <w:webHidden/>
              </w:rPr>
              <w:tab/>
            </w:r>
            <w:r w:rsidR="00B51AC0" w:rsidRPr="00B51AC0">
              <w:rPr>
                <w:webHidden/>
              </w:rPr>
              <w:fldChar w:fldCharType="begin"/>
            </w:r>
            <w:r w:rsidR="00B51AC0" w:rsidRPr="00B51AC0">
              <w:rPr>
                <w:webHidden/>
              </w:rPr>
              <w:instrText xml:space="preserve"> PAGEREF _Toc200839900 \h </w:instrText>
            </w:r>
            <w:r w:rsidR="00B51AC0" w:rsidRPr="00B51AC0">
              <w:rPr>
                <w:webHidden/>
              </w:rPr>
            </w:r>
            <w:r w:rsidR="00B51AC0" w:rsidRPr="00B51AC0">
              <w:rPr>
                <w:webHidden/>
              </w:rPr>
              <w:fldChar w:fldCharType="separate"/>
            </w:r>
            <w:r w:rsidR="00924DB0">
              <w:rPr>
                <w:webHidden/>
              </w:rPr>
              <w:t>4</w:t>
            </w:r>
            <w:r w:rsidR="00B51AC0" w:rsidRPr="00B51AC0">
              <w:rPr>
                <w:webHidden/>
              </w:rPr>
              <w:fldChar w:fldCharType="end"/>
            </w:r>
          </w:hyperlink>
        </w:p>
        <w:p w14:paraId="12284B69" w14:textId="77777777" w:rsidR="00B51AC0" w:rsidRPr="00B51AC0" w:rsidRDefault="00266D97" w:rsidP="00B51AC0">
          <w:pPr>
            <w:pStyle w:val="TOC2"/>
            <w:spacing w:line="240" w:lineRule="auto"/>
            <w:rPr>
              <w:rFonts w:eastAsiaTheme="minorEastAsia"/>
              <w:kern w:val="0"/>
              <w:lang w:val="en-US"/>
              <w14:ligatures w14:val="none"/>
            </w:rPr>
          </w:pPr>
          <w:hyperlink w:anchor="_Toc200839901" w:history="1">
            <w:r w:rsidR="00B51AC0" w:rsidRPr="00B51AC0">
              <w:rPr>
                <w:rStyle w:val="Hyperlink"/>
              </w:rPr>
              <w:t>1.4 Rumusan Masalah</w:t>
            </w:r>
            <w:r w:rsidR="00B51AC0" w:rsidRPr="00B51AC0">
              <w:rPr>
                <w:webHidden/>
              </w:rPr>
              <w:tab/>
            </w:r>
            <w:r w:rsidR="00B51AC0" w:rsidRPr="00B51AC0">
              <w:rPr>
                <w:webHidden/>
              </w:rPr>
              <w:fldChar w:fldCharType="begin"/>
            </w:r>
            <w:r w:rsidR="00B51AC0" w:rsidRPr="00B51AC0">
              <w:rPr>
                <w:webHidden/>
              </w:rPr>
              <w:instrText xml:space="preserve"> PAGEREF _Toc200839901 \h </w:instrText>
            </w:r>
            <w:r w:rsidR="00B51AC0" w:rsidRPr="00B51AC0">
              <w:rPr>
                <w:webHidden/>
              </w:rPr>
            </w:r>
            <w:r w:rsidR="00B51AC0" w:rsidRPr="00B51AC0">
              <w:rPr>
                <w:webHidden/>
              </w:rPr>
              <w:fldChar w:fldCharType="separate"/>
            </w:r>
            <w:r w:rsidR="00924DB0">
              <w:rPr>
                <w:webHidden/>
              </w:rPr>
              <w:t>4</w:t>
            </w:r>
            <w:r w:rsidR="00B51AC0" w:rsidRPr="00B51AC0">
              <w:rPr>
                <w:webHidden/>
              </w:rPr>
              <w:fldChar w:fldCharType="end"/>
            </w:r>
          </w:hyperlink>
        </w:p>
        <w:p w14:paraId="2EE1B238" w14:textId="42026EC4" w:rsidR="00B51AC0" w:rsidRPr="00B51AC0" w:rsidRDefault="00266D97" w:rsidP="00B51AC0">
          <w:pPr>
            <w:pStyle w:val="TOC2"/>
            <w:spacing w:line="240" w:lineRule="auto"/>
            <w:rPr>
              <w:rFonts w:eastAsiaTheme="minorEastAsia"/>
              <w:kern w:val="0"/>
              <w:lang w:val="en-US"/>
              <w14:ligatures w14:val="none"/>
            </w:rPr>
          </w:pPr>
          <w:hyperlink w:anchor="_Toc200839902" w:history="1">
            <w:r w:rsidR="00B51AC0" w:rsidRPr="00B51AC0">
              <w:rPr>
                <w:rStyle w:val="Hyperlink"/>
              </w:rPr>
              <w:t xml:space="preserve">1.5 Tujuan </w:t>
            </w:r>
            <w:r w:rsidR="00D137C3">
              <w:rPr>
                <w:rStyle w:val="Hyperlink"/>
              </w:rPr>
              <w:t>Penelitian</w:t>
            </w:r>
            <w:r w:rsidR="00B51AC0" w:rsidRPr="00B51AC0">
              <w:rPr>
                <w:webHidden/>
              </w:rPr>
              <w:tab/>
            </w:r>
            <w:r w:rsidR="00B51AC0" w:rsidRPr="00B51AC0">
              <w:rPr>
                <w:webHidden/>
              </w:rPr>
              <w:fldChar w:fldCharType="begin"/>
            </w:r>
            <w:r w:rsidR="00B51AC0" w:rsidRPr="00B51AC0">
              <w:rPr>
                <w:webHidden/>
              </w:rPr>
              <w:instrText xml:space="preserve"> PAGEREF _Toc200839902 \h </w:instrText>
            </w:r>
            <w:r w:rsidR="00B51AC0" w:rsidRPr="00B51AC0">
              <w:rPr>
                <w:webHidden/>
              </w:rPr>
            </w:r>
            <w:r w:rsidR="00B51AC0" w:rsidRPr="00B51AC0">
              <w:rPr>
                <w:webHidden/>
              </w:rPr>
              <w:fldChar w:fldCharType="separate"/>
            </w:r>
            <w:r w:rsidR="00924DB0">
              <w:rPr>
                <w:webHidden/>
              </w:rPr>
              <w:t>4</w:t>
            </w:r>
            <w:r w:rsidR="00B51AC0" w:rsidRPr="00B51AC0">
              <w:rPr>
                <w:webHidden/>
              </w:rPr>
              <w:fldChar w:fldCharType="end"/>
            </w:r>
          </w:hyperlink>
        </w:p>
        <w:p w14:paraId="237ED53A" w14:textId="7004DEA3" w:rsidR="00B51AC0" w:rsidRPr="00B51AC0" w:rsidRDefault="00266D97" w:rsidP="00B51AC0">
          <w:pPr>
            <w:pStyle w:val="TOC2"/>
            <w:spacing w:line="240" w:lineRule="auto"/>
            <w:rPr>
              <w:rFonts w:eastAsiaTheme="minorEastAsia"/>
              <w:kern w:val="0"/>
              <w:lang w:val="en-US"/>
              <w14:ligatures w14:val="none"/>
            </w:rPr>
          </w:pPr>
          <w:hyperlink w:anchor="_Toc200839903" w:history="1">
            <w:r w:rsidR="00B51AC0" w:rsidRPr="00B51AC0">
              <w:rPr>
                <w:rStyle w:val="Hyperlink"/>
              </w:rPr>
              <w:t xml:space="preserve">1.6 Manfaat </w:t>
            </w:r>
            <w:r w:rsidR="00D137C3">
              <w:rPr>
                <w:rStyle w:val="Hyperlink"/>
              </w:rPr>
              <w:t>Penelitian</w:t>
            </w:r>
            <w:r w:rsidR="00B51AC0" w:rsidRPr="00B51AC0">
              <w:rPr>
                <w:webHidden/>
              </w:rPr>
              <w:tab/>
            </w:r>
            <w:r w:rsidR="00B51AC0" w:rsidRPr="00B51AC0">
              <w:rPr>
                <w:webHidden/>
              </w:rPr>
              <w:fldChar w:fldCharType="begin"/>
            </w:r>
            <w:r w:rsidR="00B51AC0" w:rsidRPr="00B51AC0">
              <w:rPr>
                <w:webHidden/>
              </w:rPr>
              <w:instrText xml:space="preserve"> PAGEREF _Toc200839903 \h </w:instrText>
            </w:r>
            <w:r w:rsidR="00B51AC0" w:rsidRPr="00B51AC0">
              <w:rPr>
                <w:webHidden/>
              </w:rPr>
            </w:r>
            <w:r w:rsidR="00B51AC0" w:rsidRPr="00B51AC0">
              <w:rPr>
                <w:webHidden/>
              </w:rPr>
              <w:fldChar w:fldCharType="separate"/>
            </w:r>
            <w:r w:rsidR="00924DB0">
              <w:rPr>
                <w:webHidden/>
              </w:rPr>
              <w:t>5</w:t>
            </w:r>
            <w:r w:rsidR="00B51AC0" w:rsidRPr="00B51AC0">
              <w:rPr>
                <w:webHidden/>
              </w:rPr>
              <w:fldChar w:fldCharType="end"/>
            </w:r>
          </w:hyperlink>
        </w:p>
        <w:p w14:paraId="53C6E577" w14:textId="77777777" w:rsidR="00B51AC0" w:rsidRPr="00B51AC0" w:rsidRDefault="00266D97" w:rsidP="00B51AC0">
          <w:pPr>
            <w:pStyle w:val="TOC1"/>
            <w:spacing w:line="240" w:lineRule="auto"/>
            <w:rPr>
              <w:rFonts w:ascii="Times New Roman" w:eastAsiaTheme="minorEastAsia" w:hAnsi="Times New Roman" w:cs="Times New Roman"/>
              <w:noProof/>
              <w:kern w:val="0"/>
              <w:sz w:val="24"/>
              <w:szCs w:val="24"/>
              <w:lang w:val="en-US"/>
              <w14:ligatures w14:val="none"/>
            </w:rPr>
          </w:pPr>
          <w:hyperlink w:anchor="_Toc200839904" w:history="1">
            <w:r w:rsidR="00B51AC0" w:rsidRPr="00B51AC0">
              <w:rPr>
                <w:rStyle w:val="Hyperlink"/>
                <w:rFonts w:ascii="Times New Roman" w:hAnsi="Times New Roman" w:cs="Times New Roman"/>
                <w:noProof/>
                <w:sz w:val="24"/>
                <w:szCs w:val="24"/>
              </w:rPr>
              <w:t>BAB II</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904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6</w:t>
            </w:r>
            <w:r w:rsidR="00B51AC0" w:rsidRPr="00B51AC0">
              <w:rPr>
                <w:rFonts w:ascii="Times New Roman" w:hAnsi="Times New Roman" w:cs="Times New Roman"/>
                <w:noProof/>
                <w:webHidden/>
                <w:sz w:val="24"/>
                <w:szCs w:val="24"/>
              </w:rPr>
              <w:fldChar w:fldCharType="end"/>
            </w:r>
          </w:hyperlink>
        </w:p>
        <w:p w14:paraId="105DE671" w14:textId="77777777" w:rsidR="00B51AC0" w:rsidRPr="00B51AC0" w:rsidRDefault="00266D97" w:rsidP="00B51AC0">
          <w:pPr>
            <w:pStyle w:val="TOC1"/>
            <w:spacing w:line="240" w:lineRule="auto"/>
            <w:rPr>
              <w:rFonts w:ascii="Times New Roman" w:eastAsiaTheme="minorEastAsia" w:hAnsi="Times New Roman" w:cs="Times New Roman"/>
              <w:noProof/>
              <w:kern w:val="0"/>
              <w:sz w:val="24"/>
              <w:szCs w:val="24"/>
              <w:lang w:val="en-US"/>
              <w14:ligatures w14:val="none"/>
            </w:rPr>
          </w:pPr>
          <w:hyperlink w:anchor="_Toc200839905" w:history="1">
            <w:r w:rsidR="00B51AC0" w:rsidRPr="00B51AC0">
              <w:rPr>
                <w:rStyle w:val="Hyperlink"/>
                <w:rFonts w:ascii="Times New Roman" w:hAnsi="Times New Roman" w:cs="Times New Roman"/>
                <w:noProof/>
                <w:sz w:val="24"/>
                <w:szCs w:val="24"/>
              </w:rPr>
              <w:t>TINJAUAN PUSTAKA</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905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6</w:t>
            </w:r>
            <w:r w:rsidR="00B51AC0" w:rsidRPr="00B51AC0">
              <w:rPr>
                <w:rFonts w:ascii="Times New Roman" w:hAnsi="Times New Roman" w:cs="Times New Roman"/>
                <w:noProof/>
                <w:webHidden/>
                <w:sz w:val="24"/>
                <w:szCs w:val="24"/>
              </w:rPr>
              <w:fldChar w:fldCharType="end"/>
            </w:r>
          </w:hyperlink>
        </w:p>
        <w:p w14:paraId="7D5E3937" w14:textId="77777777" w:rsidR="00B51AC0" w:rsidRPr="00B51AC0" w:rsidRDefault="00266D97" w:rsidP="00B51AC0">
          <w:pPr>
            <w:pStyle w:val="TOC2"/>
            <w:spacing w:line="240" w:lineRule="auto"/>
            <w:rPr>
              <w:rFonts w:eastAsiaTheme="minorEastAsia"/>
              <w:kern w:val="0"/>
              <w:lang w:val="en-US"/>
              <w14:ligatures w14:val="none"/>
            </w:rPr>
          </w:pPr>
          <w:hyperlink w:anchor="_Toc200839906" w:history="1">
            <w:r w:rsidR="00B51AC0" w:rsidRPr="00B51AC0">
              <w:rPr>
                <w:rStyle w:val="Hyperlink"/>
              </w:rPr>
              <w:t>2.1 Kajian Teori</w:t>
            </w:r>
            <w:r w:rsidR="00B51AC0" w:rsidRPr="00B51AC0">
              <w:rPr>
                <w:webHidden/>
              </w:rPr>
              <w:tab/>
            </w:r>
            <w:r w:rsidR="00B51AC0" w:rsidRPr="00B51AC0">
              <w:rPr>
                <w:webHidden/>
              </w:rPr>
              <w:fldChar w:fldCharType="begin"/>
            </w:r>
            <w:r w:rsidR="00B51AC0" w:rsidRPr="00B51AC0">
              <w:rPr>
                <w:webHidden/>
              </w:rPr>
              <w:instrText xml:space="preserve"> PAGEREF _Toc200839906 \h </w:instrText>
            </w:r>
            <w:r w:rsidR="00B51AC0" w:rsidRPr="00B51AC0">
              <w:rPr>
                <w:webHidden/>
              </w:rPr>
            </w:r>
            <w:r w:rsidR="00B51AC0" w:rsidRPr="00B51AC0">
              <w:rPr>
                <w:webHidden/>
              </w:rPr>
              <w:fldChar w:fldCharType="separate"/>
            </w:r>
            <w:r w:rsidR="00924DB0">
              <w:rPr>
                <w:webHidden/>
              </w:rPr>
              <w:t>6</w:t>
            </w:r>
            <w:r w:rsidR="00B51AC0" w:rsidRPr="00B51AC0">
              <w:rPr>
                <w:webHidden/>
              </w:rPr>
              <w:fldChar w:fldCharType="end"/>
            </w:r>
          </w:hyperlink>
        </w:p>
        <w:p w14:paraId="22C5EDB7" w14:textId="77777777" w:rsidR="00B51AC0" w:rsidRPr="00B51AC0" w:rsidRDefault="00266D97" w:rsidP="00B51AC0">
          <w:pPr>
            <w:pStyle w:val="TOC3"/>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00839907" w:history="1">
            <w:r w:rsidR="00B51AC0" w:rsidRPr="00B51AC0">
              <w:rPr>
                <w:rStyle w:val="Hyperlink"/>
                <w:rFonts w:ascii="Times New Roman" w:hAnsi="Times New Roman" w:cs="Times New Roman"/>
                <w:noProof/>
                <w:sz w:val="24"/>
                <w:szCs w:val="24"/>
              </w:rPr>
              <w:t xml:space="preserve">2.1.1 Media </w:t>
            </w:r>
            <w:r w:rsidR="00B51AC0" w:rsidRPr="00B51AC0">
              <w:rPr>
                <w:rStyle w:val="Hyperlink"/>
                <w:rFonts w:ascii="Times New Roman" w:hAnsi="Times New Roman" w:cs="Times New Roman"/>
                <w:i/>
                <w:noProof/>
                <w:sz w:val="24"/>
                <w:szCs w:val="24"/>
              </w:rPr>
              <w:t>Audio visual</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907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6</w:t>
            </w:r>
            <w:r w:rsidR="00B51AC0" w:rsidRPr="00B51AC0">
              <w:rPr>
                <w:rFonts w:ascii="Times New Roman" w:hAnsi="Times New Roman" w:cs="Times New Roman"/>
                <w:noProof/>
                <w:webHidden/>
                <w:sz w:val="24"/>
                <w:szCs w:val="24"/>
              </w:rPr>
              <w:fldChar w:fldCharType="end"/>
            </w:r>
          </w:hyperlink>
        </w:p>
        <w:p w14:paraId="1E3D4D57" w14:textId="77777777" w:rsidR="00B51AC0" w:rsidRPr="00B51AC0" w:rsidRDefault="00266D97" w:rsidP="00B51AC0">
          <w:pPr>
            <w:pStyle w:val="TOC3"/>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00839908" w:history="1">
            <w:r w:rsidR="00B51AC0" w:rsidRPr="00B51AC0">
              <w:rPr>
                <w:rStyle w:val="Hyperlink"/>
                <w:rFonts w:ascii="Times New Roman" w:hAnsi="Times New Roman" w:cs="Times New Roman"/>
                <w:noProof/>
                <w:sz w:val="24"/>
                <w:szCs w:val="24"/>
              </w:rPr>
              <w:t>2.1.2 Pengertian Media Pembelajaran</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908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8</w:t>
            </w:r>
            <w:r w:rsidR="00B51AC0" w:rsidRPr="00B51AC0">
              <w:rPr>
                <w:rFonts w:ascii="Times New Roman" w:hAnsi="Times New Roman" w:cs="Times New Roman"/>
                <w:noProof/>
                <w:webHidden/>
                <w:sz w:val="24"/>
                <w:szCs w:val="24"/>
              </w:rPr>
              <w:fldChar w:fldCharType="end"/>
            </w:r>
          </w:hyperlink>
        </w:p>
        <w:p w14:paraId="30CCBD80" w14:textId="77777777" w:rsidR="00B51AC0" w:rsidRPr="00B51AC0" w:rsidRDefault="00266D97" w:rsidP="00B51AC0">
          <w:pPr>
            <w:pStyle w:val="TOC3"/>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00839909" w:history="1">
            <w:r w:rsidR="00B51AC0" w:rsidRPr="00B51AC0">
              <w:rPr>
                <w:rStyle w:val="Hyperlink"/>
                <w:rFonts w:ascii="Times New Roman" w:hAnsi="Times New Roman" w:cs="Times New Roman"/>
                <w:noProof/>
                <w:sz w:val="24"/>
                <w:szCs w:val="24"/>
              </w:rPr>
              <w:t>2.1.3 Pembelajaran Bahasa Indonesia</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909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11</w:t>
            </w:r>
            <w:r w:rsidR="00B51AC0" w:rsidRPr="00B51AC0">
              <w:rPr>
                <w:rFonts w:ascii="Times New Roman" w:hAnsi="Times New Roman" w:cs="Times New Roman"/>
                <w:noProof/>
                <w:webHidden/>
                <w:sz w:val="24"/>
                <w:szCs w:val="24"/>
              </w:rPr>
              <w:fldChar w:fldCharType="end"/>
            </w:r>
          </w:hyperlink>
        </w:p>
        <w:p w14:paraId="398EA880" w14:textId="348B0566" w:rsidR="00B51AC0" w:rsidRPr="00B51AC0" w:rsidRDefault="00266D97" w:rsidP="00B51AC0">
          <w:pPr>
            <w:pStyle w:val="TOC3"/>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00839910" w:history="1">
            <w:r w:rsidR="00B51AC0" w:rsidRPr="00B51AC0">
              <w:rPr>
                <w:rStyle w:val="Hyperlink"/>
                <w:rFonts w:ascii="Times New Roman" w:hAnsi="Times New Roman" w:cs="Times New Roman"/>
                <w:noProof/>
                <w:sz w:val="24"/>
                <w:szCs w:val="24"/>
              </w:rPr>
              <w:t xml:space="preserve">2.1.4 </w:t>
            </w:r>
            <w:r w:rsidR="000E54A9" w:rsidRPr="000E54A9">
              <w:rPr>
                <w:rStyle w:val="Hyperlink"/>
                <w:rFonts w:ascii="Times New Roman" w:hAnsi="Times New Roman" w:cs="Times New Roman"/>
                <w:i/>
                <w:noProof/>
                <w:sz w:val="24"/>
                <w:szCs w:val="24"/>
              </w:rPr>
              <w:t>Podcast</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910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13</w:t>
            </w:r>
            <w:r w:rsidR="00B51AC0" w:rsidRPr="00B51AC0">
              <w:rPr>
                <w:rFonts w:ascii="Times New Roman" w:hAnsi="Times New Roman" w:cs="Times New Roman"/>
                <w:noProof/>
                <w:webHidden/>
                <w:sz w:val="24"/>
                <w:szCs w:val="24"/>
              </w:rPr>
              <w:fldChar w:fldCharType="end"/>
            </w:r>
          </w:hyperlink>
        </w:p>
        <w:p w14:paraId="30E2F78A" w14:textId="3F0C5838" w:rsidR="00B51AC0" w:rsidRPr="00B51AC0" w:rsidRDefault="00266D97" w:rsidP="00B51AC0">
          <w:pPr>
            <w:pStyle w:val="TOC3"/>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00839911" w:history="1">
            <w:r w:rsidR="00B51AC0" w:rsidRPr="00B51AC0">
              <w:rPr>
                <w:rStyle w:val="Hyperlink"/>
                <w:rFonts w:ascii="Times New Roman" w:hAnsi="Times New Roman" w:cs="Times New Roman"/>
                <w:noProof/>
                <w:sz w:val="24"/>
                <w:szCs w:val="24"/>
              </w:rPr>
              <w:t xml:space="preserve">2.1.5 Jenis-jenis </w:t>
            </w:r>
            <w:r w:rsidR="000E54A9" w:rsidRPr="000E54A9">
              <w:rPr>
                <w:rStyle w:val="Hyperlink"/>
                <w:rFonts w:ascii="Times New Roman" w:hAnsi="Times New Roman" w:cs="Times New Roman"/>
                <w:i/>
                <w:noProof/>
                <w:sz w:val="24"/>
                <w:szCs w:val="24"/>
              </w:rPr>
              <w:t>Podcast</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911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13</w:t>
            </w:r>
            <w:r w:rsidR="00B51AC0" w:rsidRPr="00B51AC0">
              <w:rPr>
                <w:rFonts w:ascii="Times New Roman" w:hAnsi="Times New Roman" w:cs="Times New Roman"/>
                <w:noProof/>
                <w:webHidden/>
                <w:sz w:val="24"/>
                <w:szCs w:val="24"/>
              </w:rPr>
              <w:fldChar w:fldCharType="end"/>
            </w:r>
          </w:hyperlink>
        </w:p>
        <w:p w14:paraId="0E3F3616" w14:textId="5E272090" w:rsidR="00B51AC0" w:rsidRPr="00B51AC0" w:rsidRDefault="00266D97" w:rsidP="00B51AC0">
          <w:pPr>
            <w:pStyle w:val="TOC3"/>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00839912" w:history="1">
            <w:r w:rsidR="00B51AC0" w:rsidRPr="00B51AC0">
              <w:rPr>
                <w:rStyle w:val="Hyperlink"/>
                <w:rFonts w:ascii="Times New Roman" w:hAnsi="Times New Roman" w:cs="Times New Roman"/>
                <w:noProof/>
                <w:sz w:val="24"/>
                <w:szCs w:val="24"/>
              </w:rPr>
              <w:t xml:space="preserve">2.1.6 Karakteristik </w:t>
            </w:r>
            <w:r w:rsidR="000E54A9" w:rsidRPr="000E54A9">
              <w:rPr>
                <w:rStyle w:val="Hyperlink"/>
                <w:rFonts w:ascii="Times New Roman" w:hAnsi="Times New Roman" w:cs="Times New Roman"/>
                <w:i/>
                <w:noProof/>
                <w:sz w:val="24"/>
                <w:szCs w:val="24"/>
              </w:rPr>
              <w:t>Podcast</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912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14</w:t>
            </w:r>
            <w:r w:rsidR="00B51AC0" w:rsidRPr="00B51AC0">
              <w:rPr>
                <w:rFonts w:ascii="Times New Roman" w:hAnsi="Times New Roman" w:cs="Times New Roman"/>
                <w:noProof/>
                <w:webHidden/>
                <w:sz w:val="24"/>
                <w:szCs w:val="24"/>
              </w:rPr>
              <w:fldChar w:fldCharType="end"/>
            </w:r>
          </w:hyperlink>
        </w:p>
        <w:p w14:paraId="2A0AB260" w14:textId="5D66F0C1" w:rsidR="00B51AC0" w:rsidRPr="00B51AC0" w:rsidRDefault="00266D97" w:rsidP="00B51AC0">
          <w:pPr>
            <w:pStyle w:val="TOC2"/>
            <w:spacing w:line="240" w:lineRule="auto"/>
            <w:rPr>
              <w:rFonts w:eastAsiaTheme="minorEastAsia"/>
              <w:kern w:val="0"/>
              <w:lang w:val="en-US"/>
              <w14:ligatures w14:val="none"/>
            </w:rPr>
          </w:pPr>
          <w:hyperlink w:anchor="_Toc200839913" w:history="1">
            <w:r w:rsidR="00B51AC0" w:rsidRPr="00B51AC0">
              <w:rPr>
                <w:rStyle w:val="Hyperlink"/>
              </w:rPr>
              <w:t xml:space="preserve">2.2 Kerangka </w:t>
            </w:r>
            <w:r w:rsidR="00D137C3">
              <w:rPr>
                <w:rStyle w:val="Hyperlink"/>
              </w:rPr>
              <w:t>Berpikir</w:t>
            </w:r>
            <w:r w:rsidR="00B51AC0" w:rsidRPr="00B51AC0">
              <w:rPr>
                <w:webHidden/>
              </w:rPr>
              <w:tab/>
            </w:r>
            <w:r w:rsidR="00B51AC0" w:rsidRPr="00B51AC0">
              <w:rPr>
                <w:webHidden/>
              </w:rPr>
              <w:fldChar w:fldCharType="begin"/>
            </w:r>
            <w:r w:rsidR="00B51AC0" w:rsidRPr="00B51AC0">
              <w:rPr>
                <w:webHidden/>
              </w:rPr>
              <w:instrText xml:space="preserve"> PAGEREF _Toc200839913 \h </w:instrText>
            </w:r>
            <w:r w:rsidR="00B51AC0" w:rsidRPr="00B51AC0">
              <w:rPr>
                <w:webHidden/>
              </w:rPr>
            </w:r>
            <w:r w:rsidR="00B51AC0" w:rsidRPr="00B51AC0">
              <w:rPr>
                <w:webHidden/>
              </w:rPr>
              <w:fldChar w:fldCharType="separate"/>
            </w:r>
            <w:r w:rsidR="00924DB0">
              <w:rPr>
                <w:webHidden/>
              </w:rPr>
              <w:t>18</w:t>
            </w:r>
            <w:r w:rsidR="00B51AC0" w:rsidRPr="00B51AC0">
              <w:rPr>
                <w:webHidden/>
              </w:rPr>
              <w:fldChar w:fldCharType="end"/>
            </w:r>
          </w:hyperlink>
        </w:p>
        <w:p w14:paraId="7769D22E" w14:textId="339BC19E" w:rsidR="00B51AC0" w:rsidRPr="00B51AC0" w:rsidRDefault="00266D97" w:rsidP="00B51AC0">
          <w:pPr>
            <w:pStyle w:val="TOC2"/>
            <w:spacing w:line="240" w:lineRule="auto"/>
            <w:rPr>
              <w:rFonts w:eastAsiaTheme="minorEastAsia"/>
              <w:kern w:val="0"/>
              <w:lang w:val="en-US"/>
              <w14:ligatures w14:val="none"/>
            </w:rPr>
          </w:pPr>
          <w:hyperlink w:anchor="_Toc200839914" w:history="1">
            <w:r w:rsidR="00B51AC0" w:rsidRPr="00B51AC0">
              <w:rPr>
                <w:rStyle w:val="Hyperlink"/>
              </w:rPr>
              <w:t xml:space="preserve">2.3 </w:t>
            </w:r>
            <w:r w:rsidR="00D137C3">
              <w:rPr>
                <w:rStyle w:val="Hyperlink"/>
              </w:rPr>
              <w:t>Penelitian</w:t>
            </w:r>
            <w:r w:rsidR="00B51AC0" w:rsidRPr="00B51AC0">
              <w:rPr>
                <w:rStyle w:val="Hyperlink"/>
              </w:rPr>
              <w:t xml:space="preserve"> Relevan</w:t>
            </w:r>
            <w:r w:rsidR="00B51AC0" w:rsidRPr="00B51AC0">
              <w:rPr>
                <w:webHidden/>
              </w:rPr>
              <w:tab/>
            </w:r>
            <w:r w:rsidR="00B51AC0" w:rsidRPr="00B51AC0">
              <w:rPr>
                <w:webHidden/>
              </w:rPr>
              <w:fldChar w:fldCharType="begin"/>
            </w:r>
            <w:r w:rsidR="00B51AC0" w:rsidRPr="00B51AC0">
              <w:rPr>
                <w:webHidden/>
              </w:rPr>
              <w:instrText xml:space="preserve"> PAGEREF _Toc200839914 \h </w:instrText>
            </w:r>
            <w:r w:rsidR="00B51AC0" w:rsidRPr="00B51AC0">
              <w:rPr>
                <w:webHidden/>
              </w:rPr>
            </w:r>
            <w:r w:rsidR="00B51AC0" w:rsidRPr="00B51AC0">
              <w:rPr>
                <w:webHidden/>
              </w:rPr>
              <w:fldChar w:fldCharType="separate"/>
            </w:r>
            <w:r w:rsidR="00924DB0">
              <w:rPr>
                <w:webHidden/>
              </w:rPr>
              <w:t>19</w:t>
            </w:r>
            <w:r w:rsidR="00B51AC0" w:rsidRPr="00B51AC0">
              <w:rPr>
                <w:webHidden/>
              </w:rPr>
              <w:fldChar w:fldCharType="end"/>
            </w:r>
          </w:hyperlink>
        </w:p>
        <w:p w14:paraId="31B12F97" w14:textId="77777777" w:rsidR="00B51AC0" w:rsidRPr="00B51AC0" w:rsidRDefault="00266D97" w:rsidP="00B51AC0">
          <w:pPr>
            <w:pStyle w:val="TOC1"/>
            <w:spacing w:line="240" w:lineRule="auto"/>
            <w:rPr>
              <w:rFonts w:ascii="Times New Roman" w:eastAsiaTheme="minorEastAsia" w:hAnsi="Times New Roman" w:cs="Times New Roman"/>
              <w:noProof/>
              <w:kern w:val="0"/>
              <w:sz w:val="24"/>
              <w:szCs w:val="24"/>
              <w:lang w:val="en-US"/>
              <w14:ligatures w14:val="none"/>
            </w:rPr>
          </w:pPr>
          <w:hyperlink w:anchor="_Toc200839915" w:history="1">
            <w:r w:rsidR="00B51AC0" w:rsidRPr="00B51AC0">
              <w:rPr>
                <w:rStyle w:val="Hyperlink"/>
                <w:rFonts w:ascii="Times New Roman" w:hAnsi="Times New Roman" w:cs="Times New Roman"/>
                <w:noProof/>
                <w:sz w:val="24"/>
                <w:szCs w:val="24"/>
              </w:rPr>
              <w:t>BAB III</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915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21</w:t>
            </w:r>
            <w:r w:rsidR="00B51AC0" w:rsidRPr="00B51AC0">
              <w:rPr>
                <w:rFonts w:ascii="Times New Roman" w:hAnsi="Times New Roman" w:cs="Times New Roman"/>
                <w:noProof/>
                <w:webHidden/>
                <w:sz w:val="24"/>
                <w:szCs w:val="24"/>
              </w:rPr>
              <w:fldChar w:fldCharType="end"/>
            </w:r>
          </w:hyperlink>
        </w:p>
        <w:p w14:paraId="757B7783" w14:textId="66269E94" w:rsidR="00B51AC0" w:rsidRPr="00B51AC0" w:rsidRDefault="00266D97" w:rsidP="00B51AC0">
          <w:pPr>
            <w:pStyle w:val="TOC1"/>
            <w:spacing w:line="240" w:lineRule="auto"/>
            <w:rPr>
              <w:rFonts w:ascii="Times New Roman" w:eastAsiaTheme="minorEastAsia" w:hAnsi="Times New Roman" w:cs="Times New Roman"/>
              <w:noProof/>
              <w:kern w:val="0"/>
              <w:sz w:val="24"/>
              <w:szCs w:val="24"/>
              <w:lang w:val="en-US"/>
              <w14:ligatures w14:val="none"/>
            </w:rPr>
          </w:pPr>
          <w:hyperlink w:anchor="_Toc200839916" w:history="1">
            <w:r w:rsidR="00B51AC0" w:rsidRPr="00B51AC0">
              <w:rPr>
                <w:rStyle w:val="Hyperlink"/>
                <w:rFonts w:ascii="Times New Roman" w:hAnsi="Times New Roman" w:cs="Times New Roman"/>
                <w:noProof/>
                <w:sz w:val="24"/>
                <w:szCs w:val="24"/>
              </w:rPr>
              <w:t xml:space="preserve">METODE </w:t>
            </w:r>
            <w:r w:rsidR="00D137C3">
              <w:rPr>
                <w:rStyle w:val="Hyperlink"/>
                <w:rFonts w:ascii="Times New Roman" w:hAnsi="Times New Roman" w:cs="Times New Roman"/>
                <w:noProof/>
                <w:sz w:val="24"/>
                <w:szCs w:val="24"/>
              </w:rPr>
              <w:t>PENELITIAN</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916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21</w:t>
            </w:r>
            <w:r w:rsidR="00B51AC0" w:rsidRPr="00B51AC0">
              <w:rPr>
                <w:rFonts w:ascii="Times New Roman" w:hAnsi="Times New Roman" w:cs="Times New Roman"/>
                <w:noProof/>
                <w:webHidden/>
                <w:sz w:val="24"/>
                <w:szCs w:val="24"/>
              </w:rPr>
              <w:fldChar w:fldCharType="end"/>
            </w:r>
          </w:hyperlink>
        </w:p>
        <w:p w14:paraId="1CA4DD9E" w14:textId="46943A4E" w:rsidR="00B51AC0" w:rsidRPr="00B51AC0" w:rsidRDefault="00266D97" w:rsidP="00B51AC0">
          <w:pPr>
            <w:pStyle w:val="TOC2"/>
            <w:spacing w:line="240" w:lineRule="auto"/>
            <w:rPr>
              <w:rFonts w:eastAsiaTheme="minorEastAsia"/>
              <w:kern w:val="0"/>
              <w:lang w:val="en-US"/>
              <w14:ligatures w14:val="none"/>
            </w:rPr>
          </w:pPr>
          <w:hyperlink w:anchor="_Toc200839917" w:history="1">
            <w:r w:rsidR="00B51AC0" w:rsidRPr="00B51AC0">
              <w:rPr>
                <w:rStyle w:val="Hyperlink"/>
              </w:rPr>
              <w:t xml:space="preserve">3.1 Desain </w:t>
            </w:r>
            <w:r w:rsidR="00D137C3">
              <w:rPr>
                <w:rStyle w:val="Hyperlink"/>
              </w:rPr>
              <w:t>Penelitian</w:t>
            </w:r>
            <w:r w:rsidR="00B51AC0" w:rsidRPr="00B51AC0">
              <w:rPr>
                <w:webHidden/>
              </w:rPr>
              <w:tab/>
            </w:r>
            <w:r w:rsidR="00B51AC0" w:rsidRPr="00B51AC0">
              <w:rPr>
                <w:webHidden/>
              </w:rPr>
              <w:fldChar w:fldCharType="begin"/>
            </w:r>
            <w:r w:rsidR="00B51AC0" w:rsidRPr="00B51AC0">
              <w:rPr>
                <w:webHidden/>
              </w:rPr>
              <w:instrText xml:space="preserve"> PAGEREF _Toc200839917 \h </w:instrText>
            </w:r>
            <w:r w:rsidR="00B51AC0" w:rsidRPr="00B51AC0">
              <w:rPr>
                <w:webHidden/>
              </w:rPr>
            </w:r>
            <w:r w:rsidR="00B51AC0" w:rsidRPr="00B51AC0">
              <w:rPr>
                <w:webHidden/>
              </w:rPr>
              <w:fldChar w:fldCharType="separate"/>
            </w:r>
            <w:r w:rsidR="00924DB0">
              <w:rPr>
                <w:webHidden/>
              </w:rPr>
              <w:t>21</w:t>
            </w:r>
            <w:r w:rsidR="00B51AC0" w:rsidRPr="00B51AC0">
              <w:rPr>
                <w:webHidden/>
              </w:rPr>
              <w:fldChar w:fldCharType="end"/>
            </w:r>
          </w:hyperlink>
        </w:p>
        <w:p w14:paraId="7BD6C824" w14:textId="3406DA8B" w:rsidR="00B51AC0" w:rsidRPr="00B51AC0" w:rsidRDefault="00266D97" w:rsidP="00B51AC0">
          <w:pPr>
            <w:pStyle w:val="TOC2"/>
            <w:spacing w:line="240" w:lineRule="auto"/>
            <w:rPr>
              <w:rFonts w:eastAsiaTheme="minorEastAsia"/>
              <w:kern w:val="0"/>
              <w:lang w:val="en-US"/>
              <w14:ligatures w14:val="none"/>
            </w:rPr>
          </w:pPr>
          <w:hyperlink w:anchor="_Toc200839918" w:history="1">
            <w:r w:rsidR="00B51AC0" w:rsidRPr="00B51AC0">
              <w:rPr>
                <w:rStyle w:val="Hyperlink"/>
              </w:rPr>
              <w:t xml:space="preserve">3.2 Instrumen </w:t>
            </w:r>
            <w:r w:rsidR="00D137C3">
              <w:rPr>
                <w:rStyle w:val="Hyperlink"/>
              </w:rPr>
              <w:t>Penelitian</w:t>
            </w:r>
            <w:r w:rsidR="00B51AC0" w:rsidRPr="00B51AC0">
              <w:rPr>
                <w:webHidden/>
              </w:rPr>
              <w:tab/>
            </w:r>
            <w:r w:rsidR="00B51AC0" w:rsidRPr="00B51AC0">
              <w:rPr>
                <w:webHidden/>
              </w:rPr>
              <w:fldChar w:fldCharType="begin"/>
            </w:r>
            <w:r w:rsidR="00B51AC0" w:rsidRPr="00B51AC0">
              <w:rPr>
                <w:webHidden/>
              </w:rPr>
              <w:instrText xml:space="preserve"> PAGEREF _Toc200839918 \h </w:instrText>
            </w:r>
            <w:r w:rsidR="00B51AC0" w:rsidRPr="00B51AC0">
              <w:rPr>
                <w:webHidden/>
              </w:rPr>
            </w:r>
            <w:r w:rsidR="00B51AC0" w:rsidRPr="00B51AC0">
              <w:rPr>
                <w:webHidden/>
              </w:rPr>
              <w:fldChar w:fldCharType="separate"/>
            </w:r>
            <w:r w:rsidR="00924DB0">
              <w:rPr>
                <w:webHidden/>
              </w:rPr>
              <w:t>22</w:t>
            </w:r>
            <w:r w:rsidR="00B51AC0" w:rsidRPr="00B51AC0">
              <w:rPr>
                <w:webHidden/>
              </w:rPr>
              <w:fldChar w:fldCharType="end"/>
            </w:r>
          </w:hyperlink>
        </w:p>
        <w:p w14:paraId="79C913CC" w14:textId="77777777" w:rsidR="00B51AC0" w:rsidRPr="00B51AC0" w:rsidRDefault="00266D97" w:rsidP="00B51AC0">
          <w:pPr>
            <w:pStyle w:val="TOC2"/>
            <w:spacing w:line="240" w:lineRule="auto"/>
            <w:rPr>
              <w:rFonts w:eastAsiaTheme="minorEastAsia"/>
              <w:kern w:val="0"/>
              <w:lang w:val="en-US"/>
              <w14:ligatures w14:val="none"/>
            </w:rPr>
          </w:pPr>
          <w:hyperlink w:anchor="_Toc200839919" w:history="1">
            <w:r w:rsidR="00B51AC0" w:rsidRPr="00B51AC0">
              <w:rPr>
                <w:rStyle w:val="Hyperlink"/>
              </w:rPr>
              <w:t>Tabel 3.2</w:t>
            </w:r>
            <w:r w:rsidR="00B51AC0" w:rsidRPr="00B51AC0">
              <w:rPr>
                <w:webHidden/>
              </w:rPr>
              <w:tab/>
            </w:r>
            <w:r w:rsidR="00B51AC0" w:rsidRPr="00B51AC0">
              <w:rPr>
                <w:webHidden/>
              </w:rPr>
              <w:fldChar w:fldCharType="begin"/>
            </w:r>
            <w:r w:rsidR="00B51AC0" w:rsidRPr="00B51AC0">
              <w:rPr>
                <w:webHidden/>
              </w:rPr>
              <w:instrText xml:space="preserve"> PAGEREF _Toc200839919 \h </w:instrText>
            </w:r>
            <w:r w:rsidR="00B51AC0" w:rsidRPr="00B51AC0">
              <w:rPr>
                <w:webHidden/>
              </w:rPr>
            </w:r>
            <w:r w:rsidR="00B51AC0" w:rsidRPr="00B51AC0">
              <w:rPr>
                <w:webHidden/>
              </w:rPr>
              <w:fldChar w:fldCharType="separate"/>
            </w:r>
            <w:r w:rsidR="00924DB0">
              <w:rPr>
                <w:webHidden/>
              </w:rPr>
              <w:t>22</w:t>
            </w:r>
            <w:r w:rsidR="00B51AC0" w:rsidRPr="00B51AC0">
              <w:rPr>
                <w:webHidden/>
              </w:rPr>
              <w:fldChar w:fldCharType="end"/>
            </w:r>
          </w:hyperlink>
        </w:p>
        <w:p w14:paraId="320969BA" w14:textId="77777777" w:rsidR="00B51AC0" w:rsidRPr="00B51AC0" w:rsidRDefault="00266D97" w:rsidP="00B51AC0">
          <w:pPr>
            <w:pStyle w:val="TOC2"/>
            <w:spacing w:line="240" w:lineRule="auto"/>
            <w:rPr>
              <w:rFonts w:eastAsiaTheme="minorEastAsia"/>
              <w:kern w:val="0"/>
              <w:lang w:val="en-US"/>
              <w14:ligatures w14:val="none"/>
            </w:rPr>
          </w:pPr>
          <w:hyperlink w:anchor="_Toc200839920" w:history="1">
            <w:r w:rsidR="00B51AC0" w:rsidRPr="00B51AC0">
              <w:rPr>
                <w:rStyle w:val="Hyperlink"/>
              </w:rPr>
              <w:t>3.3 Pengumpulan Data</w:t>
            </w:r>
            <w:r w:rsidR="00B51AC0" w:rsidRPr="00B51AC0">
              <w:rPr>
                <w:webHidden/>
              </w:rPr>
              <w:tab/>
            </w:r>
            <w:r w:rsidR="00B51AC0" w:rsidRPr="00B51AC0">
              <w:rPr>
                <w:webHidden/>
              </w:rPr>
              <w:fldChar w:fldCharType="begin"/>
            </w:r>
            <w:r w:rsidR="00B51AC0" w:rsidRPr="00B51AC0">
              <w:rPr>
                <w:webHidden/>
              </w:rPr>
              <w:instrText xml:space="preserve"> PAGEREF _Toc200839920 \h </w:instrText>
            </w:r>
            <w:r w:rsidR="00B51AC0" w:rsidRPr="00B51AC0">
              <w:rPr>
                <w:webHidden/>
              </w:rPr>
            </w:r>
            <w:r w:rsidR="00B51AC0" w:rsidRPr="00B51AC0">
              <w:rPr>
                <w:webHidden/>
              </w:rPr>
              <w:fldChar w:fldCharType="separate"/>
            </w:r>
            <w:r w:rsidR="00924DB0">
              <w:rPr>
                <w:webHidden/>
              </w:rPr>
              <w:t>23</w:t>
            </w:r>
            <w:r w:rsidR="00B51AC0" w:rsidRPr="00B51AC0">
              <w:rPr>
                <w:webHidden/>
              </w:rPr>
              <w:fldChar w:fldCharType="end"/>
            </w:r>
          </w:hyperlink>
        </w:p>
        <w:p w14:paraId="2E29DEB6" w14:textId="77777777" w:rsidR="00B51AC0" w:rsidRPr="00B51AC0" w:rsidRDefault="00266D97" w:rsidP="00B51AC0">
          <w:pPr>
            <w:pStyle w:val="TOC2"/>
            <w:spacing w:line="240" w:lineRule="auto"/>
            <w:rPr>
              <w:rFonts w:eastAsiaTheme="minorEastAsia"/>
              <w:kern w:val="0"/>
              <w:lang w:val="en-US"/>
              <w14:ligatures w14:val="none"/>
            </w:rPr>
          </w:pPr>
          <w:hyperlink w:anchor="_Toc200839921" w:history="1">
            <w:r w:rsidR="00B51AC0" w:rsidRPr="00B51AC0">
              <w:rPr>
                <w:rStyle w:val="Hyperlink"/>
              </w:rPr>
              <w:t>3.4 Analisis Data</w:t>
            </w:r>
            <w:r w:rsidR="00B51AC0" w:rsidRPr="00B51AC0">
              <w:rPr>
                <w:webHidden/>
              </w:rPr>
              <w:tab/>
            </w:r>
            <w:r w:rsidR="00B51AC0" w:rsidRPr="00B51AC0">
              <w:rPr>
                <w:webHidden/>
              </w:rPr>
              <w:fldChar w:fldCharType="begin"/>
            </w:r>
            <w:r w:rsidR="00B51AC0" w:rsidRPr="00B51AC0">
              <w:rPr>
                <w:webHidden/>
              </w:rPr>
              <w:instrText xml:space="preserve"> PAGEREF _Toc200839921 \h </w:instrText>
            </w:r>
            <w:r w:rsidR="00B51AC0" w:rsidRPr="00B51AC0">
              <w:rPr>
                <w:webHidden/>
              </w:rPr>
            </w:r>
            <w:r w:rsidR="00B51AC0" w:rsidRPr="00B51AC0">
              <w:rPr>
                <w:webHidden/>
              </w:rPr>
              <w:fldChar w:fldCharType="separate"/>
            </w:r>
            <w:r w:rsidR="00924DB0">
              <w:rPr>
                <w:webHidden/>
              </w:rPr>
              <w:t>24</w:t>
            </w:r>
            <w:r w:rsidR="00B51AC0" w:rsidRPr="00B51AC0">
              <w:rPr>
                <w:webHidden/>
              </w:rPr>
              <w:fldChar w:fldCharType="end"/>
            </w:r>
          </w:hyperlink>
        </w:p>
        <w:p w14:paraId="1BA2CD5D" w14:textId="77777777" w:rsidR="00924DB0" w:rsidRDefault="00924DB0" w:rsidP="00B51AC0">
          <w:pPr>
            <w:pStyle w:val="TOC1"/>
            <w:spacing w:line="240" w:lineRule="auto"/>
            <w:rPr>
              <w:noProof/>
            </w:rPr>
          </w:pPr>
        </w:p>
        <w:p w14:paraId="1751B34D" w14:textId="77777777" w:rsidR="00B51AC0" w:rsidRPr="00B51AC0" w:rsidRDefault="00266D97" w:rsidP="00B51AC0">
          <w:pPr>
            <w:pStyle w:val="TOC1"/>
            <w:spacing w:line="240" w:lineRule="auto"/>
            <w:rPr>
              <w:rFonts w:ascii="Times New Roman" w:eastAsiaTheme="minorEastAsia" w:hAnsi="Times New Roman" w:cs="Times New Roman"/>
              <w:noProof/>
              <w:kern w:val="0"/>
              <w:sz w:val="24"/>
              <w:szCs w:val="24"/>
              <w:lang w:val="en-US"/>
              <w14:ligatures w14:val="none"/>
            </w:rPr>
          </w:pPr>
          <w:hyperlink w:anchor="_Toc200839922" w:history="1">
            <w:r w:rsidR="00B51AC0" w:rsidRPr="00B51AC0">
              <w:rPr>
                <w:rStyle w:val="Hyperlink"/>
                <w:rFonts w:ascii="Times New Roman" w:hAnsi="Times New Roman" w:cs="Times New Roman"/>
                <w:noProof/>
                <w:sz w:val="24"/>
                <w:szCs w:val="24"/>
              </w:rPr>
              <w:t>BAB IV</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922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26</w:t>
            </w:r>
            <w:r w:rsidR="00B51AC0" w:rsidRPr="00B51AC0">
              <w:rPr>
                <w:rFonts w:ascii="Times New Roman" w:hAnsi="Times New Roman" w:cs="Times New Roman"/>
                <w:noProof/>
                <w:webHidden/>
                <w:sz w:val="24"/>
                <w:szCs w:val="24"/>
              </w:rPr>
              <w:fldChar w:fldCharType="end"/>
            </w:r>
          </w:hyperlink>
        </w:p>
        <w:p w14:paraId="345859E1" w14:textId="77777777" w:rsidR="00B51AC0" w:rsidRPr="00B51AC0" w:rsidRDefault="00266D97" w:rsidP="00B51AC0">
          <w:pPr>
            <w:pStyle w:val="TOC1"/>
            <w:spacing w:line="240" w:lineRule="auto"/>
            <w:rPr>
              <w:rFonts w:ascii="Times New Roman" w:eastAsiaTheme="minorEastAsia" w:hAnsi="Times New Roman" w:cs="Times New Roman"/>
              <w:noProof/>
              <w:kern w:val="0"/>
              <w:sz w:val="24"/>
              <w:szCs w:val="24"/>
              <w:lang w:val="en-US"/>
              <w14:ligatures w14:val="none"/>
            </w:rPr>
          </w:pPr>
          <w:hyperlink w:anchor="_Toc200839923" w:history="1">
            <w:r w:rsidR="00B51AC0" w:rsidRPr="00B51AC0">
              <w:rPr>
                <w:rStyle w:val="Hyperlink"/>
                <w:rFonts w:ascii="Times New Roman" w:hAnsi="Times New Roman" w:cs="Times New Roman"/>
                <w:noProof/>
                <w:sz w:val="24"/>
                <w:szCs w:val="24"/>
              </w:rPr>
              <w:t>HASIL DAN PEMBAHASAN</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923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26</w:t>
            </w:r>
            <w:r w:rsidR="00B51AC0" w:rsidRPr="00B51AC0">
              <w:rPr>
                <w:rFonts w:ascii="Times New Roman" w:hAnsi="Times New Roman" w:cs="Times New Roman"/>
                <w:noProof/>
                <w:webHidden/>
                <w:sz w:val="24"/>
                <w:szCs w:val="24"/>
              </w:rPr>
              <w:fldChar w:fldCharType="end"/>
            </w:r>
          </w:hyperlink>
        </w:p>
        <w:p w14:paraId="3C7CDC76" w14:textId="00B180A1" w:rsidR="00B51AC0" w:rsidRPr="00B51AC0" w:rsidRDefault="00266D97" w:rsidP="00B51AC0">
          <w:pPr>
            <w:pStyle w:val="TOC2"/>
            <w:spacing w:line="240" w:lineRule="auto"/>
            <w:rPr>
              <w:rFonts w:eastAsiaTheme="minorEastAsia"/>
              <w:kern w:val="0"/>
              <w:lang w:val="en-US"/>
              <w14:ligatures w14:val="none"/>
            </w:rPr>
          </w:pPr>
          <w:hyperlink w:anchor="_Toc200839924" w:history="1">
            <w:r w:rsidR="00B51AC0" w:rsidRPr="00B51AC0">
              <w:rPr>
                <w:rStyle w:val="Hyperlink"/>
              </w:rPr>
              <w:t xml:space="preserve">4.1 Hasil </w:t>
            </w:r>
            <w:r w:rsidR="00D137C3">
              <w:rPr>
                <w:rStyle w:val="Hyperlink"/>
              </w:rPr>
              <w:t>Penelitian</w:t>
            </w:r>
            <w:r w:rsidR="00B51AC0" w:rsidRPr="00B51AC0">
              <w:rPr>
                <w:webHidden/>
              </w:rPr>
              <w:tab/>
            </w:r>
            <w:r w:rsidR="00B51AC0" w:rsidRPr="00B51AC0">
              <w:rPr>
                <w:webHidden/>
              </w:rPr>
              <w:fldChar w:fldCharType="begin"/>
            </w:r>
            <w:r w:rsidR="00B51AC0" w:rsidRPr="00B51AC0">
              <w:rPr>
                <w:webHidden/>
              </w:rPr>
              <w:instrText xml:space="preserve"> PAGEREF _Toc200839924 \h </w:instrText>
            </w:r>
            <w:r w:rsidR="00B51AC0" w:rsidRPr="00B51AC0">
              <w:rPr>
                <w:webHidden/>
              </w:rPr>
            </w:r>
            <w:r w:rsidR="00B51AC0" w:rsidRPr="00B51AC0">
              <w:rPr>
                <w:webHidden/>
              </w:rPr>
              <w:fldChar w:fldCharType="separate"/>
            </w:r>
            <w:r w:rsidR="00924DB0">
              <w:rPr>
                <w:webHidden/>
              </w:rPr>
              <w:t>26</w:t>
            </w:r>
            <w:r w:rsidR="00B51AC0" w:rsidRPr="00B51AC0">
              <w:rPr>
                <w:webHidden/>
              </w:rPr>
              <w:fldChar w:fldCharType="end"/>
            </w:r>
          </w:hyperlink>
        </w:p>
        <w:p w14:paraId="1D227EE6" w14:textId="77777777" w:rsidR="00B51AC0" w:rsidRPr="00B51AC0" w:rsidRDefault="00266D97" w:rsidP="00B51AC0">
          <w:pPr>
            <w:pStyle w:val="TOC2"/>
            <w:spacing w:line="240" w:lineRule="auto"/>
            <w:rPr>
              <w:rFonts w:eastAsiaTheme="minorEastAsia"/>
              <w:kern w:val="0"/>
              <w:lang w:val="en-US"/>
              <w14:ligatures w14:val="none"/>
            </w:rPr>
          </w:pPr>
          <w:hyperlink w:anchor="_Toc200839925" w:history="1">
            <w:r w:rsidR="00B51AC0" w:rsidRPr="00B51AC0">
              <w:rPr>
                <w:rStyle w:val="Hyperlink"/>
              </w:rPr>
              <w:t>Tabel 4.1</w:t>
            </w:r>
            <w:r w:rsidR="00B51AC0" w:rsidRPr="00B51AC0">
              <w:rPr>
                <w:webHidden/>
              </w:rPr>
              <w:tab/>
            </w:r>
            <w:r w:rsidR="00B51AC0" w:rsidRPr="00B51AC0">
              <w:rPr>
                <w:webHidden/>
              </w:rPr>
              <w:fldChar w:fldCharType="begin"/>
            </w:r>
            <w:r w:rsidR="00B51AC0" w:rsidRPr="00B51AC0">
              <w:rPr>
                <w:webHidden/>
              </w:rPr>
              <w:instrText xml:space="preserve"> PAGEREF _Toc200839925 \h </w:instrText>
            </w:r>
            <w:r w:rsidR="00B51AC0" w:rsidRPr="00B51AC0">
              <w:rPr>
                <w:webHidden/>
              </w:rPr>
            </w:r>
            <w:r w:rsidR="00B51AC0" w:rsidRPr="00B51AC0">
              <w:rPr>
                <w:webHidden/>
              </w:rPr>
              <w:fldChar w:fldCharType="separate"/>
            </w:r>
            <w:r w:rsidR="00924DB0">
              <w:rPr>
                <w:webHidden/>
              </w:rPr>
              <w:t>26</w:t>
            </w:r>
            <w:r w:rsidR="00B51AC0" w:rsidRPr="00B51AC0">
              <w:rPr>
                <w:webHidden/>
              </w:rPr>
              <w:fldChar w:fldCharType="end"/>
            </w:r>
          </w:hyperlink>
        </w:p>
        <w:p w14:paraId="4F6B03D6" w14:textId="0776E8C0" w:rsidR="00B51AC0" w:rsidRPr="00B51AC0" w:rsidRDefault="00266D97" w:rsidP="00B51AC0">
          <w:pPr>
            <w:pStyle w:val="TOC2"/>
            <w:spacing w:line="240" w:lineRule="auto"/>
            <w:rPr>
              <w:rFonts w:eastAsiaTheme="minorEastAsia"/>
              <w:kern w:val="0"/>
              <w:lang w:val="en-US"/>
              <w14:ligatures w14:val="none"/>
            </w:rPr>
          </w:pPr>
          <w:hyperlink w:anchor="_Toc200839926" w:history="1">
            <w:r w:rsidR="00B51AC0" w:rsidRPr="00B51AC0">
              <w:rPr>
                <w:rStyle w:val="Hyperlink"/>
              </w:rPr>
              <w:t xml:space="preserve">4.2 Pembahasan Hasil </w:t>
            </w:r>
            <w:r w:rsidR="00D137C3">
              <w:rPr>
                <w:rStyle w:val="Hyperlink"/>
              </w:rPr>
              <w:t>Penelitian</w:t>
            </w:r>
            <w:r w:rsidR="00B51AC0" w:rsidRPr="00B51AC0">
              <w:rPr>
                <w:webHidden/>
              </w:rPr>
              <w:tab/>
            </w:r>
            <w:r w:rsidR="00B51AC0" w:rsidRPr="00B51AC0">
              <w:rPr>
                <w:webHidden/>
              </w:rPr>
              <w:fldChar w:fldCharType="begin"/>
            </w:r>
            <w:r w:rsidR="00B51AC0" w:rsidRPr="00B51AC0">
              <w:rPr>
                <w:webHidden/>
              </w:rPr>
              <w:instrText xml:space="preserve"> PAGEREF _Toc200839926 \h </w:instrText>
            </w:r>
            <w:r w:rsidR="00B51AC0" w:rsidRPr="00B51AC0">
              <w:rPr>
                <w:webHidden/>
              </w:rPr>
            </w:r>
            <w:r w:rsidR="00B51AC0" w:rsidRPr="00B51AC0">
              <w:rPr>
                <w:webHidden/>
              </w:rPr>
              <w:fldChar w:fldCharType="separate"/>
            </w:r>
            <w:r w:rsidR="00924DB0">
              <w:rPr>
                <w:webHidden/>
              </w:rPr>
              <w:t>32</w:t>
            </w:r>
            <w:r w:rsidR="00B51AC0" w:rsidRPr="00B51AC0">
              <w:rPr>
                <w:webHidden/>
              </w:rPr>
              <w:fldChar w:fldCharType="end"/>
            </w:r>
          </w:hyperlink>
        </w:p>
        <w:p w14:paraId="577F111E" w14:textId="77777777" w:rsidR="00B51AC0" w:rsidRPr="00B51AC0" w:rsidRDefault="00266D97" w:rsidP="00B51AC0">
          <w:pPr>
            <w:pStyle w:val="TOC1"/>
            <w:spacing w:line="240" w:lineRule="auto"/>
            <w:rPr>
              <w:rFonts w:ascii="Times New Roman" w:eastAsiaTheme="minorEastAsia" w:hAnsi="Times New Roman" w:cs="Times New Roman"/>
              <w:noProof/>
              <w:kern w:val="0"/>
              <w:sz w:val="24"/>
              <w:szCs w:val="24"/>
              <w:lang w:val="en-US"/>
              <w14:ligatures w14:val="none"/>
            </w:rPr>
          </w:pPr>
          <w:hyperlink w:anchor="_Toc200839927" w:history="1">
            <w:r w:rsidR="00B51AC0" w:rsidRPr="00B51AC0">
              <w:rPr>
                <w:rStyle w:val="Hyperlink"/>
                <w:rFonts w:ascii="Times New Roman" w:hAnsi="Times New Roman" w:cs="Times New Roman"/>
                <w:noProof/>
                <w:sz w:val="24"/>
                <w:szCs w:val="24"/>
              </w:rPr>
              <w:t>BAB V</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927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46</w:t>
            </w:r>
            <w:r w:rsidR="00B51AC0" w:rsidRPr="00B51AC0">
              <w:rPr>
                <w:rFonts w:ascii="Times New Roman" w:hAnsi="Times New Roman" w:cs="Times New Roman"/>
                <w:noProof/>
                <w:webHidden/>
                <w:sz w:val="24"/>
                <w:szCs w:val="24"/>
              </w:rPr>
              <w:fldChar w:fldCharType="end"/>
            </w:r>
          </w:hyperlink>
        </w:p>
        <w:p w14:paraId="40C086B6" w14:textId="77777777" w:rsidR="00B51AC0" w:rsidRPr="00B51AC0" w:rsidRDefault="00266D97" w:rsidP="00B51AC0">
          <w:pPr>
            <w:pStyle w:val="TOC1"/>
            <w:spacing w:line="240" w:lineRule="auto"/>
            <w:rPr>
              <w:rFonts w:ascii="Times New Roman" w:eastAsiaTheme="minorEastAsia" w:hAnsi="Times New Roman" w:cs="Times New Roman"/>
              <w:noProof/>
              <w:kern w:val="0"/>
              <w:sz w:val="24"/>
              <w:szCs w:val="24"/>
              <w:lang w:val="en-US"/>
              <w14:ligatures w14:val="none"/>
            </w:rPr>
          </w:pPr>
          <w:hyperlink w:anchor="_Toc200839928" w:history="1">
            <w:r w:rsidR="00B51AC0" w:rsidRPr="00B51AC0">
              <w:rPr>
                <w:rStyle w:val="Hyperlink"/>
                <w:rFonts w:ascii="Times New Roman" w:hAnsi="Times New Roman" w:cs="Times New Roman"/>
                <w:noProof/>
                <w:sz w:val="24"/>
                <w:szCs w:val="24"/>
              </w:rPr>
              <w:t>KESIMPULAN DAN SARAN</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928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46</w:t>
            </w:r>
            <w:r w:rsidR="00B51AC0" w:rsidRPr="00B51AC0">
              <w:rPr>
                <w:rFonts w:ascii="Times New Roman" w:hAnsi="Times New Roman" w:cs="Times New Roman"/>
                <w:noProof/>
                <w:webHidden/>
                <w:sz w:val="24"/>
                <w:szCs w:val="24"/>
              </w:rPr>
              <w:fldChar w:fldCharType="end"/>
            </w:r>
          </w:hyperlink>
        </w:p>
        <w:p w14:paraId="34FCD3A7" w14:textId="77777777" w:rsidR="00B51AC0" w:rsidRPr="00B51AC0" w:rsidRDefault="00266D97" w:rsidP="00B51AC0">
          <w:pPr>
            <w:pStyle w:val="TOC2"/>
            <w:spacing w:line="240" w:lineRule="auto"/>
            <w:rPr>
              <w:rFonts w:eastAsiaTheme="minorEastAsia"/>
              <w:kern w:val="0"/>
              <w:lang w:val="en-US"/>
              <w14:ligatures w14:val="none"/>
            </w:rPr>
          </w:pPr>
          <w:hyperlink w:anchor="_Toc200839929" w:history="1">
            <w:r w:rsidR="00B51AC0" w:rsidRPr="00B51AC0">
              <w:rPr>
                <w:rStyle w:val="Hyperlink"/>
              </w:rPr>
              <w:t>5.1 Kesimpulan</w:t>
            </w:r>
            <w:r w:rsidR="00B51AC0" w:rsidRPr="00B51AC0">
              <w:rPr>
                <w:webHidden/>
              </w:rPr>
              <w:tab/>
            </w:r>
            <w:r w:rsidR="00B51AC0" w:rsidRPr="00B51AC0">
              <w:rPr>
                <w:webHidden/>
              </w:rPr>
              <w:fldChar w:fldCharType="begin"/>
            </w:r>
            <w:r w:rsidR="00B51AC0" w:rsidRPr="00B51AC0">
              <w:rPr>
                <w:webHidden/>
              </w:rPr>
              <w:instrText xml:space="preserve"> PAGEREF _Toc200839929 \h </w:instrText>
            </w:r>
            <w:r w:rsidR="00B51AC0" w:rsidRPr="00B51AC0">
              <w:rPr>
                <w:webHidden/>
              </w:rPr>
            </w:r>
            <w:r w:rsidR="00B51AC0" w:rsidRPr="00B51AC0">
              <w:rPr>
                <w:webHidden/>
              </w:rPr>
              <w:fldChar w:fldCharType="separate"/>
            </w:r>
            <w:r w:rsidR="00924DB0">
              <w:rPr>
                <w:webHidden/>
              </w:rPr>
              <w:t>46</w:t>
            </w:r>
            <w:r w:rsidR="00B51AC0" w:rsidRPr="00B51AC0">
              <w:rPr>
                <w:webHidden/>
              </w:rPr>
              <w:fldChar w:fldCharType="end"/>
            </w:r>
          </w:hyperlink>
        </w:p>
        <w:p w14:paraId="625077D8" w14:textId="77777777" w:rsidR="00B51AC0" w:rsidRPr="00B51AC0" w:rsidRDefault="00266D97" w:rsidP="00B51AC0">
          <w:pPr>
            <w:pStyle w:val="TOC2"/>
            <w:spacing w:line="240" w:lineRule="auto"/>
            <w:rPr>
              <w:rFonts w:eastAsiaTheme="minorEastAsia"/>
              <w:kern w:val="0"/>
              <w:lang w:val="en-US"/>
              <w14:ligatures w14:val="none"/>
            </w:rPr>
          </w:pPr>
          <w:hyperlink w:anchor="_Toc200839930" w:history="1">
            <w:r w:rsidR="00B51AC0" w:rsidRPr="00B51AC0">
              <w:rPr>
                <w:rStyle w:val="Hyperlink"/>
              </w:rPr>
              <w:t>5.2 Saran</w:t>
            </w:r>
            <w:r w:rsidR="00B51AC0" w:rsidRPr="00B51AC0">
              <w:rPr>
                <w:webHidden/>
              </w:rPr>
              <w:tab/>
            </w:r>
            <w:r w:rsidR="00B51AC0" w:rsidRPr="00B51AC0">
              <w:rPr>
                <w:webHidden/>
              </w:rPr>
              <w:fldChar w:fldCharType="begin"/>
            </w:r>
            <w:r w:rsidR="00B51AC0" w:rsidRPr="00B51AC0">
              <w:rPr>
                <w:webHidden/>
              </w:rPr>
              <w:instrText xml:space="preserve"> PAGEREF _Toc200839930 \h </w:instrText>
            </w:r>
            <w:r w:rsidR="00B51AC0" w:rsidRPr="00B51AC0">
              <w:rPr>
                <w:webHidden/>
              </w:rPr>
            </w:r>
            <w:r w:rsidR="00B51AC0" w:rsidRPr="00B51AC0">
              <w:rPr>
                <w:webHidden/>
              </w:rPr>
              <w:fldChar w:fldCharType="separate"/>
            </w:r>
            <w:r w:rsidR="00924DB0">
              <w:rPr>
                <w:webHidden/>
              </w:rPr>
              <w:t>46</w:t>
            </w:r>
            <w:r w:rsidR="00B51AC0" w:rsidRPr="00B51AC0">
              <w:rPr>
                <w:webHidden/>
              </w:rPr>
              <w:fldChar w:fldCharType="end"/>
            </w:r>
          </w:hyperlink>
        </w:p>
        <w:p w14:paraId="441292ED" w14:textId="77777777" w:rsidR="00B51AC0" w:rsidRPr="00B51AC0" w:rsidRDefault="00266D97" w:rsidP="00B51AC0">
          <w:pPr>
            <w:pStyle w:val="TOC1"/>
            <w:spacing w:line="240" w:lineRule="auto"/>
            <w:rPr>
              <w:rFonts w:ascii="Times New Roman" w:eastAsiaTheme="minorEastAsia" w:hAnsi="Times New Roman" w:cs="Times New Roman"/>
              <w:noProof/>
              <w:kern w:val="0"/>
              <w:sz w:val="24"/>
              <w:szCs w:val="24"/>
              <w:lang w:val="en-US"/>
              <w14:ligatures w14:val="none"/>
            </w:rPr>
          </w:pPr>
          <w:hyperlink w:anchor="_Toc200839931" w:history="1">
            <w:r w:rsidR="00B51AC0" w:rsidRPr="00B51AC0">
              <w:rPr>
                <w:rStyle w:val="Hyperlink"/>
                <w:rFonts w:ascii="Times New Roman" w:hAnsi="Times New Roman" w:cs="Times New Roman"/>
                <w:noProof/>
                <w:sz w:val="24"/>
                <w:szCs w:val="24"/>
              </w:rPr>
              <w:t>DAFTAR ISI</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931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48</w:t>
            </w:r>
            <w:r w:rsidR="00B51AC0" w:rsidRPr="00B51AC0">
              <w:rPr>
                <w:rFonts w:ascii="Times New Roman" w:hAnsi="Times New Roman" w:cs="Times New Roman"/>
                <w:noProof/>
                <w:webHidden/>
                <w:sz w:val="24"/>
                <w:szCs w:val="24"/>
              </w:rPr>
              <w:fldChar w:fldCharType="end"/>
            </w:r>
          </w:hyperlink>
        </w:p>
        <w:p w14:paraId="179B78CC" w14:textId="77777777" w:rsidR="00B51AC0" w:rsidRPr="00B51AC0" w:rsidRDefault="00266D97" w:rsidP="00B51AC0">
          <w:pPr>
            <w:pStyle w:val="TOC1"/>
            <w:spacing w:line="240" w:lineRule="auto"/>
            <w:rPr>
              <w:rFonts w:ascii="Times New Roman" w:eastAsiaTheme="minorEastAsia" w:hAnsi="Times New Roman" w:cs="Times New Roman"/>
              <w:noProof/>
              <w:kern w:val="0"/>
              <w:sz w:val="24"/>
              <w:szCs w:val="24"/>
              <w:lang w:val="en-US"/>
              <w14:ligatures w14:val="none"/>
            </w:rPr>
          </w:pPr>
          <w:hyperlink w:anchor="_Toc200839932" w:history="1">
            <w:r w:rsidR="00B51AC0" w:rsidRPr="00B51AC0">
              <w:rPr>
                <w:rStyle w:val="Hyperlink"/>
                <w:rFonts w:ascii="Times New Roman" w:hAnsi="Times New Roman" w:cs="Times New Roman"/>
                <w:noProof/>
                <w:sz w:val="24"/>
                <w:szCs w:val="24"/>
              </w:rPr>
              <w:t>DAFTAR LAMPIRAN</w:t>
            </w:r>
            <w:r w:rsidR="00B51AC0" w:rsidRPr="00B51AC0">
              <w:rPr>
                <w:rFonts w:ascii="Times New Roman" w:hAnsi="Times New Roman" w:cs="Times New Roman"/>
                <w:noProof/>
                <w:webHidden/>
                <w:sz w:val="24"/>
                <w:szCs w:val="24"/>
              </w:rPr>
              <w:tab/>
            </w:r>
            <w:r w:rsidR="00B51AC0" w:rsidRPr="00B51AC0">
              <w:rPr>
                <w:rFonts w:ascii="Times New Roman" w:hAnsi="Times New Roman" w:cs="Times New Roman"/>
                <w:noProof/>
                <w:webHidden/>
                <w:sz w:val="24"/>
                <w:szCs w:val="24"/>
              </w:rPr>
              <w:fldChar w:fldCharType="begin"/>
            </w:r>
            <w:r w:rsidR="00B51AC0" w:rsidRPr="00B51AC0">
              <w:rPr>
                <w:rFonts w:ascii="Times New Roman" w:hAnsi="Times New Roman" w:cs="Times New Roman"/>
                <w:noProof/>
                <w:webHidden/>
                <w:sz w:val="24"/>
                <w:szCs w:val="24"/>
              </w:rPr>
              <w:instrText xml:space="preserve"> PAGEREF _Toc200839932 \h </w:instrText>
            </w:r>
            <w:r w:rsidR="00B51AC0" w:rsidRPr="00B51AC0">
              <w:rPr>
                <w:rFonts w:ascii="Times New Roman" w:hAnsi="Times New Roman" w:cs="Times New Roman"/>
                <w:noProof/>
                <w:webHidden/>
                <w:sz w:val="24"/>
                <w:szCs w:val="24"/>
              </w:rPr>
            </w:r>
            <w:r w:rsidR="00B51AC0" w:rsidRPr="00B51AC0">
              <w:rPr>
                <w:rFonts w:ascii="Times New Roman" w:hAnsi="Times New Roman" w:cs="Times New Roman"/>
                <w:noProof/>
                <w:webHidden/>
                <w:sz w:val="24"/>
                <w:szCs w:val="24"/>
              </w:rPr>
              <w:fldChar w:fldCharType="separate"/>
            </w:r>
            <w:r w:rsidR="00924DB0">
              <w:rPr>
                <w:rFonts w:ascii="Times New Roman" w:hAnsi="Times New Roman" w:cs="Times New Roman"/>
                <w:noProof/>
                <w:webHidden/>
                <w:sz w:val="24"/>
                <w:szCs w:val="24"/>
              </w:rPr>
              <w:t>51</w:t>
            </w:r>
            <w:r w:rsidR="00B51AC0" w:rsidRPr="00B51AC0">
              <w:rPr>
                <w:rFonts w:ascii="Times New Roman" w:hAnsi="Times New Roman" w:cs="Times New Roman"/>
                <w:noProof/>
                <w:webHidden/>
                <w:sz w:val="24"/>
                <w:szCs w:val="24"/>
              </w:rPr>
              <w:fldChar w:fldCharType="end"/>
            </w:r>
          </w:hyperlink>
        </w:p>
        <w:p w14:paraId="4275F6C3" w14:textId="5E85B264" w:rsidR="00B51AC0" w:rsidRPr="00B51AC0" w:rsidRDefault="00266D97" w:rsidP="00B51AC0">
          <w:pPr>
            <w:pStyle w:val="TOC2"/>
            <w:spacing w:line="240" w:lineRule="auto"/>
            <w:rPr>
              <w:rFonts w:eastAsiaTheme="minorEastAsia"/>
              <w:kern w:val="0"/>
              <w:lang w:val="en-US"/>
              <w14:ligatures w14:val="none"/>
            </w:rPr>
          </w:pPr>
          <w:hyperlink w:anchor="_Toc200839933" w:history="1">
            <w:r w:rsidR="00B51AC0" w:rsidRPr="00B51AC0">
              <w:rPr>
                <w:rStyle w:val="Hyperlink"/>
              </w:rPr>
              <w:t xml:space="preserve">Lampiran A: Data </w:t>
            </w:r>
            <w:r w:rsidR="00D137C3">
              <w:rPr>
                <w:rStyle w:val="Hyperlink"/>
              </w:rPr>
              <w:t>Penelitian</w:t>
            </w:r>
            <w:r w:rsidR="00B51AC0" w:rsidRPr="00B51AC0">
              <w:rPr>
                <w:webHidden/>
              </w:rPr>
              <w:tab/>
            </w:r>
            <w:r w:rsidR="00B51AC0" w:rsidRPr="00B51AC0">
              <w:rPr>
                <w:webHidden/>
              </w:rPr>
              <w:fldChar w:fldCharType="begin"/>
            </w:r>
            <w:r w:rsidR="00B51AC0" w:rsidRPr="00B51AC0">
              <w:rPr>
                <w:webHidden/>
              </w:rPr>
              <w:instrText xml:space="preserve"> PAGEREF _Toc200839933 \h </w:instrText>
            </w:r>
            <w:r w:rsidR="00B51AC0" w:rsidRPr="00B51AC0">
              <w:rPr>
                <w:webHidden/>
              </w:rPr>
            </w:r>
            <w:r w:rsidR="00B51AC0" w:rsidRPr="00B51AC0">
              <w:rPr>
                <w:webHidden/>
              </w:rPr>
              <w:fldChar w:fldCharType="separate"/>
            </w:r>
            <w:r w:rsidR="00924DB0">
              <w:rPr>
                <w:webHidden/>
              </w:rPr>
              <w:t>51</w:t>
            </w:r>
            <w:r w:rsidR="00B51AC0" w:rsidRPr="00B51AC0">
              <w:rPr>
                <w:webHidden/>
              </w:rPr>
              <w:fldChar w:fldCharType="end"/>
            </w:r>
          </w:hyperlink>
        </w:p>
        <w:p w14:paraId="428869B6" w14:textId="77777777" w:rsidR="00B51AC0" w:rsidRDefault="00266D97" w:rsidP="00B51AC0">
          <w:pPr>
            <w:pStyle w:val="TOC2"/>
            <w:spacing w:line="240" w:lineRule="auto"/>
            <w:rPr>
              <w:rFonts w:asciiTheme="minorHAnsi" w:eastAsiaTheme="minorEastAsia" w:hAnsiTheme="minorHAnsi" w:cstheme="minorBidi"/>
              <w:kern w:val="0"/>
              <w:sz w:val="22"/>
              <w:szCs w:val="22"/>
              <w:lang w:val="en-US"/>
              <w14:ligatures w14:val="none"/>
            </w:rPr>
          </w:pPr>
          <w:hyperlink w:anchor="_Toc200839934" w:history="1">
            <w:r w:rsidR="00B51AC0" w:rsidRPr="00B51AC0">
              <w:rPr>
                <w:rStyle w:val="Hyperlink"/>
              </w:rPr>
              <w:t>Lampiran B: Dokumentasi</w:t>
            </w:r>
            <w:r w:rsidR="00B51AC0" w:rsidRPr="00B51AC0">
              <w:rPr>
                <w:webHidden/>
              </w:rPr>
              <w:tab/>
            </w:r>
            <w:r w:rsidR="00B51AC0" w:rsidRPr="00B51AC0">
              <w:rPr>
                <w:webHidden/>
              </w:rPr>
              <w:fldChar w:fldCharType="begin"/>
            </w:r>
            <w:r w:rsidR="00B51AC0" w:rsidRPr="00B51AC0">
              <w:rPr>
                <w:webHidden/>
              </w:rPr>
              <w:instrText xml:space="preserve"> PAGEREF _Toc200839934 \h </w:instrText>
            </w:r>
            <w:r w:rsidR="00B51AC0" w:rsidRPr="00B51AC0">
              <w:rPr>
                <w:webHidden/>
              </w:rPr>
            </w:r>
            <w:r w:rsidR="00B51AC0" w:rsidRPr="00B51AC0">
              <w:rPr>
                <w:webHidden/>
              </w:rPr>
              <w:fldChar w:fldCharType="separate"/>
            </w:r>
            <w:r w:rsidR="00924DB0">
              <w:rPr>
                <w:webHidden/>
              </w:rPr>
              <w:t>58</w:t>
            </w:r>
            <w:r w:rsidR="00B51AC0" w:rsidRPr="00B51AC0">
              <w:rPr>
                <w:webHidden/>
              </w:rPr>
              <w:fldChar w:fldCharType="end"/>
            </w:r>
          </w:hyperlink>
        </w:p>
        <w:p w14:paraId="2CD14637" w14:textId="3DFBC455" w:rsidR="003C6933" w:rsidRPr="00F27C0E" w:rsidRDefault="004B4A5D" w:rsidP="002008DD">
          <w:pPr>
            <w:spacing w:line="240" w:lineRule="auto"/>
            <w:rPr>
              <w:sz w:val="24"/>
              <w:szCs w:val="24"/>
            </w:rPr>
          </w:pPr>
          <w:r w:rsidRPr="002008DD">
            <w:rPr>
              <w:rFonts w:ascii="Times New Roman" w:hAnsi="Times New Roman" w:cs="Times New Roman"/>
              <w:b/>
              <w:bCs/>
              <w:noProof/>
              <w:sz w:val="24"/>
              <w:szCs w:val="24"/>
            </w:rPr>
            <w:fldChar w:fldCharType="end"/>
          </w:r>
        </w:p>
      </w:sdtContent>
    </w:sdt>
    <w:p w14:paraId="79B649E7" w14:textId="77777777" w:rsidR="003C6933" w:rsidRPr="00F27C0E" w:rsidRDefault="003C6933" w:rsidP="003C6933">
      <w:pPr>
        <w:tabs>
          <w:tab w:val="left" w:pos="4980"/>
        </w:tabs>
        <w:spacing w:line="480" w:lineRule="auto"/>
        <w:rPr>
          <w:rFonts w:ascii="Times New Roman" w:hAnsi="Times New Roman" w:cs="Times New Roman"/>
          <w:sz w:val="24"/>
          <w:szCs w:val="24"/>
        </w:rPr>
      </w:pPr>
    </w:p>
    <w:p w14:paraId="34C3B702" w14:textId="77777777" w:rsidR="003C6933" w:rsidRPr="00F27C0E" w:rsidRDefault="003C6933" w:rsidP="003C6933">
      <w:pPr>
        <w:tabs>
          <w:tab w:val="left" w:pos="4980"/>
        </w:tabs>
        <w:spacing w:line="480" w:lineRule="auto"/>
        <w:rPr>
          <w:rFonts w:ascii="Times New Roman" w:hAnsi="Times New Roman" w:cs="Times New Roman"/>
          <w:sz w:val="24"/>
          <w:szCs w:val="24"/>
        </w:rPr>
      </w:pPr>
    </w:p>
    <w:p w14:paraId="43BDB5F4" w14:textId="77777777" w:rsidR="003C6933" w:rsidRPr="00F27C0E" w:rsidRDefault="003C6933" w:rsidP="003C6933">
      <w:pPr>
        <w:tabs>
          <w:tab w:val="left" w:pos="4980"/>
        </w:tabs>
        <w:spacing w:line="480" w:lineRule="auto"/>
        <w:rPr>
          <w:rFonts w:ascii="Times New Roman" w:hAnsi="Times New Roman" w:cs="Times New Roman"/>
          <w:sz w:val="24"/>
          <w:szCs w:val="24"/>
        </w:rPr>
      </w:pPr>
    </w:p>
    <w:p w14:paraId="1AB61AE0" w14:textId="77777777" w:rsidR="00E81888" w:rsidRPr="00F27C0E" w:rsidRDefault="00E81888" w:rsidP="003C6933">
      <w:pPr>
        <w:tabs>
          <w:tab w:val="left" w:pos="4980"/>
        </w:tabs>
        <w:spacing w:line="480" w:lineRule="auto"/>
        <w:rPr>
          <w:rFonts w:ascii="Times New Roman" w:hAnsi="Times New Roman" w:cs="Times New Roman"/>
          <w:sz w:val="24"/>
          <w:szCs w:val="24"/>
        </w:rPr>
      </w:pPr>
    </w:p>
    <w:p w14:paraId="2B8260E0" w14:textId="77777777" w:rsidR="00E81888" w:rsidRPr="00F27C0E" w:rsidRDefault="00E81888" w:rsidP="003C6933">
      <w:pPr>
        <w:tabs>
          <w:tab w:val="left" w:pos="4980"/>
        </w:tabs>
        <w:spacing w:line="480" w:lineRule="auto"/>
        <w:rPr>
          <w:rFonts w:ascii="Times New Roman" w:hAnsi="Times New Roman" w:cs="Times New Roman"/>
          <w:sz w:val="24"/>
          <w:szCs w:val="24"/>
        </w:rPr>
      </w:pPr>
    </w:p>
    <w:p w14:paraId="6EFA51FF" w14:textId="77777777" w:rsidR="00E81888" w:rsidRPr="00F27C0E" w:rsidRDefault="00E81888" w:rsidP="00E428DD">
      <w:pPr>
        <w:pStyle w:val="Heading1"/>
        <w:rPr>
          <w:b w:val="0"/>
          <w:sz w:val="24"/>
        </w:rPr>
      </w:pPr>
      <w:bookmarkStart w:id="15" w:name="_Toc160828772"/>
      <w:bookmarkStart w:id="16" w:name="_Toc160829290"/>
      <w:bookmarkStart w:id="17" w:name="_Toc161080582"/>
      <w:bookmarkStart w:id="18" w:name="_Toc161306117"/>
      <w:bookmarkStart w:id="19" w:name="_Toc161665980"/>
      <w:bookmarkStart w:id="20" w:name="_Toc161666411"/>
    </w:p>
    <w:p w14:paraId="75648963" w14:textId="77777777" w:rsidR="00E81888" w:rsidRPr="00F27C0E" w:rsidRDefault="00E81888" w:rsidP="00E428DD">
      <w:pPr>
        <w:pStyle w:val="Heading1"/>
        <w:rPr>
          <w:b w:val="0"/>
          <w:sz w:val="24"/>
        </w:rPr>
      </w:pPr>
    </w:p>
    <w:p w14:paraId="2DC7234F" w14:textId="77777777" w:rsidR="00E81888" w:rsidRPr="00F27C0E" w:rsidRDefault="00E81888" w:rsidP="00E428DD">
      <w:pPr>
        <w:pStyle w:val="Heading1"/>
        <w:rPr>
          <w:b w:val="0"/>
          <w:sz w:val="24"/>
        </w:rPr>
      </w:pPr>
    </w:p>
    <w:p w14:paraId="2EB31E98" w14:textId="77777777" w:rsidR="00E81888" w:rsidRPr="00F27C0E" w:rsidRDefault="00E81888" w:rsidP="00E428DD">
      <w:pPr>
        <w:pStyle w:val="Heading1"/>
        <w:rPr>
          <w:b w:val="0"/>
          <w:sz w:val="24"/>
        </w:rPr>
      </w:pPr>
    </w:p>
    <w:p w14:paraId="075F2247" w14:textId="77777777" w:rsidR="00E81888" w:rsidRPr="00F27C0E" w:rsidRDefault="00E81888" w:rsidP="00E428DD">
      <w:pPr>
        <w:pStyle w:val="Heading1"/>
        <w:rPr>
          <w:b w:val="0"/>
          <w:sz w:val="24"/>
        </w:rPr>
      </w:pPr>
    </w:p>
    <w:p w14:paraId="0FF06B73" w14:textId="77777777" w:rsidR="005D0760" w:rsidRDefault="005D0760" w:rsidP="005D0760"/>
    <w:p w14:paraId="78FC9A16" w14:textId="77777777" w:rsidR="005D0760" w:rsidRDefault="005D0760" w:rsidP="005D0760"/>
    <w:p w14:paraId="67EAC30D" w14:textId="1630D1B4" w:rsidR="005D0760" w:rsidRDefault="00404D94" w:rsidP="00404D94">
      <w:pPr>
        <w:pStyle w:val="Heading1"/>
      </w:pPr>
      <w:bookmarkStart w:id="21" w:name="_Toc200839894"/>
      <w:r>
        <w:lastRenderedPageBreak/>
        <w:t>DAFTAR TABEL</w:t>
      </w:r>
      <w:bookmarkEnd w:id="21"/>
    </w:p>
    <w:p w14:paraId="607A61E3" w14:textId="77777777" w:rsidR="00404D94" w:rsidRDefault="00404D94" w:rsidP="00404D94"/>
    <w:p w14:paraId="520A2831" w14:textId="53505583" w:rsidR="00404D94" w:rsidRPr="00404D94" w:rsidRDefault="00404D94" w:rsidP="00404D94">
      <w:pPr>
        <w:tabs>
          <w:tab w:val="left" w:pos="7513"/>
        </w:tabs>
        <w:rPr>
          <w:rFonts w:ascii="Times New Roman" w:hAnsi="Times New Roman" w:cs="Times New Roman"/>
          <w:sz w:val="24"/>
        </w:rPr>
      </w:pPr>
      <w:r w:rsidRPr="00404D94">
        <w:rPr>
          <w:rFonts w:ascii="Times New Roman" w:hAnsi="Times New Roman" w:cs="Times New Roman"/>
          <w:sz w:val="24"/>
        </w:rPr>
        <w:t xml:space="preserve">3.2 Instrumen </w:t>
      </w:r>
      <w:r w:rsidR="00D137C3">
        <w:rPr>
          <w:rFonts w:ascii="Times New Roman" w:hAnsi="Times New Roman" w:cs="Times New Roman"/>
          <w:sz w:val="24"/>
        </w:rPr>
        <w:t>Penelitian</w:t>
      </w:r>
      <w:r w:rsidRPr="00404D94">
        <w:rPr>
          <w:rFonts w:ascii="Times New Roman" w:hAnsi="Times New Roman" w:cs="Times New Roman"/>
          <w:sz w:val="24"/>
        </w:rPr>
        <w:t>…………………</w:t>
      </w:r>
      <w:r>
        <w:rPr>
          <w:rFonts w:ascii="Times New Roman" w:hAnsi="Times New Roman" w:cs="Times New Roman"/>
          <w:sz w:val="24"/>
        </w:rPr>
        <w:t>…</w:t>
      </w:r>
      <w:r w:rsidRPr="00404D94">
        <w:rPr>
          <w:rFonts w:ascii="Times New Roman" w:hAnsi="Times New Roman" w:cs="Times New Roman"/>
          <w:sz w:val="24"/>
        </w:rPr>
        <w:t>………………….……………….22</w:t>
      </w:r>
    </w:p>
    <w:p w14:paraId="082B5B0E" w14:textId="6BC63C38" w:rsidR="00404D94" w:rsidRPr="00404D94" w:rsidRDefault="00404D94" w:rsidP="00404D94">
      <w:pPr>
        <w:tabs>
          <w:tab w:val="left" w:pos="7513"/>
        </w:tabs>
        <w:rPr>
          <w:rFonts w:ascii="Times New Roman" w:hAnsi="Times New Roman" w:cs="Times New Roman"/>
          <w:sz w:val="24"/>
        </w:rPr>
      </w:pPr>
      <w:r w:rsidRPr="00404D94">
        <w:rPr>
          <w:rFonts w:ascii="Times New Roman" w:hAnsi="Times New Roman" w:cs="Times New Roman"/>
          <w:sz w:val="24"/>
        </w:rPr>
        <w:t xml:space="preserve">4.1 Hasil </w:t>
      </w:r>
      <w:r w:rsidR="00D137C3">
        <w:rPr>
          <w:rFonts w:ascii="Times New Roman" w:hAnsi="Times New Roman" w:cs="Times New Roman"/>
          <w:sz w:val="24"/>
        </w:rPr>
        <w:t>Penelitian</w:t>
      </w:r>
      <w:r w:rsidRPr="00404D94">
        <w:rPr>
          <w:rFonts w:ascii="Times New Roman" w:hAnsi="Times New Roman" w:cs="Times New Roman"/>
          <w:sz w:val="24"/>
        </w:rPr>
        <w:t>…………………</w:t>
      </w:r>
      <w:r>
        <w:rPr>
          <w:rFonts w:ascii="Times New Roman" w:hAnsi="Times New Roman" w:cs="Times New Roman"/>
          <w:sz w:val="24"/>
        </w:rPr>
        <w:t>..,</w:t>
      </w:r>
      <w:r w:rsidRPr="00404D94">
        <w:rPr>
          <w:rFonts w:ascii="Times New Roman" w:hAnsi="Times New Roman" w:cs="Times New Roman"/>
          <w:sz w:val="24"/>
        </w:rPr>
        <w:t>……………………………</w:t>
      </w:r>
      <w:r>
        <w:rPr>
          <w:rFonts w:ascii="Times New Roman" w:hAnsi="Times New Roman" w:cs="Times New Roman"/>
          <w:sz w:val="24"/>
        </w:rPr>
        <w:t>...</w:t>
      </w:r>
      <w:r w:rsidRPr="00404D94">
        <w:rPr>
          <w:rFonts w:ascii="Times New Roman" w:hAnsi="Times New Roman" w:cs="Times New Roman"/>
          <w:sz w:val="24"/>
        </w:rPr>
        <w:t>…………26</w:t>
      </w:r>
    </w:p>
    <w:p w14:paraId="280628A1" w14:textId="67674BF5" w:rsidR="00404D94" w:rsidRDefault="00404D94" w:rsidP="00404D94">
      <w:pPr>
        <w:tabs>
          <w:tab w:val="left" w:pos="7513"/>
        </w:tabs>
      </w:pPr>
    </w:p>
    <w:p w14:paraId="30735297" w14:textId="77777777" w:rsidR="00404D94" w:rsidRDefault="00404D94" w:rsidP="00404D94">
      <w:pPr>
        <w:tabs>
          <w:tab w:val="left" w:pos="7513"/>
        </w:tabs>
      </w:pPr>
    </w:p>
    <w:p w14:paraId="56B8900C" w14:textId="4BFF1C7C" w:rsidR="00404D94" w:rsidRDefault="00404D94" w:rsidP="00404D94">
      <w:pPr>
        <w:tabs>
          <w:tab w:val="left" w:pos="7513"/>
        </w:tabs>
      </w:pPr>
    </w:p>
    <w:p w14:paraId="6962EA5C" w14:textId="77777777" w:rsidR="00404D94" w:rsidRDefault="00404D94" w:rsidP="00404D94">
      <w:pPr>
        <w:tabs>
          <w:tab w:val="left" w:pos="7513"/>
        </w:tabs>
      </w:pPr>
    </w:p>
    <w:p w14:paraId="5A487498" w14:textId="77777777" w:rsidR="00404D94" w:rsidRDefault="00404D94" w:rsidP="00404D94">
      <w:pPr>
        <w:tabs>
          <w:tab w:val="left" w:pos="7513"/>
        </w:tabs>
      </w:pPr>
    </w:p>
    <w:p w14:paraId="1C6C7F6A" w14:textId="77777777" w:rsidR="00404D94" w:rsidRDefault="00404D94" w:rsidP="00404D94">
      <w:pPr>
        <w:tabs>
          <w:tab w:val="left" w:pos="7513"/>
        </w:tabs>
      </w:pPr>
    </w:p>
    <w:p w14:paraId="3F0A0767" w14:textId="77777777" w:rsidR="00404D94" w:rsidRDefault="00404D94" w:rsidP="00404D94">
      <w:pPr>
        <w:tabs>
          <w:tab w:val="left" w:pos="7513"/>
        </w:tabs>
      </w:pPr>
    </w:p>
    <w:p w14:paraId="758EB0F3" w14:textId="77777777" w:rsidR="00404D94" w:rsidRDefault="00404D94" w:rsidP="00404D94">
      <w:pPr>
        <w:tabs>
          <w:tab w:val="left" w:pos="7513"/>
        </w:tabs>
      </w:pPr>
    </w:p>
    <w:p w14:paraId="7935B7C7" w14:textId="77777777" w:rsidR="00404D94" w:rsidRDefault="00404D94" w:rsidP="00404D94">
      <w:pPr>
        <w:tabs>
          <w:tab w:val="left" w:pos="7513"/>
        </w:tabs>
      </w:pPr>
    </w:p>
    <w:p w14:paraId="0D66B584" w14:textId="77777777" w:rsidR="00404D94" w:rsidRDefault="00404D94" w:rsidP="00404D94">
      <w:pPr>
        <w:tabs>
          <w:tab w:val="left" w:pos="7513"/>
        </w:tabs>
      </w:pPr>
    </w:p>
    <w:p w14:paraId="6FAD501E" w14:textId="77777777" w:rsidR="00404D94" w:rsidRDefault="00404D94" w:rsidP="00404D94">
      <w:pPr>
        <w:tabs>
          <w:tab w:val="left" w:pos="7513"/>
        </w:tabs>
      </w:pPr>
    </w:p>
    <w:p w14:paraId="2999ECFF" w14:textId="77777777" w:rsidR="00404D94" w:rsidRDefault="00404D94" w:rsidP="00404D94">
      <w:pPr>
        <w:tabs>
          <w:tab w:val="left" w:pos="7513"/>
        </w:tabs>
      </w:pPr>
    </w:p>
    <w:p w14:paraId="6B576C7C" w14:textId="77777777" w:rsidR="00404D94" w:rsidRDefault="00404D94" w:rsidP="00404D94">
      <w:pPr>
        <w:tabs>
          <w:tab w:val="left" w:pos="7513"/>
        </w:tabs>
      </w:pPr>
    </w:p>
    <w:p w14:paraId="5CD483A5" w14:textId="77777777" w:rsidR="00404D94" w:rsidRDefault="00404D94" w:rsidP="00404D94">
      <w:pPr>
        <w:tabs>
          <w:tab w:val="left" w:pos="7513"/>
        </w:tabs>
      </w:pPr>
    </w:p>
    <w:p w14:paraId="612A6FAF" w14:textId="77777777" w:rsidR="00404D94" w:rsidRDefault="00404D94" w:rsidP="00404D94">
      <w:pPr>
        <w:tabs>
          <w:tab w:val="left" w:pos="7513"/>
        </w:tabs>
      </w:pPr>
    </w:p>
    <w:p w14:paraId="63A5913D" w14:textId="77777777" w:rsidR="00404D94" w:rsidRDefault="00404D94" w:rsidP="00404D94">
      <w:pPr>
        <w:tabs>
          <w:tab w:val="left" w:pos="7513"/>
        </w:tabs>
      </w:pPr>
    </w:p>
    <w:p w14:paraId="7FBD2468" w14:textId="77777777" w:rsidR="00404D94" w:rsidRDefault="00404D94" w:rsidP="00404D94">
      <w:pPr>
        <w:tabs>
          <w:tab w:val="left" w:pos="7513"/>
        </w:tabs>
      </w:pPr>
    </w:p>
    <w:p w14:paraId="58C58477" w14:textId="77777777" w:rsidR="00404D94" w:rsidRDefault="00404D94" w:rsidP="00404D94">
      <w:pPr>
        <w:tabs>
          <w:tab w:val="left" w:pos="7513"/>
        </w:tabs>
      </w:pPr>
    </w:p>
    <w:p w14:paraId="595BF182" w14:textId="77777777" w:rsidR="00404D94" w:rsidRDefault="00404D94" w:rsidP="00404D94">
      <w:pPr>
        <w:tabs>
          <w:tab w:val="left" w:pos="7513"/>
        </w:tabs>
      </w:pPr>
    </w:p>
    <w:p w14:paraId="6F7A4CC5" w14:textId="77777777" w:rsidR="00404D94" w:rsidRDefault="00404D94" w:rsidP="00404D94">
      <w:pPr>
        <w:tabs>
          <w:tab w:val="left" w:pos="7513"/>
        </w:tabs>
      </w:pPr>
    </w:p>
    <w:p w14:paraId="2FAEDEB0" w14:textId="77777777" w:rsidR="00404D94" w:rsidRDefault="00404D94" w:rsidP="00404D94">
      <w:pPr>
        <w:tabs>
          <w:tab w:val="left" w:pos="7513"/>
        </w:tabs>
      </w:pPr>
    </w:p>
    <w:p w14:paraId="545C342C" w14:textId="77777777" w:rsidR="00404D94" w:rsidRDefault="00404D94" w:rsidP="00404D94">
      <w:pPr>
        <w:tabs>
          <w:tab w:val="left" w:pos="7513"/>
        </w:tabs>
      </w:pPr>
    </w:p>
    <w:p w14:paraId="1B519E16" w14:textId="77777777" w:rsidR="00404D94" w:rsidRDefault="00404D94" w:rsidP="00404D94">
      <w:pPr>
        <w:tabs>
          <w:tab w:val="left" w:pos="7513"/>
        </w:tabs>
      </w:pPr>
    </w:p>
    <w:p w14:paraId="41DA148F" w14:textId="77777777" w:rsidR="00404D94" w:rsidRDefault="00404D94" w:rsidP="00404D94">
      <w:pPr>
        <w:tabs>
          <w:tab w:val="left" w:pos="7513"/>
        </w:tabs>
      </w:pPr>
    </w:p>
    <w:p w14:paraId="505CFDD2" w14:textId="5E92F800" w:rsidR="00404D94" w:rsidRDefault="00404D94" w:rsidP="00404D94">
      <w:pPr>
        <w:pStyle w:val="Heading1"/>
      </w:pPr>
      <w:bookmarkStart w:id="22" w:name="_Toc200839895"/>
      <w:r>
        <w:lastRenderedPageBreak/>
        <w:t>DAFTAR GAMBAR</w:t>
      </w:r>
      <w:bookmarkEnd w:id="22"/>
    </w:p>
    <w:p w14:paraId="785B5762" w14:textId="529D05D5" w:rsidR="00404D94" w:rsidRPr="00F26BA4" w:rsidRDefault="00F26BA4" w:rsidP="00404D94">
      <w:pPr>
        <w:tabs>
          <w:tab w:val="left" w:pos="7513"/>
        </w:tabs>
        <w:rPr>
          <w:rFonts w:ascii="Times New Roman" w:hAnsi="Times New Roman" w:cs="Times New Roman"/>
          <w:sz w:val="24"/>
        </w:rPr>
      </w:pPr>
      <w:r w:rsidRPr="00F26BA4">
        <w:rPr>
          <w:rFonts w:ascii="Times New Roman" w:hAnsi="Times New Roman" w:cs="Times New Roman"/>
          <w:sz w:val="24"/>
        </w:rPr>
        <w:t xml:space="preserve">2.2 Kerangka </w:t>
      </w:r>
      <w:r w:rsidR="00D137C3">
        <w:rPr>
          <w:rFonts w:ascii="Times New Roman" w:hAnsi="Times New Roman" w:cs="Times New Roman"/>
          <w:sz w:val="24"/>
        </w:rPr>
        <w:t>Berpikir</w:t>
      </w:r>
      <w:r w:rsidRPr="00F26BA4">
        <w:rPr>
          <w:rFonts w:ascii="Times New Roman" w:hAnsi="Times New Roman" w:cs="Times New Roman"/>
          <w:sz w:val="24"/>
        </w:rPr>
        <w:t>………</w:t>
      </w:r>
      <w:r>
        <w:rPr>
          <w:rFonts w:ascii="Times New Roman" w:hAnsi="Times New Roman" w:cs="Times New Roman"/>
          <w:sz w:val="24"/>
        </w:rPr>
        <w:t>..</w:t>
      </w:r>
      <w:r w:rsidRPr="00F26BA4">
        <w:rPr>
          <w:rFonts w:ascii="Times New Roman" w:hAnsi="Times New Roman" w:cs="Times New Roman"/>
          <w:sz w:val="24"/>
        </w:rPr>
        <w:t>………………</w:t>
      </w:r>
      <w:r>
        <w:rPr>
          <w:rFonts w:ascii="Times New Roman" w:hAnsi="Times New Roman" w:cs="Times New Roman"/>
          <w:sz w:val="24"/>
        </w:rPr>
        <w:t>..</w:t>
      </w:r>
      <w:r w:rsidRPr="00F26BA4">
        <w:rPr>
          <w:rFonts w:ascii="Times New Roman" w:hAnsi="Times New Roman" w:cs="Times New Roman"/>
          <w:sz w:val="24"/>
        </w:rPr>
        <w:t>………………………………..18</w:t>
      </w:r>
    </w:p>
    <w:p w14:paraId="14F6CEEB" w14:textId="77777777" w:rsidR="00404D94" w:rsidRDefault="00404D94" w:rsidP="00404D94">
      <w:pPr>
        <w:tabs>
          <w:tab w:val="left" w:pos="7513"/>
        </w:tabs>
      </w:pPr>
    </w:p>
    <w:p w14:paraId="6342DBFE" w14:textId="77777777" w:rsidR="00404D94" w:rsidRDefault="00404D94" w:rsidP="00404D94">
      <w:pPr>
        <w:tabs>
          <w:tab w:val="left" w:pos="7513"/>
        </w:tabs>
      </w:pPr>
    </w:p>
    <w:p w14:paraId="4C0ECDF3" w14:textId="77777777" w:rsidR="00404D94" w:rsidRDefault="00404D94" w:rsidP="00404D94">
      <w:pPr>
        <w:tabs>
          <w:tab w:val="left" w:pos="7513"/>
        </w:tabs>
      </w:pPr>
    </w:p>
    <w:p w14:paraId="7ED31A48" w14:textId="77777777" w:rsidR="00404D94" w:rsidRDefault="00404D94" w:rsidP="00404D94">
      <w:pPr>
        <w:tabs>
          <w:tab w:val="left" w:pos="7513"/>
        </w:tabs>
      </w:pPr>
    </w:p>
    <w:p w14:paraId="24137DB8" w14:textId="77777777" w:rsidR="00404D94" w:rsidRDefault="00404D94" w:rsidP="00404D94">
      <w:pPr>
        <w:tabs>
          <w:tab w:val="left" w:pos="7513"/>
        </w:tabs>
      </w:pPr>
    </w:p>
    <w:p w14:paraId="3EED6EF6" w14:textId="77777777" w:rsidR="00404D94" w:rsidRDefault="00404D94" w:rsidP="00404D94">
      <w:pPr>
        <w:tabs>
          <w:tab w:val="left" w:pos="7513"/>
        </w:tabs>
      </w:pPr>
    </w:p>
    <w:p w14:paraId="32E91AAC" w14:textId="77777777" w:rsidR="00404D94" w:rsidRDefault="00404D94" w:rsidP="00404D94">
      <w:pPr>
        <w:tabs>
          <w:tab w:val="left" w:pos="7513"/>
        </w:tabs>
      </w:pPr>
    </w:p>
    <w:p w14:paraId="7E2AE15C" w14:textId="77777777" w:rsidR="00404D94" w:rsidRDefault="00404D94" w:rsidP="00404D94">
      <w:pPr>
        <w:tabs>
          <w:tab w:val="left" w:pos="7513"/>
        </w:tabs>
      </w:pPr>
    </w:p>
    <w:p w14:paraId="4F38896D" w14:textId="77777777" w:rsidR="00404D94" w:rsidRDefault="00404D94" w:rsidP="00404D94">
      <w:pPr>
        <w:tabs>
          <w:tab w:val="left" w:pos="7513"/>
        </w:tabs>
      </w:pPr>
    </w:p>
    <w:p w14:paraId="0D17177C" w14:textId="77777777" w:rsidR="00404D94" w:rsidRDefault="00404D94" w:rsidP="00404D94">
      <w:pPr>
        <w:tabs>
          <w:tab w:val="left" w:pos="7513"/>
        </w:tabs>
      </w:pPr>
    </w:p>
    <w:p w14:paraId="2F3E10CA" w14:textId="77777777" w:rsidR="00404D94" w:rsidRDefault="00404D94" w:rsidP="00404D94">
      <w:pPr>
        <w:tabs>
          <w:tab w:val="left" w:pos="7513"/>
        </w:tabs>
      </w:pPr>
    </w:p>
    <w:p w14:paraId="485E58A9" w14:textId="77777777" w:rsidR="00404D94" w:rsidRDefault="00404D94" w:rsidP="00404D94">
      <w:pPr>
        <w:tabs>
          <w:tab w:val="left" w:pos="7513"/>
        </w:tabs>
      </w:pPr>
    </w:p>
    <w:p w14:paraId="048296B7" w14:textId="77777777" w:rsidR="00404D94" w:rsidRDefault="00404D94" w:rsidP="00404D94">
      <w:pPr>
        <w:tabs>
          <w:tab w:val="left" w:pos="7513"/>
        </w:tabs>
      </w:pPr>
    </w:p>
    <w:p w14:paraId="781FD293" w14:textId="77777777" w:rsidR="00404D94" w:rsidRDefault="00404D94" w:rsidP="00404D94">
      <w:pPr>
        <w:tabs>
          <w:tab w:val="left" w:pos="7513"/>
        </w:tabs>
      </w:pPr>
    </w:p>
    <w:p w14:paraId="47B99106" w14:textId="77777777" w:rsidR="00404D94" w:rsidRDefault="00404D94" w:rsidP="00404D94">
      <w:pPr>
        <w:tabs>
          <w:tab w:val="left" w:pos="7513"/>
        </w:tabs>
      </w:pPr>
    </w:p>
    <w:p w14:paraId="61003FE1" w14:textId="77777777" w:rsidR="00404D94" w:rsidRDefault="00404D94" w:rsidP="00404D94">
      <w:pPr>
        <w:tabs>
          <w:tab w:val="left" w:pos="7513"/>
        </w:tabs>
      </w:pPr>
    </w:p>
    <w:p w14:paraId="5B89916C" w14:textId="77777777" w:rsidR="00404D94" w:rsidRDefault="00404D94" w:rsidP="00404D94">
      <w:pPr>
        <w:tabs>
          <w:tab w:val="left" w:pos="7513"/>
        </w:tabs>
      </w:pPr>
    </w:p>
    <w:p w14:paraId="3B734EF0" w14:textId="77777777" w:rsidR="00404D94" w:rsidRDefault="00404D94" w:rsidP="00404D94">
      <w:pPr>
        <w:tabs>
          <w:tab w:val="left" w:pos="7513"/>
        </w:tabs>
      </w:pPr>
    </w:p>
    <w:p w14:paraId="39508783" w14:textId="77777777" w:rsidR="00404D94" w:rsidRDefault="00404D94" w:rsidP="00404D94">
      <w:pPr>
        <w:tabs>
          <w:tab w:val="left" w:pos="7513"/>
        </w:tabs>
      </w:pPr>
    </w:p>
    <w:p w14:paraId="4A06391C" w14:textId="77777777" w:rsidR="00404D94" w:rsidRPr="00404D94" w:rsidRDefault="00404D94" w:rsidP="00404D94">
      <w:pPr>
        <w:tabs>
          <w:tab w:val="left" w:pos="7513"/>
        </w:tabs>
        <w:sectPr w:rsidR="00404D94" w:rsidRPr="00404D94" w:rsidSect="00E12CA3">
          <w:headerReference w:type="even" r:id="rId18"/>
          <w:headerReference w:type="default" r:id="rId19"/>
          <w:footerReference w:type="default" r:id="rId20"/>
          <w:headerReference w:type="first" r:id="rId21"/>
          <w:footerReference w:type="first" r:id="rId22"/>
          <w:pgSz w:w="11906" w:h="16838" w:code="9"/>
          <w:pgMar w:top="2268" w:right="1701" w:bottom="1701" w:left="2268" w:header="709" w:footer="709" w:gutter="0"/>
          <w:pgNumType w:fmt="lowerRoman" w:start="1"/>
          <w:cols w:space="708"/>
          <w:titlePg/>
          <w:docGrid w:linePitch="360"/>
        </w:sectPr>
      </w:pPr>
    </w:p>
    <w:p w14:paraId="048B2ACB" w14:textId="5466D12F" w:rsidR="004B4A5D" w:rsidRPr="00F27C0E" w:rsidRDefault="004B4A5D" w:rsidP="001D2AF7">
      <w:pPr>
        <w:pStyle w:val="Heading1"/>
        <w:rPr>
          <w:sz w:val="24"/>
        </w:rPr>
      </w:pPr>
      <w:bookmarkStart w:id="23" w:name="_Toc200839896"/>
      <w:bookmarkEnd w:id="15"/>
      <w:bookmarkEnd w:id="16"/>
      <w:bookmarkEnd w:id="17"/>
      <w:bookmarkEnd w:id="18"/>
      <w:bookmarkEnd w:id="19"/>
      <w:bookmarkEnd w:id="20"/>
      <w:r w:rsidRPr="00F27C0E">
        <w:rPr>
          <w:sz w:val="24"/>
        </w:rPr>
        <w:lastRenderedPageBreak/>
        <w:t>BAB I</w:t>
      </w:r>
      <w:bookmarkEnd w:id="23"/>
    </w:p>
    <w:p w14:paraId="69F5577B" w14:textId="77777777" w:rsidR="004B4A5D" w:rsidRPr="00F27C0E" w:rsidRDefault="004B4A5D" w:rsidP="001D2AF7">
      <w:pPr>
        <w:pStyle w:val="Heading1"/>
        <w:rPr>
          <w:sz w:val="24"/>
        </w:rPr>
      </w:pPr>
      <w:bookmarkStart w:id="24" w:name="_Toc200839897"/>
      <w:r w:rsidRPr="00F27C0E">
        <w:rPr>
          <w:sz w:val="24"/>
        </w:rPr>
        <w:t>LATAR BELAKANG</w:t>
      </w:r>
      <w:bookmarkEnd w:id="24"/>
    </w:p>
    <w:p w14:paraId="0429EA32" w14:textId="77777777" w:rsidR="004B4A5D" w:rsidRPr="00F27C0E" w:rsidRDefault="004B4A5D" w:rsidP="004B4A5D">
      <w:pPr>
        <w:pStyle w:val="Heading2"/>
      </w:pPr>
      <w:bookmarkStart w:id="25" w:name="_Toc200839898"/>
      <w:r w:rsidRPr="00F27C0E">
        <w:t>1.1 Pendahuluan</w:t>
      </w:r>
      <w:bookmarkEnd w:id="25"/>
    </w:p>
    <w:p w14:paraId="744159A9" w14:textId="488F9919" w:rsidR="007377F0" w:rsidRPr="00F27C0E" w:rsidRDefault="004B4A5D" w:rsidP="007377F0">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Dengan perkembangan zaman, media baru telah muncul dan sekarang menjadi sumber informasi dari segala aspek. Kehadiran media dapat mempermudah orang untuk mendapatkan informasi. Media tidak hanya mengandung data, tetapi juga dapat digunakan untuk hiburan, pendidikan, budaya, dan berbagai tujuan lainnya. Media dapat digunakan dalam pendidikan untuk memberikan informasi dan pesan pem</w:t>
      </w:r>
      <w:r w:rsidR="001D2AF7" w:rsidRPr="00F27C0E">
        <w:rPr>
          <w:rFonts w:ascii="Times New Roman" w:hAnsi="Times New Roman" w:cs="Times New Roman"/>
          <w:sz w:val="24"/>
          <w:szCs w:val="24"/>
        </w:rPr>
        <w:t>belajaran kepada siswa. Menurut</w:t>
      </w:r>
      <w:r w:rsidRPr="00F27C0E">
        <w:rPr>
          <w:rFonts w:ascii="Times New Roman" w:hAnsi="Times New Roman" w:cs="Times New Roman"/>
          <w:sz w:val="24"/>
          <w:szCs w:val="24"/>
        </w:rPr>
        <w:fldChar w:fldCharType="begin" w:fldLock="1"/>
      </w:r>
      <w:r w:rsidR="00C41E47" w:rsidRPr="00F27C0E">
        <w:rPr>
          <w:rFonts w:ascii="Times New Roman" w:hAnsi="Times New Roman" w:cs="Times New Roman"/>
          <w:sz w:val="24"/>
          <w:szCs w:val="24"/>
        </w:rPr>
        <w:instrText>ADDIN CSL_CITATION {"citationItems":[{"id":"ITEM-1","itemData":{"abstract":"Audio podcasts can be a new innovation for learning development, especially in elementary schools (SD). Teachers can use audio podcasts as a tool in practicing Indonesian language skills, especially listening skills. This study aims to explain the use of audio podcasts in listening learning in class IV SDN Kebon Jeruk 06 West Jakarta. This type of research is qualitative using descriptive method. Data collection techniques using interviews, observation, and documentation. Respondents in this study amounted to 18 students. The results showed that audio podcasts can be used as a medium for learning students' listening skills. Besides being interesting, students become more focused on listening to the material being explained. This affects the results of a good listening test. Constraints faced by students relate to the process of interpreting the listening material because it is only in the form of audio. Through listening learning activities using podcast media, students can hone their memory by telling what they have heard and train students' level of focus in listening to the material.","author":[{"dropping-particle":"","family":"Lestari","given":"Duwi","non-dropping-particle":"","parse-names":false,"suffix":""},{"dropping-particle":"","family":"Fatonah","given":"Khusnul","non-dropping-particle":"","parse-names":false,"suffix":""}],"container-title":"Seminar Nasional Ilmu Pendidikan dan Multidisiplin","id":"ITEM-1","issued":{"date-parts":[["2021"]]},"page":"298-305","title":"Pemanfaatan Media Podcast Dalam Pembelajaran Menyimak Bagi Siswa Kelas Iv Di Sdn Kebon Jeruk 06 Jakarta Barat","type":"article-journal","volume":"4"},"uris":["http://www.mendeley.com/documents/?uuid=f3c96cc0-1b32-43f9-ade2-d99335ccb1c5"]}],"mendeley":{"formattedCitation":"(Lestari &amp; Fatonah, 2021)","manualFormatting":" Setyaning dan Putra, (2021)","plainTextFormattedCitation":"(Lestari &amp; Fatonah, 2021)","previouslyFormattedCitation":"(Lestari &amp; Fatonah, 2021)"},"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 xml:space="preserve"> Setyaning dan Putra,</w:t>
      </w:r>
      <w:r w:rsidR="005538F1" w:rsidRPr="00F27C0E">
        <w:rPr>
          <w:rFonts w:ascii="Times New Roman" w:hAnsi="Times New Roman" w:cs="Times New Roman"/>
          <w:noProof/>
          <w:sz w:val="24"/>
          <w:szCs w:val="24"/>
        </w:rPr>
        <w:t xml:space="preserve"> </w:t>
      </w:r>
      <w:r w:rsidRPr="00F27C0E">
        <w:rPr>
          <w:rFonts w:ascii="Times New Roman" w:hAnsi="Times New Roman" w:cs="Times New Roman"/>
          <w:noProof/>
          <w:sz w:val="24"/>
          <w:szCs w:val="24"/>
        </w:rPr>
        <w:t>(2021)</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Media terdiri dari berbagai jenis, termasuk media cetak, media audio, media visual, dan media </w:t>
      </w:r>
      <w:r w:rsidR="00A24372"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Setiap jenis media memiliki peran unik dalam proses pembelajaran. </w:t>
      </w:r>
    </w:p>
    <w:p w14:paraId="6E6EFB88" w14:textId="462A13E1" w:rsidR="001D2AF7" w:rsidRPr="00F27C0E" w:rsidRDefault="004B4A5D" w:rsidP="007377F0">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Media yang berkaitan dengan indra pendengaran </w:t>
      </w:r>
      <w:r w:rsidR="00D137C3">
        <w:rPr>
          <w:rFonts w:ascii="Times New Roman" w:hAnsi="Times New Roman" w:cs="Times New Roman"/>
          <w:sz w:val="24"/>
          <w:szCs w:val="24"/>
        </w:rPr>
        <w:t>bisa</w:t>
      </w:r>
      <w:r w:rsidRPr="00F27C0E">
        <w:rPr>
          <w:rFonts w:ascii="Times New Roman" w:hAnsi="Times New Roman" w:cs="Times New Roman"/>
          <w:sz w:val="24"/>
          <w:szCs w:val="24"/>
        </w:rPr>
        <w:t xml:space="preserve">anya menggunakan media audio, yang berfokus pada suara dan bunyi. Radio, </w:t>
      </w:r>
      <w:r w:rsidRPr="00F27C0E">
        <w:rPr>
          <w:rFonts w:ascii="Times New Roman" w:hAnsi="Times New Roman" w:cs="Times New Roman"/>
          <w:i/>
          <w:sz w:val="24"/>
          <w:szCs w:val="24"/>
        </w:rPr>
        <w:t>tape recorder</w:t>
      </w:r>
      <w:r w:rsidRPr="00F27C0E">
        <w:rPr>
          <w:rFonts w:ascii="Times New Roman" w:hAnsi="Times New Roman" w:cs="Times New Roman"/>
          <w:sz w:val="24"/>
          <w:szCs w:val="24"/>
        </w:rPr>
        <w:t xml:space="preserve">, dan piringan hitam adalah beberapa contoh media audio yang dapat digunakan dalam pembelajaran bahasa Indonesia. Baru-baru ini, media baru yang digunakan dalam kegiatan belajar dan mengajar adalah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pembelajaran. Menurut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797-0140","author":[{"dropping-particle":"","family":"RASMAN","given":"RASMAN","non-dropping-particle":"","parse-names":false,"suffix":""}],"container-title":"EDUTECH: Jurnal Inovasi Pendidikan Berbantuan Teknologi","id":"ITEM-1","issue":"2","issued":{"date-parts":[["2021"]]},"page":"118-126","title":"Penggunaan Youtube Sebagai Media Pembelajaran Bahasa Inggris Pada Masa Pandemi Covid 19","type":"article-journal","volume":"1"},"uris":["http://www.mendeley.com/documents/?uuid=8695d392-65f0-4442-9354-6a6de9418835"]}],"mendeley":{"formattedCitation":"(RASMAN, 2021)","manualFormatting":"RASMAN, (2021)","plainTextFormattedCitation":"(RASMAN, 2021)","previouslyFormattedCitation":"(RASMAN, 2021)"},"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RASMAN, (2021)</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manfaat penggunaan media dalam kegiatan dan proses pembelajaran adalah siswa memperoleh pemahaman yang lebih baik tentang materi dan memiliki banyak pilihan yang sesuai dengan karakteristik dan kebutuhan mereka. </w:t>
      </w:r>
    </w:p>
    <w:p w14:paraId="1051A4AB" w14:textId="6A5DDFB9" w:rsidR="001D2AF7" w:rsidRPr="00F27C0E" w:rsidRDefault="004B4A5D" w:rsidP="001D2AF7">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Bukan hanya materi yang menarik, tetapi juga meningkatkan minat dan semangat siswa untuk belajar. Akibatnya, siswa dapat lebih fokus dan kegiatan belajar mengajar pun lebih efektif.</w:t>
      </w:r>
      <w:r w:rsidR="001D2AF7" w:rsidRPr="00F27C0E">
        <w:rPr>
          <w:rFonts w:ascii="Times New Roman" w:hAnsi="Times New Roman" w:cs="Times New Roman"/>
          <w:sz w:val="24"/>
          <w:szCs w:val="24"/>
        </w:rPr>
        <w:t xml:space="preserve">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pada dasarnya adalah media hiburan, </w:t>
      </w:r>
      <w:r w:rsidRPr="00F27C0E">
        <w:rPr>
          <w:rFonts w:ascii="Times New Roman" w:hAnsi="Times New Roman" w:cs="Times New Roman"/>
          <w:sz w:val="24"/>
          <w:szCs w:val="24"/>
        </w:rPr>
        <w:lastRenderedPageBreak/>
        <w:t xml:space="preserve">tetapi seiring berjalannya waktu, mereka sekarang dapat berfungsi sebagai media pembelajaran juga. </w:t>
      </w:r>
    </w:p>
    <w:p w14:paraId="19B93F44" w14:textId="2125A9DE" w:rsidR="004B4A5D" w:rsidRPr="00F27C0E" w:rsidRDefault="000E54A9" w:rsidP="001D2AF7">
      <w:pPr>
        <w:spacing w:line="480" w:lineRule="auto"/>
        <w:ind w:right="49" w:firstLine="720"/>
        <w:jc w:val="both"/>
        <w:rPr>
          <w:rFonts w:ascii="Times New Roman" w:hAnsi="Times New Roman" w:cs="Times New Roman"/>
          <w:sz w:val="24"/>
          <w:szCs w:val="24"/>
        </w:rPr>
      </w:pPr>
      <w:r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adalah inovasi baru dalam pembelajaran berbasis audio. </w:t>
      </w:r>
      <w:r w:rsidRPr="000E54A9">
        <w:rPr>
          <w:rFonts w:ascii="Times New Roman" w:hAnsi="Times New Roman" w:cs="Times New Roman"/>
          <w:i/>
          <w:sz w:val="24"/>
          <w:szCs w:val="24"/>
        </w:rPr>
        <w:t>Podcast</w:t>
      </w:r>
      <w:r w:rsidR="004B4A5D" w:rsidRPr="00F27C0E">
        <w:rPr>
          <w:rFonts w:ascii="Times New Roman" w:hAnsi="Times New Roman" w:cs="Times New Roman"/>
          <w:i/>
          <w:sz w:val="24"/>
          <w:szCs w:val="24"/>
        </w:rPr>
        <w:t xml:space="preserve"> </w:t>
      </w:r>
      <w:r w:rsidR="004B4A5D" w:rsidRPr="00F27C0E">
        <w:rPr>
          <w:rFonts w:ascii="Times New Roman" w:hAnsi="Times New Roman" w:cs="Times New Roman"/>
          <w:sz w:val="24"/>
          <w:szCs w:val="24"/>
        </w:rPr>
        <w:t xml:space="preserve">dalam bahasa Indonesia sudah dipadankan dengan "siniar" dalam KBBI, yang berarti siaran digital yang mencakup berita, musik, dan sebagainya. Hal ini sejalan dengan pendapat  </w:t>
      </w:r>
      <w:r w:rsidR="004B4A5D" w:rsidRPr="00F27C0E">
        <w:rPr>
          <w:rFonts w:ascii="Times New Roman" w:hAnsi="Times New Roman" w:cs="Times New Roman"/>
          <w:sz w:val="24"/>
          <w:szCs w:val="24"/>
        </w:rPr>
        <w:fldChar w:fldCharType="begin" w:fldLock="1"/>
      </w:r>
      <w:r w:rsidR="004B4A5D" w:rsidRPr="00F27C0E">
        <w:rPr>
          <w:rFonts w:ascii="Times New Roman" w:hAnsi="Times New Roman" w:cs="Times New Roman"/>
          <w:sz w:val="24"/>
          <w:szCs w:val="24"/>
        </w:rPr>
        <w:instrText>ADDIN CSL_CITATION {"citationItems":[{"id":"ITEM-1","itemData":{"DOI":"10.36379/estetika.v3i2.201","abstract":"Penelitian ini membahas bagaimana podcast digunakan sebagai media pembelajaran sastra Indonesia. Tujuan dari penelitian ini adalah untuk mengetahui bagaimana penggunaan podcast sebagai media pembelajaran sastra Indonesia di perguruan tinggi. Subjek dari penelitian ini adalah mahasiswa aktif Pendidikan Bahasa dan Sastra Indonesia UIN Syarif Hidayatullah yang semuanya telah sedia menjadi responden penelitian. Metode yang digunakan pada penelitian ini adalah metode deskriptif kualitatif. Sumber data dari penelitian ini adalah kuisioner penggunaan podcast sebagai media pembelajaran sastra yang disebar secara daring melalui google form. Data berupa persentase dan jawaban responden dari pertanyaan-pertanyaan pilihan ganda dan essay singkat mengenai penggunaan media podcast dalam pembelajaran sastra. Metode analisis data dilakukan dengan mengelompokkan rata-rata skor jawaban pada angket, mencari persentasi hasil tanggapan responden, dan menginterpretasi hasil tanggapan responden berdasarkan persentase. Hasil dari penelitian ini adalah penggunaan podcast sebagai media pembelajaran sastra Indonesia sedikit banyaknya sudah dilakukan. Responden yang merupakan peserta didik dalam pembelajaran sastra merasa bahwa podcast sebagai media pembelajaran sastra cukup efektif, karena sifatnya yang mudah diakses, bisa diputar berulang-ulang, menyenangkan, dan menambah variasi dalam pembelajaran.","author":[{"dropping-particle":"","family":"Farhan","given":"Muhamad","non-dropping-particle":"","parse-names":false,"suffix":""}],"container-title":"Estetika: Jurnal Pendidikan Bahasa Dan Sastra Indonesia","id":"ITEM-1","issue":"2","issued":{"date-parts":[["2022"]]},"page":"64-71","title":"Penggunaan Podcast Sebagai Media Pembelajaran Sastra Indonesia","type":"article-journal","volume":"3"},"uris":["http://www.mendeley.com/documents/?uuid=eb5294e6-ac95-4996-a24a-752f1c99e6ee"]}],"mendeley":{"formattedCitation":"(Farhan, 2022a)","manualFormatting":"Farhan, (2022)","plainTextFormattedCitation":"(Farhan, 2022a)","previouslyFormattedCitation":"(Farhan, 2022a)"},"properties":{"noteIndex":0},"schema":"https://github.com/citation-style-language/schema/raw/master/csl-citation.json"}</w:instrText>
      </w:r>
      <w:r w:rsidR="004B4A5D" w:rsidRPr="00F27C0E">
        <w:rPr>
          <w:rFonts w:ascii="Times New Roman" w:hAnsi="Times New Roman" w:cs="Times New Roman"/>
          <w:sz w:val="24"/>
          <w:szCs w:val="24"/>
        </w:rPr>
        <w:fldChar w:fldCharType="separate"/>
      </w:r>
      <w:r w:rsidR="004B4A5D" w:rsidRPr="00F27C0E">
        <w:rPr>
          <w:rFonts w:ascii="Times New Roman" w:hAnsi="Times New Roman" w:cs="Times New Roman"/>
          <w:noProof/>
          <w:sz w:val="24"/>
          <w:szCs w:val="24"/>
        </w:rPr>
        <w:t>Farhan, (2022)</w:t>
      </w:r>
      <w:r w:rsidR="004B4A5D" w:rsidRPr="00F27C0E">
        <w:rPr>
          <w:rFonts w:ascii="Times New Roman" w:hAnsi="Times New Roman" w:cs="Times New Roman"/>
          <w:sz w:val="24"/>
          <w:szCs w:val="24"/>
        </w:rPr>
        <w:fldChar w:fldCharType="end"/>
      </w:r>
      <w:r w:rsidR="004B4A5D" w:rsidRPr="00F27C0E">
        <w:rPr>
          <w:rFonts w:ascii="Times New Roman" w:hAnsi="Times New Roman" w:cs="Times New Roman"/>
          <w:sz w:val="24"/>
          <w:szCs w:val="24"/>
        </w:rPr>
        <w:t xml:space="preserve"> bahwasannya siniar (</w:t>
      </w:r>
      <w:r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adalah rekaman suara yang diunggah ke media sosial agar semua orang dapat mendengarkannya kapan saja dan di mana saja </w:t>
      </w:r>
    </w:p>
    <w:p w14:paraId="1E3B9FF7" w14:textId="3DC24E8F" w:rsidR="001D2AF7" w:rsidRPr="00F27C0E" w:rsidRDefault="000E54A9" w:rsidP="007377F0">
      <w:pPr>
        <w:spacing w:line="480" w:lineRule="auto"/>
        <w:ind w:right="49" w:firstLine="720"/>
        <w:jc w:val="both"/>
        <w:rPr>
          <w:rFonts w:ascii="Times New Roman" w:hAnsi="Times New Roman" w:cs="Times New Roman"/>
          <w:sz w:val="24"/>
          <w:szCs w:val="24"/>
        </w:rPr>
      </w:pPr>
      <w:r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digunakan sebagai media pembelajaran dalam pembelajaran bahasa Indonesia dengan tujuan untuk menciptakan suasana kegiatan pembelajaran yang menarik siswa untuk mengikuti pelajaran dari awal hingga akhir. Ini menunjukkan bahwa siswa dapat memahami materi dengan cepat sambil tetap menyimak dengan baik, menyenangkan, dan terlibat dalam interaksi dan komunikasi. </w:t>
      </w:r>
    </w:p>
    <w:p w14:paraId="72BCD8EF" w14:textId="33F2D2E4" w:rsidR="004B4A5D" w:rsidRPr="00F27C0E" w:rsidRDefault="000E54A9" w:rsidP="007377F0">
      <w:pPr>
        <w:spacing w:line="480" w:lineRule="auto"/>
        <w:ind w:right="49" w:firstLine="720"/>
        <w:jc w:val="both"/>
        <w:rPr>
          <w:rFonts w:ascii="Times New Roman" w:hAnsi="Times New Roman" w:cs="Times New Roman"/>
          <w:sz w:val="24"/>
          <w:szCs w:val="24"/>
        </w:rPr>
      </w:pPr>
      <w:r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memiliki banyak video pembelajaran yang dapat dipilih dan digunakan oleh guru untuk kegiatan pembelajaran yang menarik. Guru dapat memberi siswa </w:t>
      </w:r>
      <w:r w:rsidR="004B4A5D" w:rsidRPr="00F27C0E">
        <w:rPr>
          <w:rFonts w:ascii="Times New Roman" w:hAnsi="Times New Roman" w:cs="Times New Roman"/>
          <w:i/>
          <w:sz w:val="24"/>
          <w:szCs w:val="24"/>
        </w:rPr>
        <w:t xml:space="preserve">link </w:t>
      </w:r>
      <w:r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untuk mereka pelajari dan memahami materi yang diajarkan. Kemudian, </w:t>
      </w:r>
      <w:r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ini dapat digunakan untuk berbicara tentang hal-hal yang belum dipahami dengan baik, memungkinkan siswa dan guru berinteraksi dan berkomunikasi secara aktif. </w:t>
      </w:r>
    </w:p>
    <w:p w14:paraId="51DB42BB" w14:textId="14A1BBB7" w:rsidR="004B4A5D" w:rsidRPr="00F27C0E" w:rsidRDefault="004B4A5D" w:rsidP="001D2AF7">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Untuk </w:t>
      </w:r>
      <w:r w:rsidR="001D2AF7" w:rsidRPr="00F27C0E">
        <w:rPr>
          <w:rFonts w:ascii="Times New Roman" w:hAnsi="Times New Roman" w:cs="Times New Roman"/>
          <w:sz w:val="24"/>
          <w:szCs w:val="24"/>
        </w:rPr>
        <w:t>pem</w:t>
      </w:r>
      <w:r w:rsidRPr="00F27C0E">
        <w:rPr>
          <w:rFonts w:ascii="Times New Roman" w:hAnsi="Times New Roman" w:cs="Times New Roman"/>
          <w:sz w:val="24"/>
          <w:szCs w:val="24"/>
        </w:rPr>
        <w:t>belajar</w:t>
      </w:r>
      <w:r w:rsidR="001D2AF7" w:rsidRPr="00F27C0E">
        <w:rPr>
          <w:rFonts w:ascii="Times New Roman" w:hAnsi="Times New Roman" w:cs="Times New Roman"/>
          <w:sz w:val="24"/>
          <w:szCs w:val="24"/>
        </w:rPr>
        <w:t>an</w:t>
      </w:r>
      <w:r w:rsidRPr="00F27C0E">
        <w:rPr>
          <w:rFonts w:ascii="Times New Roman" w:hAnsi="Times New Roman" w:cs="Times New Roman"/>
          <w:sz w:val="24"/>
          <w:szCs w:val="24"/>
        </w:rPr>
        <w:t>,</w:t>
      </w:r>
      <w:r w:rsidRPr="00F27C0E">
        <w:rPr>
          <w:rFonts w:ascii="Times New Roman" w:hAnsi="Times New Roman" w:cs="Times New Roman"/>
          <w:i/>
          <w:sz w:val="24"/>
          <w:szCs w:val="24"/>
        </w:rPr>
        <w:t xml:space="preserve">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diakses kapan saja. Siswa dapat membuka kembali </w:t>
      </w:r>
      <w:r w:rsidRPr="00F27C0E">
        <w:rPr>
          <w:rFonts w:ascii="Times New Roman" w:hAnsi="Times New Roman" w:cs="Times New Roman"/>
          <w:i/>
          <w:sz w:val="24"/>
          <w:szCs w:val="24"/>
        </w:rPr>
        <w:t xml:space="preserve">link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jika mereka kurang memahami materi. Karena </w:t>
      </w:r>
      <w:r w:rsidRPr="00F27C0E">
        <w:rPr>
          <w:rFonts w:ascii="Times New Roman" w:hAnsi="Times New Roman" w:cs="Times New Roman"/>
          <w:sz w:val="24"/>
          <w:szCs w:val="24"/>
        </w:rPr>
        <w:lastRenderedPageBreak/>
        <w:t>kelebihan</w:t>
      </w:r>
      <w:r w:rsidRPr="00F27C0E">
        <w:rPr>
          <w:rFonts w:ascii="Times New Roman" w:hAnsi="Times New Roman" w:cs="Times New Roman"/>
          <w:i/>
          <w:sz w:val="24"/>
          <w:szCs w:val="24"/>
        </w:rPr>
        <w:t xml:space="preserve">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yang praktis,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ianggap sebagai salah satu media yang tepat untuk digunakan sebagai media pembelajaran berdasarkan pemahaman ini. Pilihan jenis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bergantung pada apa yang ingin disampaikan.</w:t>
      </w:r>
    </w:p>
    <w:p w14:paraId="639BEE27" w14:textId="5256097C" w:rsidR="004B4A5D" w:rsidRPr="00F27C0E" w:rsidRDefault="004B4A5D" w:rsidP="007377F0">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Dalam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sebelumnya tentang pengguna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Penelitian ini membahas bagaimana podcast digunakan sebagai media pembelajaran sastra Indonesia. Tujuan dari penelitian ini adalah untuk mengetahui bagaimana penggunaan podcast sebagai media pembelajaran sastra Indonesia di perguruan tinggi. Subjek dari penelitian ini adalah mahasiswa aktif Pendidikan Bahasa dan Sastra Indonesia UIN Syarif Hidayatullah yang semuanya telah sedia menjadi responden penelitian. Metode yang digunakan pada penelitian ini adalah metode deskriptif kualitatif. Sumber data dari penelitian ini adalah kuisioner penggunaan podcast sebagai media pembelajaran sastra yang disebar secara daring melalui google form. Data berupa persentase dan jawaban responden dari pertanyaan-pertanyaan pilihan ganda dan essay singkat mengenai penggunaan media podcast dalam pembelajaran sastra. Metode analisis data dilakukan dengan mengelompokkan rata-rata skor jawaban pada angket, mencari persentasi hasil tanggapan responden, dan menginterpretasi hasil tanggapan responden berdasarkan persentase. Hasil dari penelitian ini adalah penggunaan podcast sebagai media pembelajaran sastra Indonesia sedikit banyaknya sudah dilakukan. Responden yang merupakan peserta didik dalam pembelajaran sastra merasa bahwa podcast sebagai media pembelajaran sastra cukup efektif, karena sifatnya yang mudah diakses, bisa diputar berulang-ulang, menyenangkan, dan menambah variasi dalam pembelajaran.","author":[{"dropping-particle":"","family":"Farhan","given":"Muhamad","non-dropping-particle":"","parse-names":false,"suffix":""}],"id":"ITEM-1","issued":{"date-parts":[["2022"]]},"title":"PENGGUNAAN PODCAST SEBAGAI MEDIA PEMBELAJARAN SASTRA INDONESIA","type":"article"},"uris":["http://www.mendeley.com/documents/?uuid=585ddf9f-ff84-4318-9c5e-278622e0ba38"]}],"mendeley":{"formattedCitation":"(Farhan, 2022b)","manualFormatting":"Farhan, (2022)","plainTextFormattedCitation":"(Farhan, 2022b)","previouslyFormattedCitation":"(Farhan, 2022b)"},"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Farhan, (2022)</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menemukan bahw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cukup efektif untuk mengajar sastra Indonesia karena praktis, menyenangkan, dan dapat diakses berulang kali. Sejalan dengan </w:t>
      </w:r>
      <w:r w:rsidR="00D137C3">
        <w:rPr>
          <w:rFonts w:ascii="Times New Roman" w:hAnsi="Times New Roman" w:cs="Times New Roman"/>
          <w:sz w:val="24"/>
          <w:szCs w:val="24"/>
        </w:rPr>
        <w:t>penelitian</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623-0380","abstract":"Media pembelajaran adalah alat yang digunakan oleh pendidik untuk menyampaikan materi. Seiring berkembangnya teknologi, media pembelajaran hadir dalam berbagai bentuk, salah satunya adalah podcast. Tujuan dari penelitian ini adalah  memaparkan proses penggunaan podcast Spotify sebagai media pembelajaran bahasa Indonesia. Metode yang digunakan pada penelitian ini adalah deskriptif-kualitatif dengan desain penelitian studi pustaka. Data penelitian ini diambil dari beberapa buku, jurnal, dan prosiding yang membahas topik serupa. Hasil penelitian ini adalah langkah-langkah pemanfaatan podcast Spotify sebagai media pembelajaran bahasa Indonesia. Adapun langkah-langkah yang dapat dilakukan oleh pendidik yaitu: (1) Mengawali pembelajaran dengan mengadakan pretes untuk menguji kemampuan analisis peserta didik; (2) Mendengarkan materi melalui podcast Spotify yang telah dipersiapkan; (3)  Postes dapat diberikan usai peserta didik mendengarkan podcast. Postes ini berguna menguji pengetahuan yang dimiliki oleh peserta didik setelah mendengarkan materi di dalam Spotify. Penggunaan podcast sebagai media pembelajaran dapat melatih kemampuan menyimak peserta didik.","author":[{"dropping-particle":"","family":"Safira Ramadhani","given":"Jihan","non-dropping-particle":"","parse-names":false,"suffix":""},{"dropping-particle":"","family":"Bayu Firmansyah","given":"M","non-dropping-particle":"","parse-names":false,"suffix":""},{"dropping-particle":"","family":"Tri Wilujeng","given":"Ifin","non-dropping-particle":"","parse-names":false,"suffix":""},{"dropping-particle":"","family":"Nilamsari Putri","given":"Nafisah","non-dropping-particle":"","parse-names":false,"suffix":""},{"dropping-particle":"","family":"Nafisah Pendidikan Bahasa dan Sastra Indonesia","given":"Durotun","non-dropping-particle":"","parse-names":false,"suffix":""},{"dropping-particle":"","family":"PGRI Wiranegara","given":"Universitas","non-dropping-particle":"","parse-names":false,"suffix":""}],"container-title":"Jurnal Ilmu Pendidikan (JIP) STKIP Kusuma Negara","id":"ITEM-1","issue":"2","issued":{"date-parts":[["2023"]]},"page":"135-143","title":"Jurnal Ilmu Pendidikan (JIP) STKIP Kusuma Negara Pemanfaatan Podcast Spotify sebagai Media Pembelajaran Bahasa Indonesia","type":"article-journal","volume":"14"},"uris":["http://www.mendeley.com/documents/?uuid=ba634250-13c9-4026-80f2-0291477c735b"]}],"mendeley":{"formattedCitation":"(Safira Ramadhani et al., 2023)","manualFormatting":" Hayya dan Widyasari, (2023)","plainTextFormattedCitation":"(Safira Ramadhani et al., 2023)","previouslyFormattedCitation":"(Safira Ramadhani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 xml:space="preserve"> Hayya dan Widyasari,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yang menemukan bahw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digunakan untuk mengajar materi dongeng di kelas III SD.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serupa juga dilakukan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623-0380","abstract":"Media pembelajaran adalah alat yang digunakan oleh pendidik untuk menyampaikan materi. Seiring berkembangnya teknologi, media pembelajaran hadir dalam berbagai bentuk, salah satunya adalah podcast. Tujuan dari penelitian ini adalah  memaparkan proses penggunaan podcast Spotify sebagai media pembelajaran bahasa Indonesia. Metode yang digunakan pada penelitian ini adalah deskriptif-kualitatif dengan desain penelitian studi pustaka. Data penelitian ini diambil dari beberapa buku, jurnal, dan prosiding yang membahas topik serupa. Hasil penelitian ini adalah langkah-langkah pemanfaatan podcast Spotify sebagai media pembelajaran bahasa Indonesia. Adapun langkah-langkah yang dapat dilakukan oleh pendidik yaitu: (1) Mengawali pembelajaran dengan mengadakan pretes untuk menguji kemampuan analisis peserta didik; (2) Mendengarkan materi melalui podcast Spotify yang telah dipersiapkan; (3)  Postes dapat diberikan usai peserta didik mendengarkan podcast. Postes ini berguna menguji pengetahuan yang dimiliki oleh peserta didik setelah mendengarkan materi di dalam Spotify. Penggunaan podcast sebagai media pembelajaran dapat melatih kemampuan menyimak peserta didik.","author":[{"dropping-particle":"","family":"Safira Ramadhani","given":"Jihan","non-dropping-particle":"","parse-names":false,"suffix":""},{"dropping-particle":"","family":"Bayu Firmansyah","given":"M","non-dropping-particle":"","parse-names":false,"suffix":""},{"dropping-particle":"","family":"Tri Wilujeng","given":"Ifin","non-dropping-particle":"","parse-names":false,"suffix":""},{"dropping-particle":"","family":"Nilamsari Putri","given":"Nafisah","non-dropping-particle":"","parse-names":false,"suffix":""},{"dropping-particle":"","family":"Nafisah Pendidikan Bahasa dan Sastra Indonesia","given":"Durotun","non-dropping-particle":"","parse-names":false,"suffix":""},{"dropping-particle":"","family":"PGRI Wiranegara","given":"Universitas","non-dropping-particle":"","parse-names":false,"suffix":""}],"container-title":"Jurnal Ilmu Pendidikan (JIP) STKIP Kusuma Negara","id":"ITEM-1","issue":"2","issued":{"date-parts":[["2023"]]},"page":"135-143","title":"Jurnal Ilmu Pendidikan (JIP) STKIP Kusuma Negara Pemanfaatan Podcast Spotify sebagai Media Pembelajaran Bahasa Indonesia","type":"article-journal","volume":"14"},"uris":["http://www.mendeley.com/documents/?uuid=ba634250-13c9-4026-80f2-0291477c735b"]}],"mendeley":{"formattedCitation":"(Safira Ramadhani et al., 2023)","manualFormatting":"Rochmah, (2022)","plainTextFormattedCitation":"(Safira Ramadhani et al., 2023)","previouslyFormattedCitation":"(Safira Ramadhani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Rochmah, (2022)</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yang menemukan bahwa melakukan sandiwara cerpen dan mengunggahnya ke saluran siniar.</w:t>
      </w:r>
    </w:p>
    <w:p w14:paraId="73DB46C4" w14:textId="4A58EA30" w:rsidR="004B4A5D" w:rsidRPr="00F27C0E" w:rsidRDefault="004B4A5D" w:rsidP="007377F0">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Berdasarkan dari beberapa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yang telah dilakukan,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 memiliki kesamaan. Yaitu meneliti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tetapi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 berfokus pada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bahasa Indonesia karen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angat populer di kalangan generasi muda di Indonesia.  Diharapkan bahwa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 akan meningkatkan pemahaman pendidik tentang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bahasa Indonesia.</w:t>
      </w:r>
    </w:p>
    <w:p w14:paraId="51A263B2" w14:textId="3E36C8AF" w:rsidR="004B4A5D" w:rsidRPr="00F27C0E" w:rsidRDefault="004B4A5D" w:rsidP="004B4A5D">
      <w:pPr>
        <w:pStyle w:val="Heading2"/>
      </w:pPr>
      <w:bookmarkStart w:id="26" w:name="_Toc200839899"/>
      <w:r w:rsidRPr="00F27C0E">
        <w:t>1.2 Identifikasi Masalah</w:t>
      </w:r>
      <w:bookmarkEnd w:id="26"/>
    </w:p>
    <w:p w14:paraId="5DD77795" w14:textId="042EBE81" w:rsidR="004B4A5D" w:rsidRPr="00F27C0E" w:rsidRDefault="004B4A5D" w:rsidP="004B4A5D">
      <w:pPr>
        <w:spacing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Berdasarkan latar belakang yang diuraikan di atas, maka identifikasi masalah yang dijadikan bahan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yaitu sebagai berikut:</w:t>
      </w:r>
    </w:p>
    <w:p w14:paraId="2E1379C1" w14:textId="77777777" w:rsidR="004B4A5D" w:rsidRPr="00F27C0E" w:rsidRDefault="004B4A5D" w:rsidP="001D2AF7">
      <w:pPr>
        <w:pStyle w:val="ListParagraph"/>
        <w:numPr>
          <w:ilvl w:val="0"/>
          <w:numId w:val="26"/>
        </w:numPr>
        <w:spacing w:after="0" w:line="480" w:lineRule="auto"/>
        <w:ind w:left="851"/>
        <w:jc w:val="both"/>
        <w:rPr>
          <w:rFonts w:ascii="Times New Roman" w:eastAsia="Times New Roman" w:hAnsi="Times New Roman" w:cs="Times New Roman"/>
          <w:sz w:val="24"/>
          <w:szCs w:val="24"/>
          <w:lang w:eastAsia="en-ID"/>
        </w:rPr>
      </w:pPr>
      <w:r w:rsidRPr="00F27C0E">
        <w:rPr>
          <w:rFonts w:ascii="Times New Roman" w:eastAsia="Times New Roman" w:hAnsi="Times New Roman" w:cs="Times New Roman"/>
          <w:sz w:val="24"/>
          <w:szCs w:val="24"/>
          <w:lang w:eastAsia="en-ID"/>
        </w:rPr>
        <w:lastRenderedPageBreak/>
        <w:t>Kurangnya variasi media pembelajaran banyak guru Bahasa Indonesia yang menggunakan media pembelajaran, tetapi pilihan media yang digunakan masih terbatas. Media yang monoton dapat membuat siswa bosan dan membuat mereka tidak tertarik untuk belajar.</w:t>
      </w:r>
    </w:p>
    <w:p w14:paraId="6C59F3A2" w14:textId="508AA482" w:rsidR="004B4A5D" w:rsidRPr="00F27C0E" w:rsidRDefault="004B4A5D" w:rsidP="001D2AF7">
      <w:pPr>
        <w:pStyle w:val="ListParagraph"/>
        <w:numPr>
          <w:ilvl w:val="0"/>
          <w:numId w:val="26"/>
        </w:numPr>
        <w:spacing w:after="0" w:line="480" w:lineRule="auto"/>
        <w:ind w:left="851"/>
        <w:jc w:val="both"/>
        <w:rPr>
          <w:rFonts w:ascii="Times New Roman" w:eastAsia="Times New Roman" w:hAnsi="Times New Roman" w:cs="Times New Roman"/>
          <w:sz w:val="24"/>
          <w:szCs w:val="24"/>
          <w:lang w:eastAsia="en-ID"/>
        </w:rPr>
      </w:pPr>
      <w:r w:rsidRPr="00F27C0E">
        <w:rPr>
          <w:rFonts w:ascii="Times New Roman" w:eastAsia="Times New Roman" w:hAnsi="Times New Roman" w:cs="Times New Roman"/>
          <w:sz w:val="24"/>
          <w:szCs w:val="24"/>
          <w:lang w:eastAsia="en-ID"/>
        </w:rPr>
        <w:t>Hambatan dalam penggunaan media Siniar (</w:t>
      </w:r>
      <w:r w:rsidR="000E54A9" w:rsidRPr="000E54A9">
        <w:rPr>
          <w:rFonts w:ascii="Times New Roman" w:eastAsia="Times New Roman" w:hAnsi="Times New Roman" w:cs="Times New Roman"/>
          <w:i/>
          <w:sz w:val="24"/>
          <w:szCs w:val="24"/>
          <w:lang w:eastAsia="en-ID"/>
        </w:rPr>
        <w:t>Podcast</w:t>
      </w:r>
      <w:r w:rsidRPr="00F27C0E">
        <w:rPr>
          <w:rFonts w:ascii="Times New Roman" w:eastAsia="Times New Roman" w:hAnsi="Times New Roman" w:cs="Times New Roman"/>
          <w:sz w:val="24"/>
          <w:szCs w:val="24"/>
          <w:lang w:eastAsia="en-ID"/>
        </w:rPr>
        <w:t>): Penggunaan media Siniar (</w:t>
      </w:r>
      <w:r w:rsidR="000E54A9" w:rsidRPr="000E54A9">
        <w:rPr>
          <w:rFonts w:ascii="Times New Roman" w:eastAsia="Times New Roman" w:hAnsi="Times New Roman" w:cs="Times New Roman"/>
          <w:i/>
          <w:sz w:val="24"/>
          <w:szCs w:val="24"/>
          <w:lang w:eastAsia="en-ID"/>
        </w:rPr>
        <w:t>Podcast</w:t>
      </w:r>
      <w:r w:rsidRPr="00F27C0E">
        <w:rPr>
          <w:rFonts w:ascii="Times New Roman" w:eastAsia="Times New Roman" w:hAnsi="Times New Roman" w:cs="Times New Roman"/>
          <w:sz w:val="24"/>
          <w:szCs w:val="24"/>
          <w:lang w:eastAsia="en-ID"/>
        </w:rPr>
        <w:t>) dalam pembelajaran mungkin menghadapi beberapa masalah, seperti keterbatasan akses internet, kekurangan perangkat yang memadai, atau ketidak mampuan guru untuk menggunakan teknologi.</w:t>
      </w:r>
    </w:p>
    <w:p w14:paraId="6DBE35DC" w14:textId="77777777" w:rsidR="004B4A5D" w:rsidRPr="00F27C0E" w:rsidRDefault="004B4A5D" w:rsidP="004B4A5D">
      <w:pPr>
        <w:pStyle w:val="Heading2"/>
      </w:pPr>
      <w:bookmarkStart w:id="27" w:name="_Toc200839900"/>
      <w:r w:rsidRPr="00F27C0E">
        <w:t>1.3 Batasan Masalah</w:t>
      </w:r>
      <w:bookmarkEnd w:id="27"/>
    </w:p>
    <w:p w14:paraId="35253BD3" w14:textId="0A592A83" w:rsidR="004B4A5D" w:rsidRPr="00F27C0E" w:rsidRDefault="004B4A5D" w:rsidP="007377F0">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eneliti harus membatasi masalah agar mereka lebih fokus dan dapat mencapai tujuan mereka. Mendeskripsikan manfaat media </w:t>
      </w:r>
      <w:r w:rsidRPr="00F27C0E">
        <w:rPr>
          <w:rFonts w:ascii="Times New Roman" w:eastAsia="Times New Roman" w:hAnsi="Times New Roman" w:cs="Times New Roman"/>
          <w:sz w:val="24"/>
          <w:szCs w:val="24"/>
          <w:lang w:eastAsia="en-ID"/>
        </w:rPr>
        <w:t>Siniar (</w:t>
      </w:r>
      <w:r w:rsidR="000E54A9" w:rsidRPr="000E54A9">
        <w:rPr>
          <w:rFonts w:ascii="Times New Roman" w:eastAsia="Times New Roman" w:hAnsi="Times New Roman" w:cs="Times New Roman"/>
          <w:i/>
          <w:sz w:val="24"/>
          <w:szCs w:val="24"/>
          <w:lang w:eastAsia="en-ID"/>
        </w:rPr>
        <w:t>Podcast</w:t>
      </w:r>
      <w:r w:rsidRPr="00F27C0E">
        <w:rPr>
          <w:rFonts w:ascii="Times New Roman" w:eastAsia="Times New Roman" w:hAnsi="Times New Roman" w:cs="Times New Roman"/>
          <w:sz w:val="24"/>
          <w:szCs w:val="24"/>
          <w:lang w:eastAsia="en-ID"/>
        </w:rPr>
        <w:t xml:space="preserve">) </w:t>
      </w:r>
      <w:r w:rsidRPr="00F27C0E">
        <w:rPr>
          <w:rFonts w:ascii="Times New Roman" w:hAnsi="Times New Roman" w:cs="Times New Roman"/>
          <w:sz w:val="24"/>
          <w:szCs w:val="24"/>
        </w:rPr>
        <w:t xml:space="preserve">dalam pembelajaran Bahasa Indonesia adalah pembatas masalah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 Metode deskriptif kualitatif digunakan untuk pengumpulan data kepustakaan dalam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 Literatur terkait, seperti buku dan </w:t>
      </w:r>
      <w:r w:rsidR="00057470" w:rsidRPr="00F27C0E">
        <w:rPr>
          <w:rFonts w:ascii="Times New Roman" w:hAnsi="Times New Roman" w:cs="Times New Roman"/>
          <w:sz w:val="24"/>
          <w:szCs w:val="24"/>
        </w:rPr>
        <w:t xml:space="preserve">20 </w:t>
      </w:r>
      <w:r w:rsidRPr="00F27C0E">
        <w:rPr>
          <w:rFonts w:ascii="Times New Roman" w:hAnsi="Times New Roman" w:cs="Times New Roman"/>
          <w:sz w:val="24"/>
          <w:szCs w:val="24"/>
        </w:rPr>
        <w:t xml:space="preserve">jurnal, adalah subjek </w:t>
      </w:r>
      <w:r w:rsidR="00606D85" w:rsidRPr="00F27C0E">
        <w:rPr>
          <w:rFonts w:ascii="Times New Roman" w:hAnsi="Times New Roman" w:cs="Times New Roman"/>
          <w:sz w:val="24"/>
          <w:szCs w:val="24"/>
        </w:rPr>
        <w:t xml:space="preserve">dalam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w:t>
      </w:r>
    </w:p>
    <w:p w14:paraId="7074CDB7" w14:textId="77777777" w:rsidR="004B4A5D" w:rsidRPr="00F27C0E" w:rsidRDefault="004B4A5D" w:rsidP="004B4A5D">
      <w:pPr>
        <w:pStyle w:val="Heading2"/>
      </w:pPr>
      <w:bookmarkStart w:id="28" w:name="_Toc200839901"/>
      <w:r w:rsidRPr="00F27C0E">
        <w:t>1.4 Rumusan Masalah</w:t>
      </w:r>
      <w:bookmarkEnd w:id="28"/>
    </w:p>
    <w:p w14:paraId="4C04CAEF" w14:textId="0A9FC075" w:rsidR="004B4A5D" w:rsidRPr="00F27C0E" w:rsidRDefault="004B4A5D" w:rsidP="004B4A5D">
      <w:pPr>
        <w:pStyle w:val="ListParagraph"/>
        <w:numPr>
          <w:ilvl w:val="0"/>
          <w:numId w:val="27"/>
        </w:numPr>
        <w:spacing w:after="0" w:line="480" w:lineRule="auto"/>
        <w:ind w:left="851"/>
        <w:jc w:val="both"/>
        <w:rPr>
          <w:rFonts w:ascii="Times New Roman" w:eastAsia="Times New Roman" w:hAnsi="Times New Roman" w:cs="Times New Roman"/>
          <w:sz w:val="24"/>
          <w:szCs w:val="24"/>
          <w:lang w:eastAsia="en-ID"/>
        </w:rPr>
      </w:pPr>
      <w:r w:rsidRPr="00F27C0E">
        <w:rPr>
          <w:rFonts w:ascii="Times New Roman" w:eastAsia="Times New Roman" w:hAnsi="Times New Roman" w:cs="Times New Roman"/>
          <w:sz w:val="24"/>
          <w:szCs w:val="24"/>
          <w:lang w:eastAsia="en-ID"/>
        </w:rPr>
        <w:t>Bagaimana pemanfaatan media Siniar (</w:t>
      </w:r>
      <w:r w:rsidR="000E54A9" w:rsidRPr="000E54A9">
        <w:rPr>
          <w:rFonts w:ascii="Times New Roman" w:eastAsia="Times New Roman" w:hAnsi="Times New Roman" w:cs="Times New Roman"/>
          <w:i/>
          <w:sz w:val="24"/>
          <w:szCs w:val="24"/>
          <w:lang w:eastAsia="en-ID"/>
        </w:rPr>
        <w:t>Podcast</w:t>
      </w:r>
      <w:r w:rsidRPr="00F27C0E">
        <w:rPr>
          <w:rFonts w:ascii="Times New Roman" w:eastAsia="Times New Roman" w:hAnsi="Times New Roman" w:cs="Times New Roman"/>
          <w:sz w:val="24"/>
          <w:szCs w:val="24"/>
          <w:lang w:eastAsia="en-ID"/>
        </w:rPr>
        <w:t>) dalam pembelajaran bahasa Indonesia di sekolah?</w:t>
      </w:r>
    </w:p>
    <w:p w14:paraId="23A42B0E" w14:textId="78BEEDA1" w:rsidR="004B4A5D" w:rsidRPr="00F27C0E" w:rsidRDefault="004B4A5D" w:rsidP="004B4A5D">
      <w:pPr>
        <w:pStyle w:val="ListParagraph"/>
        <w:numPr>
          <w:ilvl w:val="0"/>
          <w:numId w:val="27"/>
        </w:numPr>
        <w:spacing w:after="0" w:line="480" w:lineRule="auto"/>
        <w:ind w:left="851"/>
        <w:jc w:val="both"/>
        <w:rPr>
          <w:rFonts w:ascii="Times New Roman" w:eastAsia="Times New Roman" w:hAnsi="Times New Roman" w:cs="Times New Roman"/>
          <w:sz w:val="24"/>
          <w:szCs w:val="24"/>
          <w:lang w:eastAsia="en-ID"/>
        </w:rPr>
      </w:pPr>
      <w:r w:rsidRPr="00F27C0E">
        <w:rPr>
          <w:rFonts w:ascii="Times New Roman" w:eastAsia="Times New Roman" w:hAnsi="Times New Roman" w:cs="Times New Roman"/>
          <w:sz w:val="24"/>
          <w:szCs w:val="24"/>
          <w:lang w:eastAsia="en-ID"/>
        </w:rPr>
        <w:t>Apa saja manfaat yang diperoleh siswa setelah menggunakan media Siniar (</w:t>
      </w:r>
      <w:r w:rsidR="000E54A9" w:rsidRPr="000E54A9">
        <w:rPr>
          <w:rFonts w:ascii="Times New Roman" w:eastAsia="Times New Roman" w:hAnsi="Times New Roman" w:cs="Times New Roman"/>
          <w:i/>
          <w:sz w:val="24"/>
          <w:szCs w:val="24"/>
          <w:lang w:eastAsia="en-ID"/>
        </w:rPr>
        <w:t>Podcast</w:t>
      </w:r>
      <w:r w:rsidRPr="00F27C0E">
        <w:rPr>
          <w:rFonts w:ascii="Times New Roman" w:eastAsia="Times New Roman" w:hAnsi="Times New Roman" w:cs="Times New Roman"/>
          <w:sz w:val="24"/>
          <w:szCs w:val="24"/>
          <w:lang w:eastAsia="en-ID"/>
        </w:rPr>
        <w:t>) dalam pembelajaran bahasa Indonesia?</w:t>
      </w:r>
    </w:p>
    <w:p w14:paraId="6C146B8F" w14:textId="0AA44D8B" w:rsidR="004B4A5D" w:rsidRPr="00F27C0E" w:rsidRDefault="004B4A5D" w:rsidP="004B4A5D">
      <w:pPr>
        <w:pStyle w:val="Heading2"/>
      </w:pPr>
      <w:bookmarkStart w:id="29" w:name="_Toc200839902"/>
      <w:r w:rsidRPr="00F27C0E">
        <w:t xml:space="preserve">1.5 Tujuan </w:t>
      </w:r>
      <w:r w:rsidR="00D137C3">
        <w:t>Penelitian</w:t>
      </w:r>
      <w:bookmarkEnd w:id="29"/>
      <w:r w:rsidRPr="00F27C0E">
        <w:t xml:space="preserve"> </w:t>
      </w:r>
    </w:p>
    <w:p w14:paraId="3BB4ACEA" w14:textId="10CF06D8" w:rsidR="00754DAF" w:rsidRPr="00F27C0E" w:rsidRDefault="004B4A5D" w:rsidP="004B4A5D">
      <w:pPr>
        <w:pStyle w:val="ListParagraph"/>
        <w:numPr>
          <w:ilvl w:val="0"/>
          <w:numId w:val="28"/>
        </w:numPr>
        <w:spacing w:after="0" w:line="480" w:lineRule="auto"/>
        <w:ind w:left="851"/>
        <w:jc w:val="both"/>
        <w:rPr>
          <w:rFonts w:ascii="Times New Roman" w:eastAsia="Times New Roman" w:hAnsi="Times New Roman" w:cs="Times New Roman"/>
          <w:sz w:val="24"/>
          <w:szCs w:val="24"/>
          <w:lang w:eastAsia="en-ID"/>
        </w:rPr>
      </w:pPr>
      <w:r w:rsidRPr="00F27C0E">
        <w:rPr>
          <w:rFonts w:ascii="Times New Roman" w:eastAsia="Times New Roman" w:hAnsi="Times New Roman" w:cs="Times New Roman"/>
          <w:sz w:val="24"/>
          <w:szCs w:val="24"/>
          <w:lang w:eastAsia="en-ID"/>
        </w:rPr>
        <w:t>Mendeskripsikan pemanfaatan media Siniar (</w:t>
      </w:r>
      <w:r w:rsidR="000E54A9" w:rsidRPr="000E54A9">
        <w:rPr>
          <w:rFonts w:ascii="Times New Roman" w:eastAsia="Times New Roman" w:hAnsi="Times New Roman" w:cs="Times New Roman"/>
          <w:i/>
          <w:sz w:val="24"/>
          <w:szCs w:val="24"/>
          <w:lang w:eastAsia="en-ID"/>
        </w:rPr>
        <w:t>Podcast</w:t>
      </w:r>
      <w:r w:rsidRPr="00F27C0E">
        <w:rPr>
          <w:rFonts w:ascii="Times New Roman" w:eastAsia="Times New Roman" w:hAnsi="Times New Roman" w:cs="Times New Roman"/>
          <w:sz w:val="24"/>
          <w:szCs w:val="24"/>
          <w:lang w:eastAsia="en-ID"/>
        </w:rPr>
        <w:t>) dalam pembelaja</w:t>
      </w:r>
      <w:r w:rsidR="00754DAF" w:rsidRPr="00F27C0E">
        <w:rPr>
          <w:rFonts w:ascii="Times New Roman" w:eastAsia="Times New Roman" w:hAnsi="Times New Roman" w:cs="Times New Roman"/>
          <w:sz w:val="24"/>
          <w:szCs w:val="24"/>
          <w:lang w:eastAsia="en-ID"/>
        </w:rPr>
        <w:t>ran bahasa Indonesia di sekolah</w:t>
      </w:r>
    </w:p>
    <w:p w14:paraId="2B9CCD8E" w14:textId="2F2417AF" w:rsidR="00044BAE" w:rsidRPr="00F27C0E" w:rsidRDefault="00754DAF" w:rsidP="004B4A5D">
      <w:pPr>
        <w:pStyle w:val="ListParagraph"/>
        <w:numPr>
          <w:ilvl w:val="0"/>
          <w:numId w:val="28"/>
        </w:numPr>
        <w:spacing w:after="0" w:line="480" w:lineRule="auto"/>
        <w:ind w:left="851"/>
        <w:jc w:val="both"/>
        <w:rPr>
          <w:rFonts w:ascii="Times New Roman" w:eastAsia="Times New Roman" w:hAnsi="Times New Roman" w:cs="Times New Roman"/>
          <w:sz w:val="24"/>
          <w:szCs w:val="24"/>
          <w:lang w:eastAsia="en-ID"/>
        </w:rPr>
      </w:pPr>
      <w:r w:rsidRPr="00F27C0E">
        <w:rPr>
          <w:rFonts w:ascii="Times New Roman" w:eastAsia="Times New Roman" w:hAnsi="Times New Roman" w:cs="Times New Roman"/>
          <w:sz w:val="24"/>
          <w:szCs w:val="24"/>
          <w:lang w:eastAsia="en-ID"/>
        </w:rPr>
        <w:lastRenderedPageBreak/>
        <w:t xml:space="preserve"> </w:t>
      </w:r>
      <w:r w:rsidR="004B4A5D" w:rsidRPr="00F27C0E">
        <w:rPr>
          <w:rFonts w:ascii="Times New Roman" w:eastAsia="Times New Roman" w:hAnsi="Times New Roman" w:cs="Times New Roman"/>
          <w:sz w:val="24"/>
          <w:szCs w:val="24"/>
          <w:lang w:eastAsia="en-ID"/>
        </w:rPr>
        <w:t>Menganalisis manfaat yang diperoleh siswa setelah menggunakan media Siniar (</w:t>
      </w:r>
      <w:r w:rsidR="000E54A9" w:rsidRPr="000E54A9">
        <w:rPr>
          <w:rFonts w:ascii="Times New Roman" w:eastAsia="Times New Roman" w:hAnsi="Times New Roman" w:cs="Times New Roman"/>
          <w:i/>
          <w:sz w:val="24"/>
          <w:szCs w:val="24"/>
          <w:lang w:eastAsia="en-ID"/>
        </w:rPr>
        <w:t>Podcast</w:t>
      </w:r>
      <w:r w:rsidR="004B4A5D" w:rsidRPr="00F27C0E">
        <w:rPr>
          <w:rFonts w:ascii="Times New Roman" w:eastAsia="Times New Roman" w:hAnsi="Times New Roman" w:cs="Times New Roman"/>
          <w:sz w:val="24"/>
          <w:szCs w:val="24"/>
          <w:lang w:eastAsia="en-ID"/>
        </w:rPr>
        <w:t>) dala</w:t>
      </w:r>
      <w:r w:rsidRPr="00F27C0E">
        <w:rPr>
          <w:rFonts w:ascii="Times New Roman" w:eastAsia="Times New Roman" w:hAnsi="Times New Roman" w:cs="Times New Roman"/>
          <w:sz w:val="24"/>
          <w:szCs w:val="24"/>
          <w:lang w:eastAsia="en-ID"/>
        </w:rPr>
        <w:t>m pembelajaran bahasa Indonesia</w:t>
      </w:r>
    </w:p>
    <w:p w14:paraId="2AD3E30B" w14:textId="0C46567E" w:rsidR="004B4A5D" w:rsidRPr="00F27C0E" w:rsidRDefault="004B4A5D" w:rsidP="004B4A5D">
      <w:pPr>
        <w:pStyle w:val="Heading2"/>
      </w:pPr>
      <w:bookmarkStart w:id="30" w:name="_Toc200839903"/>
      <w:r w:rsidRPr="00F27C0E">
        <w:t xml:space="preserve">1.6 Manfaat </w:t>
      </w:r>
      <w:r w:rsidR="00D137C3">
        <w:t>Penelitian</w:t>
      </w:r>
      <w:bookmarkEnd w:id="30"/>
    </w:p>
    <w:p w14:paraId="1DB9E9BA" w14:textId="623C7AB6" w:rsidR="004B4A5D" w:rsidRPr="00F27C0E" w:rsidRDefault="004B4A5D" w:rsidP="004B4A5D">
      <w:pPr>
        <w:spacing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Adapun manfaat yang akan diperoleh pada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w:t>
      </w:r>
    </w:p>
    <w:p w14:paraId="0048380D" w14:textId="77777777" w:rsidR="004B4A5D" w:rsidRPr="00F27C0E" w:rsidRDefault="004B4A5D" w:rsidP="004B4A5D">
      <w:pPr>
        <w:pStyle w:val="ListParagraph"/>
        <w:numPr>
          <w:ilvl w:val="0"/>
          <w:numId w:val="24"/>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Teoritis</w:t>
      </w:r>
    </w:p>
    <w:p w14:paraId="6D9AF607" w14:textId="2D0AAD2F" w:rsidR="004B4A5D" w:rsidRPr="00F27C0E" w:rsidRDefault="00D137C3" w:rsidP="004B4A5D">
      <w:pPr>
        <w:pStyle w:val="ListParagraph"/>
        <w:spacing w:line="480" w:lineRule="auto"/>
        <w:ind w:left="786" w:right="49"/>
        <w:jc w:val="both"/>
        <w:rPr>
          <w:rFonts w:ascii="Times New Roman" w:hAnsi="Times New Roman" w:cs="Times New Roman"/>
          <w:sz w:val="24"/>
          <w:szCs w:val="24"/>
        </w:rPr>
      </w:pPr>
      <w:r>
        <w:rPr>
          <w:rFonts w:ascii="Times New Roman" w:hAnsi="Times New Roman" w:cs="Times New Roman"/>
          <w:sz w:val="24"/>
          <w:szCs w:val="24"/>
        </w:rPr>
        <w:t>Penelitian</w:t>
      </w:r>
      <w:r w:rsidR="004B4A5D" w:rsidRPr="00F27C0E">
        <w:rPr>
          <w:rFonts w:ascii="Times New Roman" w:hAnsi="Times New Roman" w:cs="Times New Roman"/>
          <w:sz w:val="24"/>
          <w:szCs w:val="24"/>
        </w:rPr>
        <w:t xml:space="preserve"> ini dapat membantu mengembangkan teori pembelajaran, khususnya yang berkaitan dengan penggunaan teknologi dalam pembelajaran bahasa. Hasil </w:t>
      </w:r>
      <w:r>
        <w:rPr>
          <w:rFonts w:ascii="Times New Roman" w:hAnsi="Times New Roman" w:cs="Times New Roman"/>
          <w:sz w:val="24"/>
          <w:szCs w:val="24"/>
        </w:rPr>
        <w:t>penelitian</w:t>
      </w:r>
      <w:r w:rsidR="004B4A5D" w:rsidRPr="00F27C0E">
        <w:rPr>
          <w:rFonts w:ascii="Times New Roman" w:hAnsi="Times New Roman" w:cs="Times New Roman"/>
          <w:sz w:val="24"/>
          <w:szCs w:val="24"/>
        </w:rPr>
        <w:t xml:space="preserve"> ini dapat membantu orang lebih memahami bagaimana </w:t>
      </w:r>
      <w:r w:rsidR="000E54A9"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dapat menjadi media yang efektif untuk membantu mereka belajar bahasa.</w:t>
      </w:r>
    </w:p>
    <w:p w14:paraId="6CDD6A4B" w14:textId="77777777" w:rsidR="004B4A5D" w:rsidRPr="00F27C0E" w:rsidRDefault="004B4A5D" w:rsidP="004B4A5D">
      <w:pPr>
        <w:pStyle w:val="ListParagraph"/>
        <w:numPr>
          <w:ilvl w:val="0"/>
          <w:numId w:val="24"/>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Bagi Peneliti </w:t>
      </w:r>
    </w:p>
    <w:p w14:paraId="0543C24D" w14:textId="38EF0498" w:rsidR="004B4A5D" w:rsidRPr="00F27C0E" w:rsidRDefault="004B4A5D" w:rsidP="004B4A5D">
      <w:pPr>
        <w:pStyle w:val="ListParagraph"/>
        <w:spacing w:line="480" w:lineRule="auto"/>
        <w:ind w:left="786" w:right="49"/>
        <w:jc w:val="both"/>
        <w:rPr>
          <w:rFonts w:ascii="Times New Roman" w:hAnsi="Times New Roman" w:cs="Times New Roman"/>
          <w:sz w:val="24"/>
          <w:szCs w:val="24"/>
        </w:rPr>
      </w:pPr>
      <w:r w:rsidRPr="00F27C0E">
        <w:rPr>
          <w:rFonts w:ascii="Times New Roman" w:hAnsi="Times New Roman" w:cs="Times New Roman"/>
          <w:sz w:val="24"/>
          <w:szCs w:val="24"/>
        </w:rPr>
        <w:t xml:space="preserve">Peneliti akan memperoleh pemahaman yang lebih mendalam tentang pengguna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bahasa dan faktor-faktor yang mempengaruhi keberhasilannya.</w:t>
      </w:r>
    </w:p>
    <w:p w14:paraId="1381AB9D" w14:textId="77777777" w:rsidR="004B4A5D" w:rsidRPr="00F27C0E" w:rsidRDefault="004B4A5D" w:rsidP="004B4A5D">
      <w:pPr>
        <w:pStyle w:val="ListParagraph"/>
        <w:numPr>
          <w:ilvl w:val="0"/>
          <w:numId w:val="24"/>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Bagi Pembaca</w:t>
      </w:r>
    </w:p>
    <w:p w14:paraId="70A15CE1" w14:textId="634317A0" w:rsidR="004B4A5D" w:rsidRDefault="004B4A5D" w:rsidP="004B4A5D">
      <w:pPr>
        <w:pStyle w:val="ListParagraph"/>
        <w:spacing w:line="480" w:lineRule="auto"/>
        <w:ind w:left="786" w:right="49"/>
        <w:jc w:val="both"/>
        <w:rPr>
          <w:rFonts w:ascii="Times New Roman" w:hAnsi="Times New Roman" w:cs="Times New Roman"/>
          <w:sz w:val="24"/>
          <w:szCs w:val="24"/>
        </w:rPr>
      </w:pPr>
      <w:r w:rsidRPr="00F27C0E">
        <w:rPr>
          <w:rFonts w:ascii="Times New Roman" w:hAnsi="Times New Roman" w:cs="Times New Roman"/>
          <w:sz w:val="24"/>
          <w:szCs w:val="24"/>
        </w:rPr>
        <w:t xml:space="preserve">Pembaca akan menemukan cara baru untuk menggunak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alat untuk belajar bahasa.</w:t>
      </w:r>
    </w:p>
    <w:p w14:paraId="4BF1B0A0" w14:textId="77777777" w:rsidR="00820ADC" w:rsidRDefault="00820ADC" w:rsidP="004B4A5D">
      <w:pPr>
        <w:pStyle w:val="ListParagraph"/>
        <w:numPr>
          <w:ilvl w:val="0"/>
          <w:numId w:val="24"/>
        </w:numPr>
        <w:spacing w:line="480" w:lineRule="auto"/>
        <w:ind w:right="49"/>
        <w:jc w:val="both"/>
        <w:rPr>
          <w:rFonts w:ascii="Times New Roman" w:hAnsi="Times New Roman" w:cs="Times New Roman"/>
          <w:sz w:val="24"/>
          <w:szCs w:val="24"/>
        </w:rPr>
      </w:pPr>
      <w:r>
        <w:rPr>
          <w:rFonts w:ascii="Times New Roman" w:hAnsi="Times New Roman" w:cs="Times New Roman"/>
          <w:sz w:val="24"/>
          <w:szCs w:val="24"/>
        </w:rPr>
        <w:t>Bagi Siswa</w:t>
      </w:r>
    </w:p>
    <w:p w14:paraId="79752270" w14:textId="3DB17EDA" w:rsidR="004B4A5D" w:rsidRPr="00820ADC" w:rsidRDefault="009D7CA6" w:rsidP="00820ADC">
      <w:pPr>
        <w:pStyle w:val="ListParagraph"/>
        <w:spacing w:line="480" w:lineRule="auto"/>
        <w:ind w:left="786" w:right="49"/>
        <w:jc w:val="both"/>
        <w:rPr>
          <w:rFonts w:ascii="Times New Roman" w:hAnsi="Times New Roman" w:cs="Times New Roman"/>
          <w:sz w:val="24"/>
          <w:szCs w:val="24"/>
        </w:rPr>
      </w:pPr>
      <w:r>
        <w:rPr>
          <w:rFonts w:ascii="Times New Roman" w:hAnsi="Times New Roman" w:cs="Times New Roman"/>
          <w:sz w:val="24"/>
          <w:szCs w:val="24"/>
        </w:rPr>
        <w:t>Siswa dapat efektif</w:t>
      </w:r>
      <w:r w:rsidRPr="009D7CA6">
        <w:rPr>
          <w:rFonts w:ascii="Times New Roman" w:hAnsi="Times New Roman" w:cs="Times New Roman"/>
          <w:sz w:val="24"/>
          <w:szCs w:val="24"/>
        </w:rPr>
        <w:t xml:space="preserve"> meningkatkan keterampilan berbahasa, </w:t>
      </w:r>
      <w:r w:rsidRPr="00F27C0E">
        <w:rPr>
          <w:rFonts w:ascii="Times New Roman" w:hAnsi="Times New Roman" w:cs="Times New Roman"/>
          <w:sz w:val="24"/>
          <w:szCs w:val="24"/>
        </w:rPr>
        <w:t xml:space="preserve">menulis, </w:t>
      </w:r>
      <w:r>
        <w:rPr>
          <w:rFonts w:ascii="Times New Roman" w:hAnsi="Times New Roman" w:cs="Times New Roman"/>
          <w:sz w:val="24"/>
          <w:szCs w:val="24"/>
        </w:rPr>
        <w:t>dan</w:t>
      </w:r>
      <w:r w:rsidRPr="00F27C0E">
        <w:rPr>
          <w:rFonts w:ascii="Times New Roman" w:hAnsi="Times New Roman" w:cs="Times New Roman"/>
          <w:sz w:val="24"/>
          <w:szCs w:val="24"/>
        </w:rPr>
        <w:t xml:space="preserve"> kemampuan mengembangkan ide </w:t>
      </w:r>
      <w:r>
        <w:rPr>
          <w:rFonts w:ascii="Times New Roman" w:hAnsi="Times New Roman" w:cs="Times New Roman"/>
          <w:sz w:val="24"/>
          <w:szCs w:val="24"/>
        </w:rPr>
        <w:t>serta</w:t>
      </w:r>
      <w:r w:rsidRPr="00F27C0E">
        <w:rPr>
          <w:rFonts w:ascii="Times New Roman" w:hAnsi="Times New Roman" w:cs="Times New Roman"/>
          <w:sz w:val="24"/>
          <w:szCs w:val="24"/>
        </w:rPr>
        <w:t xml:space="preserve"> gagasan</w:t>
      </w:r>
      <w:r>
        <w:rPr>
          <w:rFonts w:ascii="Times New Roman" w:hAnsi="Times New Roman" w:cs="Times New Roman"/>
          <w:sz w:val="24"/>
          <w:szCs w:val="24"/>
        </w:rPr>
        <w:t>,</w:t>
      </w:r>
      <w:r w:rsidRPr="009D7CA6">
        <w:rPr>
          <w:rFonts w:ascii="Times New Roman" w:hAnsi="Times New Roman" w:cs="Times New Roman"/>
          <w:sz w:val="24"/>
          <w:szCs w:val="24"/>
        </w:rPr>
        <w:t xml:space="preserve"> sehingga dengan media </w:t>
      </w:r>
      <w:r w:rsidR="000E54A9" w:rsidRPr="000E54A9">
        <w:rPr>
          <w:rFonts w:ascii="Times New Roman" w:hAnsi="Times New Roman" w:cs="Times New Roman"/>
          <w:i/>
          <w:sz w:val="24"/>
          <w:szCs w:val="24"/>
        </w:rPr>
        <w:t>podcast</w:t>
      </w:r>
      <w:r w:rsidRPr="009D7CA6">
        <w:rPr>
          <w:rFonts w:ascii="Times New Roman" w:hAnsi="Times New Roman" w:cs="Times New Roman"/>
          <w:sz w:val="24"/>
          <w:szCs w:val="24"/>
        </w:rPr>
        <w:t xml:space="preserve"> sebagai pembelajaran terasa lebih menyenangkan dan tidak membosankan.</w:t>
      </w:r>
      <w:r w:rsidR="004B4A5D" w:rsidRPr="00820ADC">
        <w:rPr>
          <w:rFonts w:ascii="Times New Roman" w:hAnsi="Times New Roman" w:cs="Times New Roman"/>
          <w:sz w:val="24"/>
          <w:szCs w:val="24"/>
        </w:rPr>
        <w:br w:type="page"/>
      </w:r>
    </w:p>
    <w:p w14:paraId="1DB728E3" w14:textId="77777777" w:rsidR="004B4A5D" w:rsidRPr="00F27C0E" w:rsidRDefault="004B4A5D" w:rsidP="001D2AF7">
      <w:pPr>
        <w:pStyle w:val="Heading1"/>
        <w:rPr>
          <w:sz w:val="24"/>
        </w:rPr>
      </w:pPr>
      <w:bookmarkStart w:id="31" w:name="_Toc200839904"/>
      <w:r w:rsidRPr="00F27C0E">
        <w:rPr>
          <w:sz w:val="24"/>
        </w:rPr>
        <w:lastRenderedPageBreak/>
        <w:t>BAB II</w:t>
      </w:r>
      <w:bookmarkEnd w:id="31"/>
    </w:p>
    <w:p w14:paraId="16A84C3B" w14:textId="77777777" w:rsidR="004B4A5D" w:rsidRPr="00F27C0E" w:rsidRDefault="004B4A5D" w:rsidP="001D2AF7">
      <w:pPr>
        <w:pStyle w:val="Heading1"/>
        <w:rPr>
          <w:sz w:val="24"/>
        </w:rPr>
      </w:pPr>
      <w:bookmarkStart w:id="32" w:name="_Toc200839905"/>
      <w:r w:rsidRPr="00F27C0E">
        <w:rPr>
          <w:sz w:val="24"/>
        </w:rPr>
        <w:t>TINJAUAN PUSTAKA</w:t>
      </w:r>
      <w:bookmarkEnd w:id="32"/>
    </w:p>
    <w:p w14:paraId="51813D03" w14:textId="7FD7B125" w:rsidR="004B4A5D" w:rsidRPr="00F27C0E" w:rsidRDefault="004B4A5D" w:rsidP="004B4A5D">
      <w:pPr>
        <w:pStyle w:val="Heading2"/>
      </w:pPr>
      <w:bookmarkStart w:id="33" w:name="_Toc200839906"/>
      <w:r w:rsidRPr="00F27C0E">
        <w:t>2.1 Kajian Teori</w:t>
      </w:r>
      <w:bookmarkEnd w:id="33"/>
    </w:p>
    <w:p w14:paraId="660E842A" w14:textId="3590A05F" w:rsidR="004B4A5D" w:rsidRPr="00F27C0E" w:rsidRDefault="004B4A5D" w:rsidP="00511B1D">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Kajian teori, menurut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615-8787","author":[{"dropping-particle":"","family":"Surahman","given":"Ence","non-dropping-particle":"","parse-names":false,"suffix":""},{"dropping-particle":"","family":"Satrio","given":"Adrie","non-dropping-particle":"","parse-names":false,"suffix":""},{"dropping-particle":"","family":"Sofyan","given":"Herminarto","non-dropping-particle":"","parse-names":false,"suffix":""}],"container-title":"Jurnal Kajian Teknologi Pendidikan","id":"ITEM-1","issue":"1","issued":{"date-parts":[["2020"]]},"page":"49-58","publisher":"State University of Malang","title":"Kajian teori dalam penelitian","type":"article-journal","volume":"3"},"uris":["http://www.mendeley.com/documents/?uuid=907e6207-0006-4452-99e7-3e29e3ec04e6"]}],"mendeley":{"formattedCitation":"(Surahman et al., 2020)","plainTextFormattedCitation":"(Surahman et al., 2020)","previouslyFormattedCitation":"(Surahman et al., 2020)"},"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urahman et al., 2020)</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w:t>
      </w:r>
      <w:r w:rsidR="00511B1D">
        <w:rPr>
          <w:rFonts w:ascii="Times New Roman" w:hAnsi="Times New Roman" w:cs="Times New Roman"/>
          <w:sz w:val="24"/>
          <w:szCs w:val="24"/>
        </w:rPr>
        <w:t xml:space="preserve"> </w:t>
      </w:r>
      <w:r w:rsidRPr="00F27C0E">
        <w:rPr>
          <w:rFonts w:ascii="Times New Roman" w:hAnsi="Times New Roman" w:cs="Times New Roman"/>
          <w:sz w:val="24"/>
          <w:szCs w:val="24"/>
        </w:rPr>
        <w:t xml:space="preserve">mencakup kumpulan ide atau definisi tentang variabel yang dapat dipelajari dan dikembangkan oleh peneliti. Untuk menjadikan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lmiah, landasan teori diperlukan agar memiliki fondasi yang kuat. </w:t>
      </w:r>
    </w:p>
    <w:p w14:paraId="55F1248F" w14:textId="002F07E2" w:rsidR="004B4A5D" w:rsidRPr="00F27C0E" w:rsidRDefault="004B4A5D" w:rsidP="004B4A5D">
      <w:pPr>
        <w:pStyle w:val="Heading3"/>
        <w:ind w:left="284"/>
        <w:rPr>
          <w:b w:val="0"/>
        </w:rPr>
      </w:pPr>
      <w:bookmarkStart w:id="34" w:name="_Toc182004479"/>
      <w:bookmarkStart w:id="35" w:name="_Toc200839907"/>
      <w:r w:rsidRPr="00F27C0E">
        <w:rPr>
          <w:b w:val="0"/>
        </w:rPr>
        <w:t xml:space="preserve">2.1.1 Media </w:t>
      </w:r>
      <w:bookmarkEnd w:id="34"/>
      <w:r w:rsidR="00A24372" w:rsidRPr="00F27C0E">
        <w:rPr>
          <w:b w:val="0"/>
          <w:i/>
        </w:rPr>
        <w:t>Audio visual</w:t>
      </w:r>
      <w:bookmarkEnd w:id="35"/>
    </w:p>
    <w:p w14:paraId="36776BCD" w14:textId="4214E763" w:rsidR="00131881" w:rsidRPr="00F27C0E" w:rsidRDefault="00131881" w:rsidP="00131881">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Media </w:t>
      </w:r>
      <w:r w:rsidR="00A24372"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dapat didefinisikan sebagai jenis media yang mengandung gambar dan suara yang dapat didengar, seperti slide suara, film, rekaman video, dan lainnya. Film bersuara, televisi, dan video m</w:t>
      </w:r>
      <w:r w:rsidR="00D137C3">
        <w:rPr>
          <w:rFonts w:ascii="Times New Roman" w:hAnsi="Times New Roman" w:cs="Times New Roman"/>
          <w:sz w:val="24"/>
          <w:szCs w:val="24"/>
        </w:rPr>
        <w:t>merupakan</w:t>
      </w:r>
      <w:r w:rsidRPr="00F27C0E">
        <w:rPr>
          <w:rFonts w:ascii="Times New Roman" w:hAnsi="Times New Roman" w:cs="Times New Roman"/>
          <w:sz w:val="24"/>
          <w:szCs w:val="24"/>
        </w:rPr>
        <w:t xml:space="preserve"> contoh media </w:t>
      </w:r>
      <w:r w:rsidR="00A24372"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yang dapat menampilkan gambar dan mengeluarkan suara </w:t>
      </w:r>
      <w:r w:rsidRPr="00F27C0E">
        <w:rPr>
          <w:rFonts w:ascii="Times New Roman" w:hAnsi="Times New Roman" w:cs="Times New Roman"/>
          <w:sz w:val="24"/>
          <w:szCs w:val="24"/>
        </w:rPr>
        <w:fldChar w:fldCharType="begin" w:fldLock="1"/>
      </w:r>
      <w:r w:rsidR="006775F2" w:rsidRPr="00F27C0E">
        <w:rPr>
          <w:rFonts w:ascii="Times New Roman" w:hAnsi="Times New Roman" w:cs="Times New Roman"/>
          <w:sz w:val="24"/>
          <w:szCs w:val="24"/>
        </w:rPr>
        <w:instrText>ADDIN CSL_CITATION {"citationItems":[{"id":"ITEM-1","itemData":{"ISBN":"6022582342","author":[{"dropping-particle":"","family":"Prasetya","given":"Sukma Perdana","non-dropping-particle":"","parse-names":false,"suffix":""}],"id":"ITEM-1","issued":{"date-parts":[["2020"]]},"publisher":"Penerbit Ombak","title":"Media Pembelajaran Geografi","type":"book"},"uris":["http://www.mendeley.com/documents/?uuid=40013628-5181-457d-80b2-05b426849ae8"]}],"mendeley":{"formattedCitation":"(Prasetya, 2020)","plainTextFormattedCitation":"(Prasetya, 2020)","previouslyFormattedCitation":"(Prasetya, 2020)"},"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Prasetya, 2020)</w:t>
      </w:r>
      <w:r w:rsidRPr="00F27C0E">
        <w:rPr>
          <w:rFonts w:ascii="Times New Roman" w:hAnsi="Times New Roman" w:cs="Times New Roman"/>
          <w:sz w:val="24"/>
          <w:szCs w:val="24"/>
        </w:rPr>
        <w:fldChar w:fldCharType="end"/>
      </w:r>
      <w:r w:rsidR="00B551E9" w:rsidRPr="00F27C0E">
        <w:rPr>
          <w:rFonts w:ascii="Times New Roman" w:hAnsi="Times New Roman" w:cs="Times New Roman"/>
          <w:sz w:val="24"/>
          <w:szCs w:val="24"/>
        </w:rPr>
        <w:t>.</w:t>
      </w:r>
    </w:p>
    <w:p w14:paraId="1AA206F8" w14:textId="77777777" w:rsidR="002008DD" w:rsidRDefault="00B551E9" w:rsidP="00131881">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Media </w:t>
      </w:r>
      <w:r w:rsidR="00A24372"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dianggap menarik dan lebih baik. Penggunaan media </w:t>
      </w:r>
      <w:r w:rsidR="00A24372"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yang lebih baik dapat memotivasi dan membangkitkan minat siswa untuk belajar lebih fokus dan lebih rajin, yang menghasilkan kegiatan belajar yang lebih efektif. </w:t>
      </w:r>
    </w:p>
    <w:p w14:paraId="21123382" w14:textId="54F20BCB" w:rsidR="00B551E9" w:rsidRPr="00F27C0E" w:rsidRDefault="00B551E9" w:rsidP="00131881">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Media </w:t>
      </w:r>
      <w:r w:rsidR="00A24372"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dianggap sebagai media yang menggabungkan gambar dan suara dalam satu unit media, sehingga membantu pengajar menjelaskan kepada siswa untuk mencapai indikator. Kesimpulan ini didasarkan pada ulasan para ahli. Di mana media ini menggunakan indra pendengaran dan penglihatan.</w:t>
      </w:r>
    </w:p>
    <w:p w14:paraId="6E64FFC6" w14:textId="12791209" w:rsidR="004B4A5D" w:rsidRPr="00F27C0E" w:rsidRDefault="00511B1D" w:rsidP="004B4A5D">
      <w:pPr>
        <w:spacing w:line="480" w:lineRule="auto"/>
        <w:ind w:right="49"/>
        <w:jc w:val="both"/>
        <w:rPr>
          <w:rFonts w:ascii="Times New Roman" w:hAnsi="Times New Roman" w:cs="Times New Roman"/>
          <w:sz w:val="24"/>
          <w:szCs w:val="24"/>
        </w:rPr>
      </w:pPr>
      <w:r>
        <w:rPr>
          <w:rFonts w:ascii="Times New Roman" w:hAnsi="Times New Roman" w:cs="Times New Roman"/>
          <w:sz w:val="24"/>
          <w:szCs w:val="24"/>
        </w:rPr>
        <w:lastRenderedPageBreak/>
        <w:tab/>
        <w:t>Menurut</w:t>
      </w:r>
      <w:r w:rsidR="004B4A5D" w:rsidRPr="00F27C0E">
        <w:rPr>
          <w:rFonts w:ascii="Times New Roman" w:hAnsi="Times New Roman" w:cs="Times New Roman"/>
          <w:sz w:val="24"/>
          <w:szCs w:val="24"/>
        </w:rPr>
        <w:fldChar w:fldCharType="begin" w:fldLock="1"/>
      </w:r>
      <w:r w:rsidR="004B4A5D" w:rsidRPr="00F27C0E">
        <w:rPr>
          <w:rFonts w:ascii="Times New Roman" w:hAnsi="Times New Roman" w:cs="Times New Roman"/>
          <w:sz w:val="24"/>
          <w:szCs w:val="24"/>
        </w:rPr>
        <w:instrText>ADDIN CSL_CITATION {"citationItems":[{"id":"ITEM-1","itemData":{"ISSN":"2745-6609","author":[{"dropping-particle":"","family":"Zein","given":"Zahwa Aulia","non-dropping-particle":"","parse-names":false,"suffix":""},{"dropping-particle":"","family":"Wahyuni","given":"Sri","non-dropping-particle":"","parse-names":false,"suffix":""}],"container-title":"PARAHITA: Jurnal Pengabdian kepada Masyarakat","id":"ITEM-1","issue":"1","issued":{"date-parts":[["2023"]]},"page":"10-17","title":"Program Pemanfaatan Podcast sebagai Media Pembelajaran Jarak Jauh di Era Millennial oleh Bank BTPN Syariah","type":"article-journal","volume":"4"},"uris":["http://www.mendeley.com/documents/?uuid=0b357846-340e-4473-b8ad-2b942feb9b98"]}],"mendeley":{"formattedCitation":"(Zein &amp; Wahyuni, 2023)","manualFormatting":" Setyaning dan Putra, (2021)","plainTextFormattedCitation":"(Zein &amp; Wahyuni, 2023)","previouslyFormattedCitation":"(Zein &amp; Wahyuni, 2023)"},"properties":{"noteIndex":0},"schema":"https://github.com/citation-style-language/schema/raw/master/csl-citation.json"}</w:instrText>
      </w:r>
      <w:r w:rsidR="004B4A5D" w:rsidRPr="00F27C0E">
        <w:rPr>
          <w:rFonts w:ascii="Times New Roman" w:hAnsi="Times New Roman" w:cs="Times New Roman"/>
          <w:sz w:val="24"/>
          <w:szCs w:val="24"/>
        </w:rPr>
        <w:fldChar w:fldCharType="separate"/>
      </w:r>
      <w:r w:rsidR="004B4A5D" w:rsidRPr="00F27C0E">
        <w:rPr>
          <w:rFonts w:ascii="Times New Roman" w:hAnsi="Times New Roman" w:cs="Times New Roman"/>
          <w:noProof/>
          <w:sz w:val="24"/>
          <w:szCs w:val="24"/>
        </w:rPr>
        <w:t xml:space="preserve"> Setyaning dan Putra, (2021)</w:t>
      </w:r>
      <w:r w:rsidR="004B4A5D" w:rsidRPr="00F27C0E">
        <w:rPr>
          <w:rFonts w:ascii="Times New Roman" w:hAnsi="Times New Roman" w:cs="Times New Roman"/>
          <w:sz w:val="24"/>
          <w:szCs w:val="24"/>
        </w:rPr>
        <w:fldChar w:fldCharType="end"/>
      </w:r>
      <w:r w:rsidR="004B4A5D" w:rsidRPr="00F27C0E">
        <w:rPr>
          <w:rFonts w:ascii="Times New Roman" w:hAnsi="Times New Roman" w:cs="Times New Roman"/>
          <w:sz w:val="24"/>
          <w:szCs w:val="24"/>
        </w:rPr>
        <w:t xml:space="preserve">. ada beberapa jenis media, seperti </w:t>
      </w:r>
    </w:p>
    <w:p w14:paraId="33B5301D" w14:textId="77777777" w:rsidR="004B4A5D" w:rsidRPr="00F27C0E" w:rsidRDefault="004B4A5D" w:rsidP="004B4A5D">
      <w:pPr>
        <w:pStyle w:val="ListParagraph"/>
        <w:numPr>
          <w:ilvl w:val="0"/>
          <w:numId w:val="30"/>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Media cetak, media audio (mengguakan suara) </w:t>
      </w:r>
    </w:p>
    <w:p w14:paraId="490392A4" w14:textId="77777777" w:rsidR="004B4A5D" w:rsidRPr="00F27C0E" w:rsidRDefault="004B4A5D" w:rsidP="004B4A5D">
      <w:pPr>
        <w:pStyle w:val="ListParagraph"/>
        <w:numPr>
          <w:ilvl w:val="0"/>
          <w:numId w:val="30"/>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Media visual (menggunakan gambar), </w:t>
      </w:r>
    </w:p>
    <w:p w14:paraId="291D69B5" w14:textId="4A6EDB70" w:rsidR="004B4A5D" w:rsidRPr="00F27C0E" w:rsidRDefault="004B4A5D" w:rsidP="004B4A5D">
      <w:pPr>
        <w:pStyle w:val="ListParagraph"/>
        <w:numPr>
          <w:ilvl w:val="0"/>
          <w:numId w:val="30"/>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Media </w:t>
      </w:r>
      <w:r w:rsidR="00A24372"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menggunakan suara-gambar)</w:t>
      </w:r>
    </w:p>
    <w:p w14:paraId="3A128B53" w14:textId="35EED69B" w:rsidR="00B551E9" w:rsidRPr="00F27C0E" w:rsidRDefault="00131881" w:rsidP="00131881">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Media-media tersebut memiliki peran dalam pembelajaran. Media yang berkaitan dengan indra pendengaran </w:t>
      </w:r>
      <w:r w:rsidR="00B551E9" w:rsidRPr="00F27C0E">
        <w:rPr>
          <w:rFonts w:ascii="Times New Roman" w:hAnsi="Times New Roman" w:cs="Times New Roman"/>
          <w:sz w:val="24"/>
          <w:szCs w:val="24"/>
        </w:rPr>
        <w:t xml:space="preserve">dan gambar </w:t>
      </w:r>
      <w:r w:rsidR="00D137C3">
        <w:rPr>
          <w:rFonts w:ascii="Times New Roman" w:hAnsi="Times New Roman" w:cs="Times New Roman"/>
          <w:sz w:val="24"/>
          <w:szCs w:val="24"/>
        </w:rPr>
        <w:t>bisa</w:t>
      </w:r>
      <w:r w:rsidR="00B551E9" w:rsidRPr="00F27C0E">
        <w:rPr>
          <w:rFonts w:ascii="Times New Roman" w:hAnsi="Times New Roman" w:cs="Times New Roman"/>
          <w:sz w:val="24"/>
          <w:szCs w:val="24"/>
        </w:rPr>
        <w:t xml:space="preserve">anya menggunakan media </w:t>
      </w:r>
      <w:r w:rsidR="00A24372" w:rsidRPr="00F27C0E">
        <w:rPr>
          <w:rFonts w:ascii="Times New Roman" w:hAnsi="Times New Roman" w:cs="Times New Roman"/>
          <w:i/>
          <w:sz w:val="24"/>
          <w:szCs w:val="24"/>
        </w:rPr>
        <w:t>audio visual</w:t>
      </w:r>
      <w:r w:rsidR="00B551E9" w:rsidRPr="00F27C0E">
        <w:rPr>
          <w:rFonts w:ascii="Times New Roman" w:hAnsi="Times New Roman" w:cs="Times New Roman"/>
          <w:sz w:val="24"/>
          <w:szCs w:val="24"/>
        </w:rPr>
        <w:t>.</w:t>
      </w:r>
      <w:r w:rsidR="006775F2" w:rsidRPr="00F27C0E">
        <w:rPr>
          <w:rFonts w:ascii="Times New Roman" w:hAnsi="Times New Roman" w:cs="Times New Roman"/>
          <w:sz w:val="24"/>
          <w:szCs w:val="24"/>
        </w:rPr>
        <w:t xml:space="preserve"> </w:t>
      </w:r>
      <w:r w:rsidR="00511B1D">
        <w:rPr>
          <w:rFonts w:ascii="Times New Roman" w:hAnsi="Times New Roman" w:cs="Times New Roman"/>
          <w:sz w:val="24"/>
          <w:szCs w:val="24"/>
        </w:rPr>
        <w:t>Adapun karakteris</w:t>
      </w:r>
      <w:r w:rsidR="00F2484C" w:rsidRPr="00F27C0E">
        <w:rPr>
          <w:rFonts w:ascii="Times New Roman" w:hAnsi="Times New Roman" w:cs="Times New Roman"/>
          <w:sz w:val="24"/>
          <w:szCs w:val="24"/>
        </w:rPr>
        <w:t>tik media audio m</w:t>
      </w:r>
      <w:r w:rsidR="006775F2" w:rsidRPr="00F27C0E">
        <w:rPr>
          <w:rFonts w:ascii="Times New Roman" w:hAnsi="Times New Roman" w:cs="Times New Roman"/>
          <w:sz w:val="24"/>
          <w:szCs w:val="24"/>
        </w:rPr>
        <w:t>enurut</w:t>
      </w:r>
      <w:r w:rsidR="00B551E9" w:rsidRPr="00F27C0E">
        <w:rPr>
          <w:rFonts w:ascii="Times New Roman" w:hAnsi="Times New Roman" w:cs="Times New Roman"/>
          <w:sz w:val="24"/>
          <w:szCs w:val="24"/>
        </w:rPr>
        <w:t xml:space="preserve"> </w:t>
      </w:r>
      <w:r w:rsidR="006775F2" w:rsidRPr="00F27C0E">
        <w:rPr>
          <w:rFonts w:ascii="Times New Roman" w:hAnsi="Times New Roman" w:cs="Times New Roman"/>
          <w:sz w:val="24"/>
          <w:szCs w:val="24"/>
        </w:rPr>
        <w:fldChar w:fldCharType="begin" w:fldLock="1"/>
      </w:r>
      <w:r w:rsidR="006775F2" w:rsidRPr="00F27C0E">
        <w:rPr>
          <w:rFonts w:ascii="Times New Roman" w:hAnsi="Times New Roman" w:cs="Times New Roman"/>
          <w:sz w:val="24"/>
          <w:szCs w:val="24"/>
        </w:rPr>
        <w:instrText>ADDIN CSL_CITATION {"citationItems":[{"id":"ITEM-1","itemData":{"author":[{"dropping-particle":"","family":"Arsyad","given":"Azhar","non-dropping-particle":"","parse-names":false,"suffix":""}],"id":"ITEM-1","issued":{"date-parts":[["2014"]]},"title":"Media Pembelajaran. jakarta: Rajawali Pers","type":"article-journal"},"uris":["http://www.mendeley.com/documents/?uuid=6688dfcb-fd81-4a14-8760-70ac6e5fb35e"]}],"mendeley":{"formattedCitation":"(Arsyad, 2014)","manualFormatting":"Arsyad, 2014","plainTextFormattedCitation":"(Arsyad, 2014)","previouslyFormattedCitation":"(Arsyad, 2014)"},"properties":{"noteIndex":0},"schema":"https://github.com/citation-style-language/schema/raw/master/csl-citation.json"}</w:instrText>
      </w:r>
      <w:r w:rsidR="006775F2" w:rsidRPr="00F27C0E">
        <w:rPr>
          <w:rFonts w:ascii="Times New Roman" w:hAnsi="Times New Roman" w:cs="Times New Roman"/>
          <w:sz w:val="24"/>
          <w:szCs w:val="24"/>
        </w:rPr>
        <w:fldChar w:fldCharType="separate"/>
      </w:r>
      <w:r w:rsidR="006775F2" w:rsidRPr="00F27C0E">
        <w:rPr>
          <w:rFonts w:ascii="Times New Roman" w:hAnsi="Times New Roman" w:cs="Times New Roman"/>
          <w:noProof/>
          <w:sz w:val="24"/>
          <w:szCs w:val="24"/>
        </w:rPr>
        <w:t>Arsyad, 2014</w:t>
      </w:r>
      <w:r w:rsidR="006775F2" w:rsidRPr="00F27C0E">
        <w:rPr>
          <w:rFonts w:ascii="Times New Roman" w:hAnsi="Times New Roman" w:cs="Times New Roman"/>
          <w:sz w:val="24"/>
          <w:szCs w:val="24"/>
        </w:rPr>
        <w:fldChar w:fldCharType="end"/>
      </w:r>
      <w:r w:rsidR="006775F2" w:rsidRPr="00F27C0E">
        <w:rPr>
          <w:rFonts w:ascii="Times New Roman" w:hAnsi="Times New Roman" w:cs="Times New Roman"/>
          <w:sz w:val="24"/>
          <w:szCs w:val="24"/>
        </w:rPr>
        <w:t xml:space="preserve"> ada </w:t>
      </w:r>
      <w:r w:rsidR="00B551E9" w:rsidRPr="00F27C0E">
        <w:rPr>
          <w:rFonts w:ascii="Times New Roman" w:hAnsi="Times New Roman" w:cs="Times New Roman"/>
          <w:sz w:val="24"/>
          <w:szCs w:val="24"/>
        </w:rPr>
        <w:t xml:space="preserve">beberapa karakteristik media berbasis </w:t>
      </w:r>
      <w:r w:rsidR="00A24372" w:rsidRPr="00F27C0E">
        <w:rPr>
          <w:rFonts w:ascii="Times New Roman" w:hAnsi="Times New Roman" w:cs="Times New Roman"/>
          <w:i/>
          <w:sz w:val="24"/>
          <w:szCs w:val="24"/>
        </w:rPr>
        <w:t>audio visual</w:t>
      </w:r>
      <w:r w:rsidR="00B551E9" w:rsidRPr="00F27C0E">
        <w:rPr>
          <w:rFonts w:ascii="Times New Roman" w:hAnsi="Times New Roman" w:cs="Times New Roman"/>
          <w:sz w:val="24"/>
          <w:szCs w:val="24"/>
        </w:rPr>
        <w:t xml:space="preserve">: </w:t>
      </w:r>
    </w:p>
    <w:p w14:paraId="7F22E89F" w14:textId="1E864533" w:rsidR="00B551E9" w:rsidRPr="00F27C0E" w:rsidRDefault="00B551E9" w:rsidP="00B551E9">
      <w:pPr>
        <w:pStyle w:val="ListParagraph"/>
        <w:numPr>
          <w:ilvl w:val="0"/>
          <w:numId w:val="33"/>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Mereka linier</w:t>
      </w:r>
    </w:p>
    <w:p w14:paraId="0E15E251" w14:textId="77777777" w:rsidR="00B551E9" w:rsidRPr="00F27C0E" w:rsidRDefault="00B551E9" w:rsidP="00B551E9">
      <w:pPr>
        <w:pStyle w:val="ListParagraph"/>
        <w:numPr>
          <w:ilvl w:val="0"/>
          <w:numId w:val="33"/>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Menyajikan gambar yang dinamis </w:t>
      </w:r>
    </w:p>
    <w:p w14:paraId="63C5C695" w14:textId="77777777" w:rsidR="00B551E9" w:rsidRPr="00F27C0E" w:rsidRDefault="00B551E9" w:rsidP="00B551E9">
      <w:pPr>
        <w:pStyle w:val="ListParagraph"/>
        <w:numPr>
          <w:ilvl w:val="0"/>
          <w:numId w:val="33"/>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Dapat disesuaikan dengan kebutuhan dan keinginan</w:t>
      </w:r>
    </w:p>
    <w:p w14:paraId="19F34F09" w14:textId="77777777" w:rsidR="00B551E9" w:rsidRPr="00F27C0E" w:rsidRDefault="00B551E9" w:rsidP="00B551E9">
      <w:pPr>
        <w:pStyle w:val="ListParagraph"/>
        <w:numPr>
          <w:ilvl w:val="0"/>
          <w:numId w:val="33"/>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Menggambarkan hal yang abstrak menjadi hal yang dapat dilihat</w:t>
      </w:r>
    </w:p>
    <w:p w14:paraId="719CFCE6" w14:textId="77777777" w:rsidR="00F2484C" w:rsidRPr="00F27C0E" w:rsidRDefault="00B551E9" w:rsidP="00B551E9">
      <w:pPr>
        <w:pStyle w:val="ListParagraph"/>
        <w:numPr>
          <w:ilvl w:val="0"/>
          <w:numId w:val="33"/>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 Berpusat pada guru dan interaksi dengan siswa rendah. </w:t>
      </w:r>
    </w:p>
    <w:p w14:paraId="35B42E5A" w14:textId="4CEED4A4" w:rsidR="00B551E9" w:rsidRPr="00F27C0E" w:rsidRDefault="00F2484C" w:rsidP="00F2484C">
      <w:pPr>
        <w:pStyle w:val="ListParagraph"/>
        <w:spacing w:after="0" w:line="480" w:lineRule="auto"/>
        <w:ind w:left="1080" w:right="49"/>
        <w:jc w:val="both"/>
        <w:rPr>
          <w:rFonts w:ascii="Times New Roman" w:hAnsi="Times New Roman" w:cs="Times New Roman"/>
          <w:sz w:val="24"/>
          <w:szCs w:val="24"/>
        </w:rPr>
      </w:pPr>
      <w:r w:rsidRPr="00F27C0E">
        <w:rPr>
          <w:rFonts w:ascii="Times New Roman" w:hAnsi="Times New Roman" w:cs="Times New Roman"/>
          <w:sz w:val="24"/>
          <w:szCs w:val="24"/>
        </w:rPr>
        <w:t xml:space="preserve">        </w:t>
      </w:r>
      <w:r w:rsidR="00B551E9" w:rsidRPr="00F27C0E">
        <w:rPr>
          <w:rFonts w:ascii="Times New Roman" w:hAnsi="Times New Roman" w:cs="Times New Roman"/>
          <w:sz w:val="24"/>
          <w:szCs w:val="24"/>
        </w:rPr>
        <w:t>Semua media memiliki kekurangan dan kelebihan dalam pembelajaran, dan medi</w:t>
      </w:r>
      <w:r w:rsidRPr="00F27C0E">
        <w:rPr>
          <w:rFonts w:ascii="Times New Roman" w:hAnsi="Times New Roman" w:cs="Times New Roman"/>
          <w:sz w:val="24"/>
          <w:szCs w:val="24"/>
        </w:rPr>
        <w:t xml:space="preserve">a </w:t>
      </w:r>
      <w:r w:rsidR="00A24372" w:rsidRPr="00F27C0E">
        <w:rPr>
          <w:rFonts w:ascii="Times New Roman" w:hAnsi="Times New Roman" w:cs="Times New Roman"/>
          <w:i/>
          <w:sz w:val="24"/>
          <w:szCs w:val="24"/>
        </w:rPr>
        <w:t>audio visual</w:t>
      </w:r>
      <w:r w:rsidRPr="00F27C0E">
        <w:rPr>
          <w:rFonts w:ascii="Times New Roman" w:hAnsi="Times New Roman" w:cs="Times New Roman"/>
          <w:sz w:val="24"/>
          <w:szCs w:val="24"/>
        </w:rPr>
        <w:t xml:space="preserve"> tidak terkecuali. Ini</w:t>
      </w:r>
      <w:r w:rsidR="00B551E9" w:rsidRPr="00F27C0E">
        <w:rPr>
          <w:rFonts w:ascii="Times New Roman" w:hAnsi="Times New Roman" w:cs="Times New Roman"/>
          <w:sz w:val="24"/>
          <w:szCs w:val="24"/>
        </w:rPr>
        <w:t xml:space="preserve"> berlaku juga untuk media </w:t>
      </w:r>
      <w:r w:rsidR="00A24372" w:rsidRPr="00F27C0E">
        <w:rPr>
          <w:rFonts w:ascii="Times New Roman" w:hAnsi="Times New Roman" w:cs="Times New Roman"/>
          <w:i/>
          <w:sz w:val="24"/>
          <w:szCs w:val="24"/>
        </w:rPr>
        <w:t>audio visual</w:t>
      </w:r>
      <w:r w:rsidR="00B551E9" w:rsidRPr="00F27C0E">
        <w:rPr>
          <w:rFonts w:ascii="Times New Roman" w:hAnsi="Times New Roman" w:cs="Times New Roman"/>
          <w:sz w:val="24"/>
          <w:szCs w:val="24"/>
        </w:rPr>
        <w:t xml:space="preserve">. </w:t>
      </w:r>
    </w:p>
    <w:p w14:paraId="5E7D3A18" w14:textId="77777777" w:rsidR="00B551E9" w:rsidRPr="00F27C0E" w:rsidRDefault="00B551E9" w:rsidP="00B551E9">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Kekurangan meliputi: </w:t>
      </w:r>
    </w:p>
    <w:p w14:paraId="50EAF756" w14:textId="4E0BB91C" w:rsidR="00B551E9" w:rsidRPr="00F27C0E" w:rsidRDefault="00B551E9" w:rsidP="00B551E9">
      <w:pPr>
        <w:pStyle w:val="ListParagraph"/>
        <w:numPr>
          <w:ilvl w:val="0"/>
          <w:numId w:val="34"/>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informasi yang searah, yang dapat diatasi dengan umpan balik dengan tanya jawab</w:t>
      </w:r>
    </w:p>
    <w:p w14:paraId="206794BA" w14:textId="77777777" w:rsidR="00B551E9" w:rsidRPr="00F27C0E" w:rsidRDefault="00B551E9" w:rsidP="00B551E9">
      <w:pPr>
        <w:pStyle w:val="ListParagraph"/>
        <w:numPr>
          <w:ilvl w:val="0"/>
          <w:numId w:val="34"/>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kurangnya detail yang menampilkan bagian objek, yang dapat diatasi dengan penjelasan</w:t>
      </w:r>
    </w:p>
    <w:p w14:paraId="03720007" w14:textId="4C0098B4" w:rsidR="00B551E9" w:rsidRPr="00F27C0E" w:rsidRDefault="00B551E9" w:rsidP="00F2484C">
      <w:pPr>
        <w:pStyle w:val="ListParagraph"/>
        <w:numPr>
          <w:ilvl w:val="0"/>
          <w:numId w:val="34"/>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harga alat yang cenderung mahal dan kompleks. </w:t>
      </w:r>
    </w:p>
    <w:p w14:paraId="11F8A0C0" w14:textId="77777777" w:rsidR="00B551E9" w:rsidRPr="00F27C0E" w:rsidRDefault="00B551E9" w:rsidP="00B551E9">
      <w:pPr>
        <w:pStyle w:val="ListParagraph"/>
        <w:spacing w:after="0" w:line="480" w:lineRule="auto"/>
        <w:ind w:left="1080" w:right="49"/>
        <w:jc w:val="both"/>
        <w:rPr>
          <w:rFonts w:ascii="Times New Roman" w:hAnsi="Times New Roman" w:cs="Times New Roman"/>
          <w:sz w:val="24"/>
          <w:szCs w:val="24"/>
        </w:rPr>
      </w:pPr>
      <w:r w:rsidRPr="00F27C0E">
        <w:rPr>
          <w:rFonts w:ascii="Times New Roman" w:hAnsi="Times New Roman" w:cs="Times New Roman"/>
          <w:sz w:val="24"/>
          <w:szCs w:val="24"/>
        </w:rPr>
        <w:t xml:space="preserve">Kelebihan: </w:t>
      </w:r>
    </w:p>
    <w:p w14:paraId="60354797" w14:textId="77777777" w:rsidR="00B551E9" w:rsidRPr="00F27C0E" w:rsidRDefault="00B551E9" w:rsidP="00B551E9">
      <w:pPr>
        <w:pStyle w:val="ListParagraph"/>
        <w:numPr>
          <w:ilvl w:val="0"/>
          <w:numId w:val="35"/>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lastRenderedPageBreak/>
        <w:t xml:space="preserve">menarik </w:t>
      </w:r>
    </w:p>
    <w:p w14:paraId="1EC871EE" w14:textId="3605ADC9" w:rsidR="00B551E9" w:rsidRPr="00F27C0E" w:rsidRDefault="00B551E9" w:rsidP="00B551E9">
      <w:pPr>
        <w:pStyle w:val="ListParagraph"/>
        <w:numPr>
          <w:ilvl w:val="0"/>
          <w:numId w:val="35"/>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Informasi </w:t>
      </w:r>
      <w:r w:rsidR="006775F2" w:rsidRPr="00F27C0E">
        <w:rPr>
          <w:rFonts w:ascii="Times New Roman" w:hAnsi="Times New Roman" w:cs="Times New Roman"/>
          <w:sz w:val="24"/>
          <w:szCs w:val="24"/>
        </w:rPr>
        <w:t>lansung dari narasmber</w:t>
      </w:r>
    </w:p>
    <w:p w14:paraId="0C3A8CA1" w14:textId="0AC7708F" w:rsidR="00B551E9" w:rsidRPr="00F27C0E" w:rsidRDefault="00B551E9" w:rsidP="00B551E9">
      <w:pPr>
        <w:pStyle w:val="ListParagraph"/>
        <w:numPr>
          <w:ilvl w:val="0"/>
          <w:numId w:val="35"/>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Informasi yang lengkap.</w:t>
      </w:r>
    </w:p>
    <w:p w14:paraId="686D0D35" w14:textId="7A130FA3" w:rsidR="004B4A5D" w:rsidRPr="00F27C0E" w:rsidRDefault="004B4A5D" w:rsidP="004B4A5D">
      <w:pPr>
        <w:pStyle w:val="Heading3"/>
        <w:ind w:left="284"/>
        <w:rPr>
          <w:b w:val="0"/>
        </w:rPr>
      </w:pPr>
      <w:bookmarkStart w:id="36" w:name="_Toc182004480"/>
      <w:bookmarkStart w:id="37" w:name="_Toc200839908"/>
      <w:r w:rsidRPr="00F27C0E">
        <w:rPr>
          <w:b w:val="0"/>
        </w:rPr>
        <w:t>2.1.2 Pengertian Media Pembelajaran</w:t>
      </w:r>
      <w:bookmarkEnd w:id="36"/>
      <w:bookmarkEnd w:id="37"/>
    </w:p>
    <w:p w14:paraId="3AA09CE5" w14:textId="77777777" w:rsidR="004B4A5D" w:rsidRPr="00F27C0E" w:rsidRDefault="004B4A5D" w:rsidP="004B4A5D">
      <w:pPr>
        <w:spacing w:line="480" w:lineRule="auto"/>
        <w:ind w:right="49" w:firstLine="709"/>
        <w:jc w:val="both"/>
        <w:rPr>
          <w:rFonts w:ascii="Times New Roman" w:hAnsi="Times New Roman" w:cs="Times New Roman"/>
          <w:sz w:val="24"/>
          <w:szCs w:val="24"/>
        </w:rPr>
      </w:pPr>
      <w:r w:rsidRPr="00F27C0E">
        <w:rPr>
          <w:rFonts w:ascii="Times New Roman" w:hAnsi="Times New Roman" w:cs="Times New Roman"/>
          <w:sz w:val="24"/>
          <w:szCs w:val="24"/>
        </w:rPr>
        <w:t>Media pembelajaran, yang berasal dari bahasa Latin "medis", yang berarti "tengah" atau "pengantar," adalah alat yang dapat digunakan oleh guru untuk menyampaikan informasi terkait pembelajaran kepada siswa mereka dengan cara yang mudah dipahami oleh mereka. Media ini dapat berupa benda fisik, teknologi, atau kombinasi keduanya, dan dirancang untuk lebih efisien mengkomunikasikan informasi dan membantu siswa memahami dan mempertahankan ide-ide yang diajarkan.</w:t>
      </w:r>
    </w:p>
    <w:p w14:paraId="22A68DB0" w14:textId="77777777" w:rsidR="005A11B9" w:rsidRDefault="006775F2" w:rsidP="00F2484C">
      <w:pPr>
        <w:spacing w:line="480" w:lineRule="auto"/>
        <w:ind w:right="49" w:firstLine="709"/>
        <w:jc w:val="both"/>
        <w:rPr>
          <w:rFonts w:ascii="Times New Roman" w:hAnsi="Times New Roman" w:cs="Times New Roman"/>
          <w:sz w:val="24"/>
          <w:szCs w:val="24"/>
        </w:rPr>
      </w:pPr>
      <w:r w:rsidRPr="00F27C0E">
        <w:rPr>
          <w:rFonts w:ascii="Times New Roman" w:hAnsi="Times New Roman" w:cs="Times New Roman"/>
          <w:sz w:val="24"/>
          <w:szCs w:val="24"/>
        </w:rPr>
        <w:t xml:space="preserve">Media pembelajaran dapat membantu proses belajar mengajar dengan baik. Tujuan, bahan, metode, dan alat, serta evaluasi adalah komponen yang sering menandai proses belajar mengajar. Keempat komponen berkorelasi satu sama lain. Media dan metode adalah komponen pembelajaran yang tidak dapat dipisahkan satu sama lain. </w:t>
      </w:r>
    </w:p>
    <w:p w14:paraId="01F0D975" w14:textId="38E6B0FE" w:rsidR="001D2AF7" w:rsidRPr="00F27C0E" w:rsidRDefault="00435EC5" w:rsidP="00F2484C">
      <w:pPr>
        <w:spacing w:line="480" w:lineRule="auto"/>
        <w:ind w:right="49" w:firstLine="709"/>
        <w:jc w:val="both"/>
        <w:rPr>
          <w:rFonts w:ascii="Times New Roman" w:hAnsi="Times New Roman" w:cs="Times New Roman"/>
          <w:sz w:val="24"/>
          <w:szCs w:val="24"/>
        </w:rPr>
      </w:pPr>
      <w:r w:rsidRPr="00F27C0E">
        <w:rPr>
          <w:rFonts w:ascii="Times New Roman" w:hAnsi="Times New Roman" w:cs="Times New Roman"/>
          <w:sz w:val="24"/>
          <w:szCs w:val="24"/>
        </w:rPr>
        <w:t xml:space="preserve">Media </w:t>
      </w:r>
      <w:r w:rsidR="006775F2" w:rsidRPr="00F27C0E">
        <w:rPr>
          <w:rFonts w:ascii="Times New Roman" w:hAnsi="Times New Roman" w:cs="Times New Roman"/>
          <w:sz w:val="24"/>
          <w:szCs w:val="24"/>
        </w:rPr>
        <w:t xml:space="preserve">pembelajaran </w:t>
      </w:r>
      <w:r w:rsidR="00F2484C" w:rsidRPr="00F27C0E">
        <w:rPr>
          <w:rFonts w:ascii="Times New Roman" w:hAnsi="Times New Roman" w:cs="Times New Roman"/>
          <w:sz w:val="24"/>
          <w:szCs w:val="24"/>
        </w:rPr>
        <w:t>m</w:t>
      </w:r>
      <w:r w:rsidR="00D137C3">
        <w:rPr>
          <w:rFonts w:ascii="Times New Roman" w:hAnsi="Times New Roman" w:cs="Times New Roman"/>
          <w:sz w:val="24"/>
          <w:szCs w:val="24"/>
        </w:rPr>
        <w:t>merupakan</w:t>
      </w:r>
      <w:r w:rsidR="00F2484C" w:rsidRPr="00F27C0E">
        <w:rPr>
          <w:rFonts w:ascii="Times New Roman" w:hAnsi="Times New Roman" w:cs="Times New Roman"/>
          <w:sz w:val="24"/>
          <w:szCs w:val="24"/>
        </w:rPr>
        <w:t xml:space="preserve"> alat </w:t>
      </w:r>
      <w:r w:rsidRPr="00F27C0E">
        <w:rPr>
          <w:rFonts w:ascii="Times New Roman" w:hAnsi="Times New Roman" w:cs="Times New Roman"/>
          <w:sz w:val="24"/>
          <w:szCs w:val="24"/>
        </w:rPr>
        <w:t xml:space="preserve">yang digunakan untuk </w:t>
      </w:r>
      <w:r w:rsidR="006775F2" w:rsidRPr="00F27C0E">
        <w:rPr>
          <w:rFonts w:ascii="Times New Roman" w:hAnsi="Times New Roman" w:cs="Times New Roman"/>
          <w:sz w:val="24"/>
          <w:szCs w:val="24"/>
        </w:rPr>
        <w:t xml:space="preserve">menyampaikan materi pembelajaran sehingga mencapai tujuan. Menurut </w:t>
      </w:r>
      <w:r w:rsidR="006775F2" w:rsidRPr="00F27C0E">
        <w:rPr>
          <w:rFonts w:ascii="Times New Roman" w:hAnsi="Times New Roman" w:cs="Times New Roman"/>
          <w:sz w:val="24"/>
          <w:szCs w:val="24"/>
        </w:rPr>
        <w:fldChar w:fldCharType="begin" w:fldLock="1"/>
      </w:r>
      <w:r w:rsidR="00C41E47" w:rsidRPr="00F27C0E">
        <w:rPr>
          <w:rFonts w:ascii="Times New Roman" w:hAnsi="Times New Roman" w:cs="Times New Roman"/>
          <w:sz w:val="24"/>
          <w:szCs w:val="24"/>
        </w:rPr>
        <w:instrText>ADDIN CSL_CITATION {"citationItems":[{"id":"ITEM-1","itemData":{"ISSN":"2548-1711","author":[{"dropping-particle":"","family":"Maimunah","given":"Maimunah","non-dropping-particle":"","parse-names":false,"suffix":""}],"container-title":"Al-Afkar: Manajemen Pendidikan Islam","id":"ITEM-1","issue":"1","issued":{"date-parts":[["2016"]]},"title":"Metode penggunaan media pembelajaran","type":"article-journal","volume":"5"},"uris":["http://www.mendeley.com/documents/?uuid=0ca7d218-9dae-4994-b4b1-96b755e54dcc"]}],"mendeley":{"formattedCitation":"(Maimunah, 2016)","manualFormatting":"Maimunah, (2016","plainTextFormattedCitation":"(Maimunah, 2016)","previouslyFormattedCitation":"(Maimunah, 2016)"},"properties":{"noteIndex":0},"schema":"https://github.com/citation-style-language/schema/raw/master/csl-citation.json"}</w:instrText>
      </w:r>
      <w:r w:rsidR="006775F2" w:rsidRPr="00F27C0E">
        <w:rPr>
          <w:rFonts w:ascii="Times New Roman" w:hAnsi="Times New Roman" w:cs="Times New Roman"/>
          <w:sz w:val="24"/>
          <w:szCs w:val="24"/>
        </w:rPr>
        <w:fldChar w:fldCharType="separate"/>
      </w:r>
      <w:r w:rsidR="006775F2" w:rsidRPr="00F27C0E">
        <w:rPr>
          <w:rFonts w:ascii="Times New Roman" w:hAnsi="Times New Roman" w:cs="Times New Roman"/>
          <w:noProof/>
          <w:sz w:val="24"/>
          <w:szCs w:val="24"/>
        </w:rPr>
        <w:t>Maimunah, (2016</w:t>
      </w:r>
      <w:r w:rsidR="006775F2" w:rsidRPr="00F27C0E">
        <w:rPr>
          <w:rFonts w:ascii="Times New Roman" w:hAnsi="Times New Roman" w:cs="Times New Roman"/>
          <w:sz w:val="24"/>
          <w:szCs w:val="24"/>
        </w:rPr>
        <w:fldChar w:fldCharType="end"/>
      </w:r>
      <w:r w:rsidR="006775F2" w:rsidRPr="00F27C0E">
        <w:rPr>
          <w:rFonts w:ascii="Times New Roman" w:hAnsi="Times New Roman" w:cs="Times New Roman"/>
          <w:sz w:val="24"/>
          <w:szCs w:val="24"/>
        </w:rPr>
        <w:t xml:space="preserve">) siswa diharapkan dapat memperoleh berbagai pengalaman dunia nyata melalui penggunaan media pembelajaran, sehingga pelajaran dapat diserap dengan lebih mudah dan lebih baik. </w:t>
      </w:r>
      <w:bookmarkStart w:id="38" w:name="_Toc182004482"/>
    </w:p>
    <w:p w14:paraId="7A54E586" w14:textId="0FD31D1F" w:rsidR="004B4A5D" w:rsidRPr="00F27C0E" w:rsidRDefault="004B4A5D" w:rsidP="001D2AF7">
      <w:pPr>
        <w:spacing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Berikut tujuan penggunaan media pembelajaran:</w:t>
      </w:r>
      <w:bookmarkEnd w:id="38"/>
      <w:r w:rsidRPr="00F27C0E">
        <w:rPr>
          <w:rFonts w:ascii="Times New Roman" w:hAnsi="Times New Roman" w:cs="Times New Roman"/>
          <w:sz w:val="24"/>
          <w:szCs w:val="24"/>
        </w:rPr>
        <w:t xml:space="preserve"> </w:t>
      </w:r>
    </w:p>
    <w:p w14:paraId="25F64330" w14:textId="77777777" w:rsidR="004B4A5D" w:rsidRPr="00F27C0E" w:rsidRDefault="004B4A5D" w:rsidP="004B4A5D">
      <w:pPr>
        <w:pStyle w:val="ListParagraph"/>
        <w:numPr>
          <w:ilvl w:val="0"/>
          <w:numId w:val="25"/>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lastRenderedPageBreak/>
        <w:t xml:space="preserve">Meningkatkan Keterlibatan Siswa: Media pembelajaran yang bervariasi dan menarik dapat meningkatkan keterlibatan siswa. </w:t>
      </w:r>
    </w:p>
    <w:p w14:paraId="737C4580" w14:textId="77777777" w:rsidR="004B4A5D" w:rsidRPr="00F27C0E" w:rsidRDefault="004B4A5D" w:rsidP="004B4A5D">
      <w:pPr>
        <w:pStyle w:val="ListParagraph"/>
        <w:numPr>
          <w:ilvl w:val="0"/>
          <w:numId w:val="25"/>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Meningkatkan Pemahaman Konsep: Media pembelajaran dapat membantu siswa memahami konsep yang abstrak atau kompleks. </w:t>
      </w:r>
    </w:p>
    <w:p w14:paraId="01834121" w14:textId="77777777" w:rsidR="004B4A5D" w:rsidRPr="00F27C0E" w:rsidRDefault="004B4A5D" w:rsidP="004B4A5D">
      <w:pPr>
        <w:pStyle w:val="ListParagraph"/>
        <w:numPr>
          <w:ilvl w:val="0"/>
          <w:numId w:val="25"/>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Meningkatkan Daya Ingat: Media yang menarik dapat membantu meningkatkan daya ingat siswa. Konsep dapat diilustrasikan dengan lebih jelas dan mudah dipahami oleh siswa melalui visualisasi, grafik, atau animasi. </w:t>
      </w:r>
    </w:p>
    <w:p w14:paraId="23664BC2" w14:textId="3618E3E8" w:rsidR="004B4A5D" w:rsidRDefault="004B4A5D" w:rsidP="004B4A5D">
      <w:pPr>
        <w:pStyle w:val="ListParagraph"/>
        <w:numPr>
          <w:ilvl w:val="0"/>
          <w:numId w:val="25"/>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 Mendorong Pembelajaran Kolaboratif: Beberapa jenis media pembelajaran, seperti presentasi kelompok atau proyek berbasis media, cenderung lebih mudah diingat daripada teks </w:t>
      </w:r>
      <w:r w:rsidR="00D137C3">
        <w:rPr>
          <w:rFonts w:ascii="Times New Roman" w:hAnsi="Times New Roman" w:cs="Times New Roman"/>
          <w:sz w:val="24"/>
          <w:szCs w:val="24"/>
        </w:rPr>
        <w:t>bisa</w:t>
      </w:r>
      <w:r w:rsidRPr="00F27C0E">
        <w:rPr>
          <w:rFonts w:ascii="Times New Roman" w:hAnsi="Times New Roman" w:cs="Times New Roman"/>
          <w:sz w:val="24"/>
          <w:szCs w:val="24"/>
        </w:rPr>
        <w:t>a.</w:t>
      </w:r>
    </w:p>
    <w:p w14:paraId="679247D5" w14:textId="786AE84C" w:rsidR="00CA2DD2" w:rsidRDefault="00CA2DD2" w:rsidP="00CA2DD2">
      <w:pPr>
        <w:spacing w:after="0" w:line="480" w:lineRule="auto"/>
        <w:ind w:right="49"/>
        <w:jc w:val="both"/>
        <w:rPr>
          <w:rFonts w:ascii="Times New Roman" w:hAnsi="Times New Roman" w:cs="Times New Roman"/>
          <w:sz w:val="24"/>
          <w:szCs w:val="24"/>
        </w:rPr>
      </w:pPr>
      <w:r>
        <w:rPr>
          <w:rFonts w:ascii="Times New Roman" w:hAnsi="Times New Roman" w:cs="Times New Roman"/>
          <w:sz w:val="24"/>
          <w:szCs w:val="24"/>
        </w:rPr>
        <w:t>Fungsi Media Pembelajaran</w:t>
      </w:r>
      <w:r w:rsidR="00700762">
        <w:rPr>
          <w:rFonts w:ascii="Times New Roman" w:hAnsi="Times New Roman" w:cs="Times New Roman"/>
          <w:sz w:val="24"/>
          <w:szCs w:val="24"/>
        </w:rPr>
        <w:t xml:space="preserve"> menurut </w:t>
      </w:r>
      <w:r w:rsidR="00700762">
        <w:rPr>
          <w:rFonts w:ascii="Times New Roman" w:hAnsi="Times New Roman" w:cs="Times New Roman"/>
          <w:sz w:val="24"/>
          <w:szCs w:val="24"/>
        </w:rPr>
        <w:fldChar w:fldCharType="begin" w:fldLock="1"/>
      </w:r>
      <w:r w:rsidR="0041539A">
        <w:rPr>
          <w:rFonts w:ascii="Times New Roman" w:hAnsi="Times New Roman" w:cs="Times New Roman"/>
          <w:sz w:val="24"/>
          <w:szCs w:val="24"/>
        </w:rPr>
        <w:instrText>ADDIN CSL_CITATION {"citationItems":[{"id":"ITEM-1","itemData":{"ISSN":"6029328360","author":[{"dropping-particle":"","family":"Rusman","given":"M Pd","non-dropping-particle":"","parse-names":false,"suffix":""}],"id":"ITEM-1","issued":{"date-parts":[["2022"]]},"publisher":"Alfabeta","title":"Belajar dan pembelajaran berbasis komputer","type":"article-journal"},"uris":["http://www.mendeley.com/documents/?uuid=c34506ce-27d0-4a20-aaac-115212ddf745"]}],"mendeley":{"formattedCitation":"(Rusman, 2022)","manualFormatting":"Rusman (2022)","plainTextFormattedCitation":"(Rusman, 2022)","previouslyFormattedCitation":"(Rusman, 2022)"},"properties":{"noteIndex":0},"schema":"https://github.com/citation-style-language/schema/raw/master/csl-citation.json"}</w:instrText>
      </w:r>
      <w:r w:rsidR="00700762">
        <w:rPr>
          <w:rFonts w:ascii="Times New Roman" w:hAnsi="Times New Roman" w:cs="Times New Roman"/>
          <w:sz w:val="24"/>
          <w:szCs w:val="24"/>
        </w:rPr>
        <w:fldChar w:fldCharType="separate"/>
      </w:r>
      <w:r w:rsidR="00700762">
        <w:rPr>
          <w:rFonts w:ascii="Times New Roman" w:hAnsi="Times New Roman" w:cs="Times New Roman"/>
          <w:noProof/>
          <w:sz w:val="24"/>
          <w:szCs w:val="24"/>
        </w:rPr>
        <w:t>Rusman (</w:t>
      </w:r>
      <w:r w:rsidR="00700762" w:rsidRPr="00700762">
        <w:rPr>
          <w:rFonts w:ascii="Times New Roman" w:hAnsi="Times New Roman" w:cs="Times New Roman"/>
          <w:noProof/>
          <w:sz w:val="24"/>
          <w:szCs w:val="24"/>
        </w:rPr>
        <w:t>2022)</w:t>
      </w:r>
      <w:r w:rsidR="00700762">
        <w:rPr>
          <w:rFonts w:ascii="Times New Roman" w:hAnsi="Times New Roman" w:cs="Times New Roman"/>
          <w:sz w:val="24"/>
          <w:szCs w:val="24"/>
        </w:rPr>
        <w:fldChar w:fldCharType="end"/>
      </w:r>
      <w:r w:rsidR="00700762">
        <w:rPr>
          <w:rFonts w:ascii="Times New Roman" w:hAnsi="Times New Roman" w:cs="Times New Roman"/>
          <w:sz w:val="24"/>
          <w:szCs w:val="24"/>
        </w:rPr>
        <w:t>:</w:t>
      </w:r>
    </w:p>
    <w:p w14:paraId="6607755E" w14:textId="61251AA1" w:rsidR="00700762" w:rsidRPr="00700762" w:rsidRDefault="00CA2DD2" w:rsidP="00700762">
      <w:pPr>
        <w:pStyle w:val="ListParagraph"/>
        <w:numPr>
          <w:ilvl w:val="1"/>
          <w:numId w:val="46"/>
        </w:numPr>
        <w:spacing w:after="0" w:line="480" w:lineRule="auto"/>
        <w:ind w:left="709" w:right="49"/>
        <w:jc w:val="both"/>
        <w:rPr>
          <w:rFonts w:ascii="Times New Roman" w:hAnsi="Times New Roman" w:cs="Times New Roman"/>
          <w:sz w:val="24"/>
          <w:szCs w:val="24"/>
        </w:rPr>
      </w:pPr>
      <w:r w:rsidRPr="00700762">
        <w:rPr>
          <w:rFonts w:ascii="Times New Roman" w:hAnsi="Times New Roman" w:cs="Times New Roman"/>
          <w:sz w:val="24"/>
          <w:szCs w:val="24"/>
        </w:rPr>
        <w:t>Sebagai alat bantu dalam proses pembelajaran. Media pembelajaran dapat membantu siswa memahami pesan atau materi pembelajaran dengan lebih jelas, lebih mudah, dan lebih cepat.  Dengan menggunakan media pembelajaran, siswa dapat belajar secara mandiri menggunakan kemampuan visual, au</w:t>
      </w:r>
      <w:r w:rsidR="00700762" w:rsidRPr="00700762">
        <w:rPr>
          <w:rFonts w:ascii="Times New Roman" w:hAnsi="Times New Roman" w:cs="Times New Roman"/>
          <w:sz w:val="24"/>
          <w:szCs w:val="24"/>
        </w:rPr>
        <w:t>ditoria, dan kinestetik mereka.</w:t>
      </w:r>
    </w:p>
    <w:p w14:paraId="4920CE0F" w14:textId="77777777" w:rsidR="00700762" w:rsidRDefault="00CA2DD2" w:rsidP="00700762">
      <w:pPr>
        <w:pStyle w:val="ListParagraph"/>
        <w:numPr>
          <w:ilvl w:val="1"/>
          <w:numId w:val="46"/>
        </w:numPr>
        <w:spacing w:after="0" w:line="480" w:lineRule="auto"/>
        <w:ind w:left="709" w:right="49"/>
        <w:jc w:val="both"/>
        <w:rPr>
          <w:rFonts w:ascii="Times New Roman" w:hAnsi="Times New Roman" w:cs="Times New Roman"/>
          <w:sz w:val="24"/>
          <w:szCs w:val="24"/>
        </w:rPr>
      </w:pPr>
      <w:r w:rsidRPr="00700762">
        <w:rPr>
          <w:rFonts w:ascii="Times New Roman" w:hAnsi="Times New Roman" w:cs="Times New Roman"/>
          <w:sz w:val="24"/>
          <w:szCs w:val="24"/>
        </w:rPr>
        <w:t xml:space="preserve"> Dalam bentuk bagian dari subsistem pembelajaran.</w:t>
      </w:r>
      <w:r w:rsidR="00700762">
        <w:rPr>
          <w:rFonts w:ascii="Times New Roman" w:hAnsi="Times New Roman" w:cs="Times New Roman"/>
          <w:sz w:val="24"/>
          <w:szCs w:val="24"/>
        </w:rPr>
        <w:t xml:space="preserve"> </w:t>
      </w:r>
      <w:r w:rsidRPr="00700762">
        <w:rPr>
          <w:rFonts w:ascii="Times New Roman" w:hAnsi="Times New Roman" w:cs="Times New Roman"/>
          <w:sz w:val="24"/>
          <w:szCs w:val="24"/>
        </w:rPr>
        <w:t>Media pembelajaran adalah bagian dari sistem pembelajaran, yang bertanggung jawab atas keberhasilan proses dan hasil belajar.</w:t>
      </w:r>
    </w:p>
    <w:p w14:paraId="6AAC3EB2" w14:textId="77777777" w:rsidR="00700762" w:rsidRDefault="00700762" w:rsidP="00700762">
      <w:pPr>
        <w:pStyle w:val="ListParagraph"/>
        <w:numPr>
          <w:ilvl w:val="1"/>
          <w:numId w:val="46"/>
        </w:numPr>
        <w:spacing w:after="0" w:line="480" w:lineRule="auto"/>
        <w:ind w:left="709" w:right="49"/>
        <w:jc w:val="both"/>
        <w:rPr>
          <w:rFonts w:ascii="Times New Roman" w:hAnsi="Times New Roman" w:cs="Times New Roman"/>
          <w:sz w:val="24"/>
          <w:szCs w:val="24"/>
        </w:rPr>
      </w:pPr>
      <w:r w:rsidRPr="00700762">
        <w:rPr>
          <w:rFonts w:ascii="Times New Roman" w:hAnsi="Times New Roman" w:cs="Times New Roman"/>
          <w:sz w:val="24"/>
          <w:szCs w:val="24"/>
        </w:rPr>
        <w:t>Sebagai pengarah dalam pembelajaran. Media pembelajaran dapat berfungsi sebagai pengarah untuk materi atau pesan pendidik.</w:t>
      </w:r>
      <w:r>
        <w:rPr>
          <w:rFonts w:ascii="Times New Roman" w:hAnsi="Times New Roman" w:cs="Times New Roman"/>
          <w:sz w:val="24"/>
          <w:szCs w:val="24"/>
        </w:rPr>
        <w:t xml:space="preserve"> </w:t>
      </w:r>
      <w:r w:rsidRPr="00700762">
        <w:rPr>
          <w:rFonts w:ascii="Times New Roman" w:hAnsi="Times New Roman" w:cs="Times New Roman"/>
          <w:sz w:val="24"/>
          <w:szCs w:val="24"/>
        </w:rPr>
        <w:t xml:space="preserve">Banyak </w:t>
      </w:r>
      <w:r w:rsidRPr="00700762">
        <w:rPr>
          <w:rFonts w:ascii="Times New Roman" w:hAnsi="Times New Roman" w:cs="Times New Roman"/>
          <w:sz w:val="24"/>
          <w:szCs w:val="24"/>
        </w:rPr>
        <w:lastRenderedPageBreak/>
        <w:t>pembelajaran tidak menghasilkan hasil belajar yang baik karena alat bantu yang digunakan kurang atau tidak memadai.</w:t>
      </w:r>
    </w:p>
    <w:p w14:paraId="4A8B1005" w14:textId="77777777" w:rsidR="00700762" w:rsidRDefault="00700762" w:rsidP="00700762">
      <w:pPr>
        <w:pStyle w:val="ListParagraph"/>
        <w:numPr>
          <w:ilvl w:val="1"/>
          <w:numId w:val="46"/>
        </w:numPr>
        <w:spacing w:after="0" w:line="480" w:lineRule="auto"/>
        <w:ind w:left="709" w:right="49"/>
        <w:jc w:val="both"/>
        <w:rPr>
          <w:rFonts w:ascii="Times New Roman" w:hAnsi="Times New Roman" w:cs="Times New Roman"/>
          <w:sz w:val="24"/>
          <w:szCs w:val="24"/>
        </w:rPr>
      </w:pPr>
      <w:r w:rsidRPr="00700762">
        <w:rPr>
          <w:rFonts w:ascii="Times New Roman" w:hAnsi="Times New Roman" w:cs="Times New Roman"/>
          <w:sz w:val="24"/>
          <w:szCs w:val="24"/>
        </w:rPr>
        <w:t>Media pembelajaran dapat membangkitkan perhatian dan motivasi belajar peserta didik atau menjadi permainan. Ini dapat membantu peserta didik yang kurang berkonsentrasi atau memiliki keterampilan dengar atau visual.</w:t>
      </w:r>
    </w:p>
    <w:p w14:paraId="1136D70D" w14:textId="77777777" w:rsidR="00700762" w:rsidRDefault="00700762" w:rsidP="00700762">
      <w:pPr>
        <w:pStyle w:val="ListParagraph"/>
        <w:numPr>
          <w:ilvl w:val="1"/>
          <w:numId w:val="46"/>
        </w:numPr>
        <w:spacing w:after="0" w:line="480" w:lineRule="auto"/>
        <w:ind w:left="709" w:right="49"/>
        <w:jc w:val="both"/>
        <w:rPr>
          <w:rFonts w:ascii="Times New Roman" w:hAnsi="Times New Roman" w:cs="Times New Roman"/>
          <w:sz w:val="24"/>
          <w:szCs w:val="24"/>
        </w:rPr>
      </w:pPr>
      <w:r w:rsidRPr="00700762">
        <w:rPr>
          <w:rFonts w:ascii="Times New Roman" w:hAnsi="Times New Roman" w:cs="Times New Roman"/>
          <w:sz w:val="24"/>
          <w:szCs w:val="24"/>
        </w:rPr>
        <w:t>Meningkatkan hasil dan proses pembelajaran. Hasil dan proses pembelajaran sangat dipengaruhi oleh kualitas dan kuantitas media pembelajaran.</w:t>
      </w:r>
    </w:p>
    <w:p w14:paraId="51377791" w14:textId="77777777" w:rsidR="00700762" w:rsidRDefault="00700762" w:rsidP="00700762">
      <w:pPr>
        <w:pStyle w:val="ListParagraph"/>
        <w:numPr>
          <w:ilvl w:val="1"/>
          <w:numId w:val="46"/>
        </w:numPr>
        <w:spacing w:after="0" w:line="480" w:lineRule="auto"/>
        <w:ind w:left="709" w:right="49"/>
        <w:jc w:val="both"/>
        <w:rPr>
          <w:rFonts w:ascii="Times New Roman" w:hAnsi="Times New Roman" w:cs="Times New Roman"/>
          <w:sz w:val="24"/>
          <w:szCs w:val="24"/>
        </w:rPr>
      </w:pPr>
      <w:r w:rsidRPr="00700762">
        <w:rPr>
          <w:rFonts w:ascii="Times New Roman" w:hAnsi="Times New Roman" w:cs="Times New Roman"/>
          <w:sz w:val="24"/>
          <w:szCs w:val="24"/>
        </w:rPr>
        <w:t>Mencegah verbalisme.</w:t>
      </w:r>
      <w:r>
        <w:rPr>
          <w:rFonts w:ascii="Times New Roman" w:hAnsi="Times New Roman" w:cs="Times New Roman"/>
          <w:sz w:val="24"/>
          <w:szCs w:val="24"/>
        </w:rPr>
        <w:t xml:space="preserve"> </w:t>
      </w:r>
      <w:r w:rsidRPr="00700762">
        <w:rPr>
          <w:rFonts w:ascii="Times New Roman" w:hAnsi="Times New Roman" w:cs="Times New Roman"/>
          <w:sz w:val="24"/>
          <w:szCs w:val="24"/>
        </w:rPr>
        <w:t xml:space="preserve">Selama pembelajaran, peserta didik sering mengalami verbalisme karena apa yang diterangkan oleh guru lebih abstrak atau tidak nyata. Akibatnya, peserta didik hanya dapat mengatakan sesuatu tetapi tidak memahami bentuk, wujud, atau karakteristiknya.  Jadi, media pembelajaran dapat membantu menjelaskan pesan. </w:t>
      </w:r>
    </w:p>
    <w:p w14:paraId="6CBD64AD" w14:textId="577AF255" w:rsidR="00700762" w:rsidRPr="00700762" w:rsidRDefault="00700762" w:rsidP="00700762">
      <w:pPr>
        <w:pStyle w:val="ListParagraph"/>
        <w:numPr>
          <w:ilvl w:val="1"/>
          <w:numId w:val="46"/>
        </w:numPr>
        <w:spacing w:after="0" w:line="480" w:lineRule="auto"/>
        <w:ind w:left="709" w:right="49"/>
        <w:jc w:val="both"/>
        <w:rPr>
          <w:rFonts w:ascii="Times New Roman" w:hAnsi="Times New Roman" w:cs="Times New Roman"/>
          <w:sz w:val="24"/>
          <w:szCs w:val="24"/>
        </w:rPr>
      </w:pPr>
      <w:r w:rsidRPr="00700762">
        <w:rPr>
          <w:rFonts w:ascii="Times New Roman" w:hAnsi="Times New Roman" w:cs="Times New Roman"/>
          <w:sz w:val="24"/>
          <w:szCs w:val="24"/>
        </w:rPr>
        <w:t>Mengatasi keterbatasan indra, tenaga, waktu, dan ruang.</w:t>
      </w:r>
      <w:r>
        <w:rPr>
          <w:rFonts w:ascii="Times New Roman" w:hAnsi="Times New Roman" w:cs="Times New Roman"/>
          <w:sz w:val="24"/>
          <w:szCs w:val="24"/>
        </w:rPr>
        <w:t xml:space="preserve"> </w:t>
      </w:r>
      <w:r w:rsidRPr="00700762">
        <w:rPr>
          <w:rFonts w:ascii="Times New Roman" w:hAnsi="Times New Roman" w:cs="Times New Roman"/>
          <w:sz w:val="24"/>
          <w:szCs w:val="24"/>
        </w:rPr>
        <w:t>Dalam pembelajaran, sering terjadi menjelaskan karakteristik objek pembelajaran yang sangat luas, besar, atau sempit, kecil, atau bahaya.  karena itu diperlukan alat bentu untuk menjelaskan dan mendekatkan pada objek.</w:t>
      </w:r>
    </w:p>
    <w:p w14:paraId="6D0C0601" w14:textId="22AF8A16" w:rsidR="00700762" w:rsidRDefault="00700762" w:rsidP="00700762">
      <w:pPr>
        <w:spacing w:after="0" w:line="480" w:lineRule="auto"/>
        <w:ind w:right="49" w:firstLine="720"/>
        <w:jc w:val="both"/>
        <w:rPr>
          <w:rFonts w:ascii="Times New Roman" w:hAnsi="Times New Roman" w:cs="Times New Roman"/>
          <w:sz w:val="24"/>
          <w:szCs w:val="24"/>
        </w:rPr>
      </w:pPr>
      <w:r w:rsidRPr="00700762">
        <w:rPr>
          <w:rFonts w:ascii="Times New Roman" w:hAnsi="Times New Roman" w:cs="Times New Roman"/>
          <w:sz w:val="24"/>
          <w:szCs w:val="24"/>
        </w:rPr>
        <w:t>Berdasarkan uraian di atas, jelas bahwa guru harus dapat bertindak sebagai fasilitator terhadap siswanya. Ini terjadi ketika siswa merasa belum memahami materi dari penjelasan guru dan merasa mereka memerlukan media untuk menunjukkan pengetahuan mereka.  Jadi, pendidik harus melakukannya dalam proses belajar mengajar.</w:t>
      </w:r>
    </w:p>
    <w:p w14:paraId="0DFDDB05" w14:textId="11642235" w:rsidR="0041539A" w:rsidRDefault="00700762" w:rsidP="00700762">
      <w:pPr>
        <w:spacing w:after="0" w:line="480" w:lineRule="auto"/>
        <w:ind w:right="49" w:firstLine="284"/>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700762">
        <w:rPr>
          <w:rFonts w:ascii="Times New Roman" w:hAnsi="Times New Roman" w:cs="Times New Roman"/>
          <w:sz w:val="24"/>
          <w:szCs w:val="24"/>
        </w:rPr>
        <w:t xml:space="preserve">Media pembelajaran terdiri dari empat jenis teknologi yang menghasilkannya. </w:t>
      </w:r>
      <w:r w:rsidR="0041539A">
        <w:rPr>
          <w:rFonts w:ascii="Times New Roman" w:hAnsi="Times New Roman" w:cs="Times New Roman"/>
          <w:sz w:val="24"/>
          <w:szCs w:val="24"/>
        </w:rPr>
        <w:t xml:space="preserve">Menurut </w:t>
      </w:r>
      <w:r w:rsidR="0041539A">
        <w:rPr>
          <w:rFonts w:ascii="Times New Roman" w:hAnsi="Times New Roman" w:cs="Times New Roman"/>
          <w:sz w:val="24"/>
          <w:szCs w:val="24"/>
        </w:rPr>
        <w:fldChar w:fldCharType="begin" w:fldLock="1"/>
      </w:r>
      <w:r w:rsidR="005D0760">
        <w:rPr>
          <w:rFonts w:ascii="Times New Roman" w:hAnsi="Times New Roman" w:cs="Times New Roman"/>
          <w:sz w:val="24"/>
          <w:szCs w:val="24"/>
        </w:rPr>
        <w:instrText>ADDIN CSL_CITATION {"citationItems":[{"id":"ITEM-1","itemData":{"author":[{"dropping-particle":"","family":"Sutjipto","given":"Bambang","non-dropping-particle":"","parse-names":false,"suffix":""},{"dropping-particle":"","family":"Kustandi","given":"Cecep","non-dropping-particle":"","parse-names":false,"suffix":""}],"container-title":"Bogor: Ghalia Indonesia","id":"ITEM-1","issued":{"date-parts":[["2011"]]},"title":"Media pembelajaran manual dan digital","type":"article-journal"},"uris":["http://www.mendeley.com/documents/?uuid=68495ece-c585-4481-8dbb-87323e81bc97"]}],"mendeley":{"formattedCitation":"(Sutjipto &amp; Kustandi, 2011)","manualFormatting":"Sutjipto &amp; Kustandi (2011)","plainTextFormattedCitation":"(Sutjipto &amp; Kustandi, 2011)","previouslyFormattedCitation":"(Sutjipto &amp; Kustandi, 2011)"},"properties":{"noteIndex":0},"schema":"https://github.com/citation-style-language/schema/raw/master/csl-citation.json"}</w:instrText>
      </w:r>
      <w:r w:rsidR="0041539A">
        <w:rPr>
          <w:rFonts w:ascii="Times New Roman" w:hAnsi="Times New Roman" w:cs="Times New Roman"/>
          <w:sz w:val="24"/>
          <w:szCs w:val="24"/>
        </w:rPr>
        <w:fldChar w:fldCharType="separate"/>
      </w:r>
      <w:r w:rsidR="0041539A" w:rsidRPr="0041539A">
        <w:rPr>
          <w:rFonts w:ascii="Times New Roman" w:hAnsi="Times New Roman" w:cs="Times New Roman"/>
          <w:noProof/>
          <w:sz w:val="24"/>
          <w:szCs w:val="24"/>
        </w:rPr>
        <w:t>Sut</w:t>
      </w:r>
      <w:r w:rsidR="0041539A">
        <w:rPr>
          <w:rFonts w:ascii="Times New Roman" w:hAnsi="Times New Roman" w:cs="Times New Roman"/>
          <w:noProof/>
          <w:sz w:val="24"/>
          <w:szCs w:val="24"/>
        </w:rPr>
        <w:t>jipto &amp; Kustandi</w:t>
      </w:r>
      <w:r w:rsidR="0041539A" w:rsidRPr="0041539A">
        <w:rPr>
          <w:rFonts w:ascii="Times New Roman" w:hAnsi="Times New Roman" w:cs="Times New Roman"/>
          <w:noProof/>
          <w:sz w:val="24"/>
          <w:szCs w:val="24"/>
        </w:rPr>
        <w:t xml:space="preserve"> </w:t>
      </w:r>
      <w:r w:rsidR="0041539A">
        <w:rPr>
          <w:rFonts w:ascii="Times New Roman" w:hAnsi="Times New Roman" w:cs="Times New Roman"/>
          <w:noProof/>
          <w:sz w:val="24"/>
          <w:szCs w:val="24"/>
        </w:rPr>
        <w:t>(</w:t>
      </w:r>
      <w:r w:rsidR="0041539A" w:rsidRPr="0041539A">
        <w:rPr>
          <w:rFonts w:ascii="Times New Roman" w:hAnsi="Times New Roman" w:cs="Times New Roman"/>
          <w:noProof/>
          <w:sz w:val="24"/>
          <w:szCs w:val="24"/>
        </w:rPr>
        <w:t>2011)</w:t>
      </w:r>
      <w:r w:rsidR="0041539A">
        <w:rPr>
          <w:rFonts w:ascii="Times New Roman" w:hAnsi="Times New Roman" w:cs="Times New Roman"/>
          <w:sz w:val="24"/>
          <w:szCs w:val="24"/>
        </w:rPr>
        <w:fldChar w:fldCharType="end"/>
      </w:r>
      <w:r w:rsidR="0041539A">
        <w:rPr>
          <w:rFonts w:ascii="Times New Roman" w:hAnsi="Times New Roman" w:cs="Times New Roman"/>
          <w:sz w:val="24"/>
          <w:szCs w:val="24"/>
        </w:rPr>
        <w:t xml:space="preserve"> </w:t>
      </w:r>
      <w:r w:rsidRPr="00700762">
        <w:rPr>
          <w:rFonts w:ascii="Times New Roman" w:hAnsi="Times New Roman" w:cs="Times New Roman"/>
          <w:sz w:val="24"/>
          <w:szCs w:val="24"/>
        </w:rPr>
        <w:t>Ini adalah media yang berasal dari teknologi cetak, media yang berasal dari teknologi audio visual, media yang berasal dari teknologi komputer atau mikroprosesor, dan media yang berasal dari k</w:t>
      </w:r>
      <w:r w:rsidR="0041539A">
        <w:rPr>
          <w:rFonts w:ascii="Times New Roman" w:hAnsi="Times New Roman" w:cs="Times New Roman"/>
          <w:sz w:val="24"/>
          <w:szCs w:val="24"/>
        </w:rPr>
        <w:t xml:space="preserve">ombinasi teknologi yang berbeda. </w:t>
      </w:r>
      <w:r w:rsidRPr="00700762">
        <w:rPr>
          <w:rFonts w:ascii="Times New Roman" w:hAnsi="Times New Roman" w:cs="Times New Roman"/>
          <w:sz w:val="24"/>
          <w:szCs w:val="24"/>
        </w:rPr>
        <w:t>Selain itu, media pembelajaran juga dapat dilihat berdasarkan bagaimana mereka diperoleh. Dua jenis media pembelajaran dapat diklasifikasi</w:t>
      </w:r>
      <w:r w:rsidR="0041539A">
        <w:rPr>
          <w:rFonts w:ascii="Times New Roman" w:hAnsi="Times New Roman" w:cs="Times New Roman"/>
          <w:sz w:val="24"/>
          <w:szCs w:val="24"/>
        </w:rPr>
        <w:t xml:space="preserve">kan berdasarkan penggunaan: </w:t>
      </w:r>
    </w:p>
    <w:p w14:paraId="0A261A14" w14:textId="7ED1B38D" w:rsidR="0041539A" w:rsidRDefault="0041539A" w:rsidP="0041539A">
      <w:pPr>
        <w:pStyle w:val="ListParagraph"/>
        <w:numPr>
          <w:ilvl w:val="1"/>
          <w:numId w:val="34"/>
        </w:numPr>
        <w:spacing w:after="0" w:line="480" w:lineRule="auto"/>
        <w:ind w:left="851" w:right="49"/>
        <w:jc w:val="both"/>
        <w:rPr>
          <w:rFonts w:ascii="Times New Roman" w:hAnsi="Times New Roman" w:cs="Times New Roman"/>
          <w:sz w:val="24"/>
          <w:szCs w:val="24"/>
        </w:rPr>
      </w:pPr>
      <w:r>
        <w:rPr>
          <w:rFonts w:ascii="Times New Roman" w:hAnsi="Times New Roman" w:cs="Times New Roman"/>
          <w:sz w:val="24"/>
          <w:szCs w:val="24"/>
        </w:rPr>
        <w:t>M</w:t>
      </w:r>
      <w:r w:rsidR="00700762" w:rsidRPr="0041539A">
        <w:rPr>
          <w:rFonts w:ascii="Times New Roman" w:hAnsi="Times New Roman" w:cs="Times New Roman"/>
          <w:sz w:val="24"/>
          <w:szCs w:val="24"/>
        </w:rPr>
        <w:t>edia yang digunakan, yaitu media yang sudah digunakan, seperti benda nyata dan alat perag</w:t>
      </w:r>
      <w:r>
        <w:rPr>
          <w:rFonts w:ascii="Times New Roman" w:hAnsi="Times New Roman" w:cs="Times New Roman"/>
          <w:sz w:val="24"/>
          <w:szCs w:val="24"/>
        </w:rPr>
        <w:t>a yang dibeli oleh sekolah</w:t>
      </w:r>
    </w:p>
    <w:p w14:paraId="11DACE4C" w14:textId="1B33FEC5" w:rsidR="00700762" w:rsidRPr="0041539A" w:rsidRDefault="0041539A" w:rsidP="0041539A">
      <w:pPr>
        <w:pStyle w:val="ListParagraph"/>
        <w:numPr>
          <w:ilvl w:val="1"/>
          <w:numId w:val="34"/>
        </w:numPr>
        <w:spacing w:after="0" w:line="480" w:lineRule="auto"/>
        <w:ind w:left="851" w:right="49"/>
        <w:jc w:val="both"/>
        <w:rPr>
          <w:rFonts w:ascii="Times New Roman" w:hAnsi="Times New Roman" w:cs="Times New Roman"/>
          <w:sz w:val="24"/>
          <w:szCs w:val="24"/>
        </w:rPr>
      </w:pPr>
      <w:r>
        <w:rPr>
          <w:rFonts w:ascii="Times New Roman" w:hAnsi="Times New Roman" w:cs="Times New Roman"/>
          <w:sz w:val="24"/>
          <w:szCs w:val="24"/>
        </w:rPr>
        <w:t>M</w:t>
      </w:r>
      <w:r w:rsidR="00700762" w:rsidRPr="0041539A">
        <w:rPr>
          <w:rFonts w:ascii="Times New Roman" w:hAnsi="Times New Roman" w:cs="Times New Roman"/>
          <w:sz w:val="24"/>
          <w:szCs w:val="24"/>
        </w:rPr>
        <w:t>edia yang dirancang, yaitu media yang dibuat oleh guru untuk mendukung proses belajar, seperti kartu,</w:t>
      </w:r>
      <w:r w:rsidRPr="0041539A">
        <w:rPr>
          <w:rFonts w:ascii="Times New Roman" w:hAnsi="Times New Roman" w:cs="Times New Roman"/>
          <w:sz w:val="24"/>
          <w:szCs w:val="24"/>
        </w:rPr>
        <w:t xml:space="preserve"> video, buku modul, dan lainnya.</w:t>
      </w:r>
    </w:p>
    <w:p w14:paraId="1A07FC59" w14:textId="77777777" w:rsidR="00CA2DD2" w:rsidRPr="00CA2DD2" w:rsidRDefault="00CA2DD2" w:rsidP="00CA2DD2">
      <w:pPr>
        <w:spacing w:after="0" w:line="480" w:lineRule="auto"/>
        <w:ind w:right="49"/>
        <w:jc w:val="both"/>
        <w:rPr>
          <w:rFonts w:ascii="Times New Roman" w:hAnsi="Times New Roman" w:cs="Times New Roman"/>
          <w:sz w:val="24"/>
          <w:szCs w:val="24"/>
        </w:rPr>
      </w:pPr>
    </w:p>
    <w:p w14:paraId="267510DE" w14:textId="1A5C3077" w:rsidR="004B4A5D" w:rsidRPr="00F27C0E" w:rsidRDefault="001D2AF7" w:rsidP="004B4A5D">
      <w:pPr>
        <w:pStyle w:val="Heading3"/>
        <w:ind w:left="284"/>
        <w:rPr>
          <w:b w:val="0"/>
        </w:rPr>
      </w:pPr>
      <w:bookmarkStart w:id="39" w:name="_Toc182004483"/>
      <w:bookmarkStart w:id="40" w:name="_Toc200839909"/>
      <w:r w:rsidRPr="00F27C0E">
        <w:rPr>
          <w:b w:val="0"/>
        </w:rPr>
        <w:t>2.1.3</w:t>
      </w:r>
      <w:r w:rsidR="004B4A5D" w:rsidRPr="00F27C0E">
        <w:rPr>
          <w:b w:val="0"/>
        </w:rPr>
        <w:t xml:space="preserve"> Pembelajaran Bahasa Indonesia</w:t>
      </w:r>
      <w:bookmarkEnd w:id="39"/>
      <w:bookmarkEnd w:id="40"/>
    </w:p>
    <w:p w14:paraId="5094C3B5" w14:textId="77777777" w:rsidR="00717F02" w:rsidRPr="00F27C0E" w:rsidRDefault="004B4A5D" w:rsidP="00717F02">
      <w:pPr>
        <w:spacing w:line="480" w:lineRule="auto"/>
        <w:ind w:left="-11" w:right="49" w:firstLine="731"/>
        <w:jc w:val="both"/>
        <w:rPr>
          <w:rFonts w:ascii="Times New Roman" w:hAnsi="Times New Roman" w:cs="Times New Roman"/>
          <w:sz w:val="24"/>
          <w:szCs w:val="24"/>
        </w:rPr>
      </w:pPr>
      <w:r w:rsidRPr="00F27C0E">
        <w:rPr>
          <w:rFonts w:ascii="Times New Roman" w:hAnsi="Times New Roman" w:cs="Times New Roman"/>
          <w:sz w:val="24"/>
          <w:szCs w:val="24"/>
        </w:rPr>
        <w:t xml:space="preserve">Bahasa adalah alat untuk berkomunikasi, dan belajar bahasa adalah cara untuk berkomunikasi juga. Tujuan pendidikan Bahasa Indonesia sama dengan tujuan pendidikan lainnya, yaitu memperoleh pengetahuan, keterampilan, kreativitas, dan sikap. Dalam kurikulum sekolah, keterampilan berbahasa terdiri dari empat komponen: kemampuan menyimak (listening skills), kemampuan berbicara (speaking skills), kemampuan membaca (reading </w:t>
      </w:r>
      <w:r w:rsidR="00717F02" w:rsidRPr="00F27C0E">
        <w:rPr>
          <w:rFonts w:ascii="Times New Roman" w:hAnsi="Times New Roman" w:cs="Times New Roman"/>
          <w:sz w:val="24"/>
          <w:szCs w:val="24"/>
        </w:rPr>
        <w:t>skills), dan kemampuan menulis.</w:t>
      </w:r>
    </w:p>
    <w:p w14:paraId="7414ED40" w14:textId="7624E6C5" w:rsidR="004B4A5D" w:rsidRPr="00F27C0E" w:rsidRDefault="004B4A5D" w:rsidP="00E12CA3">
      <w:pPr>
        <w:spacing w:after="0" w:line="480" w:lineRule="auto"/>
        <w:ind w:left="-11" w:right="49" w:firstLine="731"/>
        <w:jc w:val="both"/>
        <w:rPr>
          <w:rFonts w:ascii="Times New Roman" w:hAnsi="Times New Roman" w:cs="Times New Roman"/>
          <w:sz w:val="24"/>
          <w:szCs w:val="24"/>
        </w:rPr>
      </w:pPr>
      <w:r w:rsidRPr="00F27C0E">
        <w:rPr>
          <w:rFonts w:ascii="Times New Roman" w:hAnsi="Times New Roman" w:cs="Times New Roman"/>
          <w:sz w:val="24"/>
          <w:szCs w:val="24"/>
        </w:rPr>
        <w:t xml:space="preserve">Bahasa Indonesia adalah mata pelajaran utama yang diajarkan dari sekolah dasar hingga perguruan tinggi. Siswa harus mahir berbicara, menghargai </w:t>
      </w:r>
      <w:r w:rsidRPr="00F27C0E">
        <w:rPr>
          <w:rFonts w:ascii="Times New Roman" w:hAnsi="Times New Roman" w:cs="Times New Roman"/>
          <w:sz w:val="24"/>
          <w:szCs w:val="24"/>
        </w:rPr>
        <w:lastRenderedPageBreak/>
        <w:t>sastra dan bahasa Indonesia, dan memahami bahwa bahasa Indonesia adalah bahasa negara dan persatuan. Metode pembelajaran bahasa Indonesia adalah pendekatan pengajaran yang mencakup pemilihan, penentuan, dan penyusunan materi.</w:t>
      </w:r>
    </w:p>
    <w:p w14:paraId="61DE9537" w14:textId="77777777" w:rsidR="004B4A5D" w:rsidRPr="00F27C0E" w:rsidRDefault="004B4A5D" w:rsidP="00717F02">
      <w:pPr>
        <w:spacing w:line="480" w:lineRule="auto"/>
        <w:ind w:left="-11" w:right="49" w:firstLine="731"/>
        <w:jc w:val="both"/>
        <w:rPr>
          <w:rFonts w:ascii="Times New Roman" w:hAnsi="Times New Roman" w:cs="Times New Roman"/>
          <w:sz w:val="24"/>
          <w:szCs w:val="24"/>
        </w:rPr>
      </w:pPr>
      <w:r w:rsidRPr="00F27C0E">
        <w:rPr>
          <w:rFonts w:ascii="Times New Roman" w:hAnsi="Times New Roman" w:cs="Times New Roman"/>
          <w:sz w:val="24"/>
          <w:szCs w:val="24"/>
        </w:rPr>
        <w:t>Kemampuan berbahasa adalah kemampuan proses strategis. Dengan kemampuan berbahasa, siswa memiliki kemampuan untuk memperoleh pengetahuan dalam berbagai bidang, mengapresiasi karya sastra, dan mengembangkan diri mereka sendiri. Kemampuan berbahasa memungkinkan siswa untuk memperoleh pengetahuan dalam berbagai bidang, terutama yang berkaitan dengan pemahaman materi bahasa Indonesia, sastra, dan bahasa secara keseluruhan.</w:t>
      </w:r>
    </w:p>
    <w:p w14:paraId="74959E9C" w14:textId="77777777" w:rsidR="005A11B9" w:rsidRDefault="004B4A5D" w:rsidP="00717F02">
      <w:pPr>
        <w:spacing w:line="480" w:lineRule="auto"/>
        <w:ind w:left="-11" w:right="49" w:firstLine="731"/>
        <w:jc w:val="both"/>
        <w:rPr>
          <w:rFonts w:ascii="Times New Roman" w:hAnsi="Times New Roman" w:cs="Times New Roman"/>
          <w:sz w:val="24"/>
          <w:szCs w:val="24"/>
        </w:rPr>
      </w:pPr>
      <w:r w:rsidRPr="00F27C0E">
        <w:rPr>
          <w:rFonts w:ascii="Times New Roman" w:hAnsi="Times New Roman" w:cs="Times New Roman"/>
          <w:sz w:val="24"/>
          <w:szCs w:val="24"/>
        </w:rPr>
        <w:t xml:space="preserve">Bahasa memungkinkan seseorang menjadi warga negara, berbudaya, berpribadi, dan warga negara. Selain itu, mereka memiliki kemampuan untuk memahami dan berkontribusi pada proses pembangunan masyarakat, baik saat ini maupun di masa depan. </w:t>
      </w:r>
    </w:p>
    <w:p w14:paraId="330F42DC" w14:textId="2AF2B86A" w:rsidR="004B4A5D" w:rsidRPr="00F27C0E" w:rsidRDefault="004B4A5D" w:rsidP="00717F02">
      <w:pPr>
        <w:spacing w:line="480" w:lineRule="auto"/>
        <w:ind w:left="-11" w:right="49" w:firstLine="731"/>
        <w:jc w:val="both"/>
        <w:rPr>
          <w:rFonts w:ascii="Times New Roman" w:hAnsi="Times New Roman" w:cs="Times New Roman"/>
          <w:b/>
          <w:sz w:val="24"/>
          <w:szCs w:val="24"/>
        </w:rPr>
      </w:pPr>
      <w:r w:rsidRPr="00F27C0E">
        <w:rPr>
          <w:rFonts w:ascii="Times New Roman" w:hAnsi="Times New Roman" w:cs="Times New Roman"/>
          <w:sz w:val="24"/>
          <w:szCs w:val="24"/>
        </w:rPr>
        <w:t>Kemajuan di bidang teknologi dan informasi yang semakin canggih adalah salah satu kemajuan yang sangat nyata di masa mendatang. Kemampuan membaca dan menulis kita harus ditingkatkan secara menyeluruh agar kita dapat maju dengan benar, tepat, dan cepat. Jurnal menerbitkan uraian tersebut (Ali, 2020).</w:t>
      </w:r>
    </w:p>
    <w:p w14:paraId="6B84D0A1" w14:textId="4190AD06" w:rsidR="004B4A5D" w:rsidRPr="00F27C0E" w:rsidRDefault="001D2AF7" w:rsidP="004B4A5D">
      <w:pPr>
        <w:pStyle w:val="Heading3"/>
        <w:ind w:left="284"/>
        <w:rPr>
          <w:b w:val="0"/>
        </w:rPr>
      </w:pPr>
      <w:bookmarkStart w:id="41" w:name="_Toc182004484"/>
      <w:bookmarkStart w:id="42" w:name="_Toc200839910"/>
      <w:r w:rsidRPr="00F27C0E">
        <w:rPr>
          <w:b w:val="0"/>
        </w:rPr>
        <w:t>2.1.4</w:t>
      </w:r>
      <w:r w:rsidR="004B4A5D" w:rsidRPr="00F27C0E">
        <w:rPr>
          <w:b w:val="0"/>
        </w:rPr>
        <w:t xml:space="preserve"> </w:t>
      </w:r>
      <w:r w:rsidR="000E54A9" w:rsidRPr="000E54A9">
        <w:rPr>
          <w:b w:val="0"/>
          <w:i/>
        </w:rPr>
        <w:t>Podcast</w:t>
      </w:r>
      <w:bookmarkEnd w:id="41"/>
      <w:bookmarkEnd w:id="42"/>
    </w:p>
    <w:p w14:paraId="6144A11B" w14:textId="178360E5" w:rsidR="004B4A5D" w:rsidRPr="00F27C0E" w:rsidRDefault="000E54A9" w:rsidP="004B4A5D">
      <w:pPr>
        <w:spacing w:line="480" w:lineRule="auto"/>
        <w:ind w:right="49" w:firstLine="709"/>
        <w:jc w:val="both"/>
        <w:rPr>
          <w:rFonts w:ascii="Times New Roman" w:hAnsi="Times New Roman" w:cs="Times New Roman"/>
          <w:sz w:val="24"/>
          <w:szCs w:val="24"/>
        </w:rPr>
      </w:pPr>
      <w:r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adalah rekaman audio yang dapat didengarkan di platform tertentu kapan pun dan di mana pun. Pada awalnya, istilah </w:t>
      </w:r>
      <w:r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berasal dari perpaduan kata "iPod" dan "Broadcast", yang memberi kesan bahwa itu identik dengan iPod, perangkat mendengarkan musik dari </w:t>
      </w:r>
      <w:r w:rsidR="004B4A5D" w:rsidRPr="00F27C0E">
        <w:rPr>
          <w:rFonts w:ascii="Times New Roman" w:hAnsi="Times New Roman" w:cs="Times New Roman"/>
          <w:i/>
          <w:sz w:val="24"/>
          <w:szCs w:val="24"/>
        </w:rPr>
        <w:t>Apple</w:t>
      </w:r>
      <w:r w:rsidR="004B4A5D" w:rsidRPr="00F27C0E">
        <w:rPr>
          <w:rFonts w:ascii="Times New Roman" w:hAnsi="Times New Roman" w:cs="Times New Roman"/>
          <w:sz w:val="24"/>
          <w:szCs w:val="24"/>
        </w:rPr>
        <w:t xml:space="preserve">. Sebenarnya, istilah </w:t>
      </w:r>
      <w:r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sebelumnya adalah </w:t>
      </w:r>
      <w:r w:rsidR="00A24372" w:rsidRPr="00F27C0E">
        <w:rPr>
          <w:rFonts w:ascii="Times New Roman" w:hAnsi="Times New Roman" w:cs="Times New Roman"/>
          <w:i/>
          <w:sz w:val="24"/>
          <w:szCs w:val="24"/>
        </w:rPr>
        <w:t>a</w:t>
      </w:r>
      <w:r w:rsidR="004B4A5D" w:rsidRPr="00F27C0E">
        <w:rPr>
          <w:rFonts w:ascii="Times New Roman" w:hAnsi="Times New Roman" w:cs="Times New Roman"/>
          <w:i/>
          <w:sz w:val="24"/>
          <w:szCs w:val="24"/>
        </w:rPr>
        <w:t>udio Blogging</w:t>
      </w:r>
      <w:r w:rsidR="004B4A5D" w:rsidRPr="00F27C0E">
        <w:rPr>
          <w:rFonts w:ascii="Times New Roman" w:hAnsi="Times New Roman" w:cs="Times New Roman"/>
          <w:sz w:val="24"/>
          <w:szCs w:val="24"/>
        </w:rPr>
        <w:t xml:space="preserve">, tetapi menjadi populer setelah kemunculan iPod. Sekarang, </w:t>
      </w:r>
      <w:r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dapat didengarkan di perangkat umum selain di perangkat </w:t>
      </w:r>
      <w:r w:rsidR="004B4A5D" w:rsidRPr="00F27C0E">
        <w:rPr>
          <w:rFonts w:ascii="Times New Roman" w:hAnsi="Times New Roman" w:cs="Times New Roman"/>
          <w:i/>
          <w:sz w:val="24"/>
          <w:szCs w:val="24"/>
        </w:rPr>
        <w:t>Apple</w:t>
      </w:r>
      <w:r w:rsidR="004B4A5D" w:rsidRPr="00F27C0E">
        <w:rPr>
          <w:rFonts w:ascii="Times New Roman" w:hAnsi="Times New Roman" w:cs="Times New Roman"/>
          <w:sz w:val="24"/>
          <w:szCs w:val="24"/>
        </w:rPr>
        <w:t xml:space="preserve">. </w:t>
      </w:r>
    </w:p>
    <w:p w14:paraId="20E562F3" w14:textId="03331E09" w:rsidR="004B4A5D" w:rsidRPr="00F27C0E" w:rsidRDefault="004B4A5D" w:rsidP="004B4A5D">
      <w:pPr>
        <w:spacing w:line="480" w:lineRule="auto"/>
        <w:ind w:right="49" w:firstLine="709"/>
        <w:jc w:val="both"/>
        <w:rPr>
          <w:rFonts w:ascii="Times New Roman" w:hAnsi="Times New Roman" w:cs="Times New Roman"/>
          <w:sz w:val="24"/>
          <w:szCs w:val="24"/>
        </w:rPr>
      </w:pPr>
      <w:r w:rsidRPr="00F27C0E">
        <w:rPr>
          <w:rFonts w:ascii="Times New Roman" w:hAnsi="Times New Roman" w:cs="Times New Roman"/>
          <w:sz w:val="24"/>
          <w:szCs w:val="24"/>
        </w:rPr>
        <w:t xml:space="preserve">Seperti yang telah disebutkan sebelumnya, pengajar di bidang pendidikan memanfaatkan kemudahan mengakses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Hal ini ditunjukkan oleh fakta bahwa institusi pendidikan di Amerika Serikat telah secara luas menggunak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tode penyampaian informasi baru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35569/biormatika.v7i2.1146","ISSN":"2460-3961","abstract":"Podcast menjadi tren baru di era digital sebagai media pembelajaran bahasa kedua karena sifatnya yang fleksibel dan inovatif. Selain itu, Podcast menyuguhkan pengalaman belajar yang baru sehingga pemelajar bahasa kedua lebih termotivasi untuk meningkatkan kemampuan berbahasanya. Hal itu terlihat dari sejumlah penelitian yang membuktikan keefektifan Podcast dalam pembelajaran bahasa kedua, baik keterampilan menyimak, berbicara, membaca, dan menulis. Artikel ini fokus membahas tiga hal berdasarkan proses menelaah penelitian-penelitian yang sudah dilakukan, yaitu (1) sudut pandang pemelajar bahasa kedua terhadap penggunaan Podcast, (2) efektivitas penggunaan Podcast sebagai media pembelajaran bahasa kedua, dan (3) aspek yang harus diperhatikan pengajar dalam memanfaatkan Podcast sebagai media pembelajaran. Metode yang digunakan ialah kajian pustaka dari jurnal nasional dan internasional. Artikel ini bertujuan untuk merangkum hasil-hasil penelitian terkait Podcast pada pembelajaran bahasa kedua sehingga bisa menjadi referensi bagi pengajar yang ingin menggunakan Podcast dalam pembelajaran bahasa kedua. Temuan-temuan yang sudah ada juga menunjukkan bahwa pengajar harus memperhatikan kurikulum, silabus, level kemampuan berbahasa pemelajar, dan desain pedagosis sebelum memutuskan Podcast sebagai media pembelajaran di dalam kelas","author":[{"dropping-particle":"","family":"Amalia","given":"Mufidah Nur","non-dropping-particle":"","parse-names":false,"suffix":""}],"container-title":"Biormatika : Jurnal ilmiah fakultas keguruan dan ilmu pendidikan","id":"ITEM-1","issue":"2","issued":{"date-parts":[["2021"]]},"page":"168-176","title":"Sebuah Kajian Pustaka: Tren Podcast sebagai Media dalam Pembelajaran Bahasa kedua","type":"article-journal","volume":"7"},"uris":["http://www.mendeley.com/documents/?uuid=0271f773-a664-4193-8e51-bb2f169d2e2e"]}],"mendeley":{"formattedCitation":"(Amalia, 2021)","manualFormatting":"Mulyani, (2021)","plainTextFormattedCitation":"(Amalia, 2021)","previouslyFormattedCitation":"(Amalia, 2021)"},"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Mulyani, (2021)</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w:t>
      </w:r>
      <w:r w:rsidR="0025163E" w:rsidRPr="00F27C0E">
        <w:rPr>
          <w:rFonts w:ascii="Times New Roman" w:hAnsi="Times New Roman" w:cs="Times New Roman"/>
          <w:sz w:val="24"/>
          <w:szCs w:val="24"/>
        </w:rPr>
        <w:t xml:space="preserve">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juga dapat digunakan dalam pembelajaran digital karena dapat diakses oleh siswa kapan pun dan di mana pu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diulang-ulang dan mudah diakses, membuat belajar lebih mudah.</w:t>
      </w:r>
    </w:p>
    <w:p w14:paraId="1B11CB76" w14:textId="097BDF0D" w:rsidR="004B4A5D" w:rsidRPr="00F27C0E" w:rsidRDefault="000E54A9" w:rsidP="004B4A5D">
      <w:pPr>
        <w:spacing w:line="480" w:lineRule="auto"/>
        <w:ind w:right="49" w:firstLine="360"/>
        <w:jc w:val="both"/>
        <w:rPr>
          <w:rFonts w:ascii="Times New Roman" w:hAnsi="Times New Roman" w:cs="Times New Roman"/>
          <w:sz w:val="24"/>
          <w:szCs w:val="24"/>
        </w:rPr>
      </w:pPr>
      <w:r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seiring waktu berkembang menjadi platform obrolan yang tidak hanya berkisar tentang lingkungan dan pergaulan. Mereka juga berkembang menjadi platform yang berfokus pada tema tertentu yang diinginkan pembuat </w:t>
      </w:r>
      <w:r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bahkan beberapa menjadi </w:t>
      </w:r>
      <w:r w:rsidR="004B4A5D" w:rsidRPr="00F27C0E">
        <w:rPr>
          <w:rFonts w:ascii="Times New Roman" w:hAnsi="Times New Roman" w:cs="Times New Roman"/>
          <w:i/>
          <w:sz w:val="24"/>
          <w:szCs w:val="24"/>
        </w:rPr>
        <w:t>platform</w:t>
      </w:r>
      <w:r w:rsidR="004B4A5D" w:rsidRPr="00F27C0E">
        <w:rPr>
          <w:rFonts w:ascii="Times New Roman" w:hAnsi="Times New Roman" w:cs="Times New Roman"/>
          <w:sz w:val="24"/>
          <w:szCs w:val="24"/>
        </w:rPr>
        <w:t xml:space="preserve"> pendidikan dengan menggunakan topik pembelajaran tertentu. </w:t>
      </w:r>
    </w:p>
    <w:p w14:paraId="14B736C6" w14:textId="628E1F98" w:rsidR="004B4A5D" w:rsidRPr="00F27C0E" w:rsidRDefault="001C7AD2" w:rsidP="004B4A5D">
      <w:pPr>
        <w:pStyle w:val="Heading3"/>
        <w:ind w:left="284"/>
        <w:rPr>
          <w:rStyle w:val="Heading3Char"/>
          <w:bCs/>
        </w:rPr>
      </w:pPr>
      <w:bookmarkStart w:id="43" w:name="_Toc182004485"/>
      <w:bookmarkStart w:id="44" w:name="_Toc200839911"/>
      <w:r w:rsidRPr="00F27C0E">
        <w:rPr>
          <w:b w:val="0"/>
        </w:rPr>
        <w:t>2.1.5</w:t>
      </w:r>
      <w:r w:rsidR="004B4A5D" w:rsidRPr="00F27C0E">
        <w:rPr>
          <w:rStyle w:val="Heading3Char"/>
          <w:bCs/>
        </w:rPr>
        <w:t xml:space="preserve"> Jenis-jenis </w:t>
      </w:r>
      <w:r w:rsidR="000E54A9" w:rsidRPr="000E54A9">
        <w:rPr>
          <w:rStyle w:val="Heading3Char"/>
          <w:bCs/>
          <w:i/>
        </w:rPr>
        <w:t>Podcast</w:t>
      </w:r>
      <w:bookmarkEnd w:id="43"/>
      <w:bookmarkEnd w:id="44"/>
    </w:p>
    <w:p w14:paraId="53BD19A7" w14:textId="340EBAB4" w:rsidR="004B4A5D" w:rsidRPr="00F27C0E" w:rsidRDefault="004B4A5D" w:rsidP="004B4A5D">
      <w:pPr>
        <w:spacing w:line="480" w:lineRule="auto"/>
        <w:ind w:right="49" w:firstLine="360"/>
        <w:jc w:val="both"/>
        <w:rPr>
          <w:rFonts w:ascii="Times New Roman" w:hAnsi="Times New Roman" w:cs="Times New Roman"/>
          <w:sz w:val="24"/>
          <w:szCs w:val="24"/>
        </w:rPr>
      </w:pPr>
      <w:r w:rsidRPr="00F27C0E">
        <w:rPr>
          <w:rFonts w:ascii="Times New Roman" w:hAnsi="Times New Roman" w:cs="Times New Roman"/>
          <w:sz w:val="24"/>
          <w:szCs w:val="24"/>
        </w:rPr>
        <w:t xml:space="preserve">Jenis-jenis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menurut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827-9689","author":[{"dropping-particle":"","family":"Nurachmana","given":"Alifiah","non-dropping-particle":"","parse-names":false,"suffix":""},{"dropping-particle":"","family":"Poerwadi","given":"Petrus","non-dropping-particle":"","parse-names":false,"suffix":""},{"dropping-particle":"","family":"Linarto","given":"Lazarus","non-dropping-particle":"","parse-names":false,"suffix":""},{"dropping-particle":"","family":"Usop","given":"Linggua Sanjaya","non-dropping-particle":"","parse-names":false,"suffix":""},{"dropping-particle":"","family":"Diman","given":"Paul","non-dropping-particle":"","parse-names":false,"suffix":""}],"container-title":"ENGGANG: Jurnal Pendidikan, Bahasa, Sastra, Seni, dan Budaya","id":"ITEM-1","issue":"1","issued":{"date-parts":[["2023"]]},"page":"388-408","title":"Podcast Berseri Sebagai Media Pembelajaran Bahasa Indonesia Untuk Keperluan Akademik Era Digital","type":"article-journal","volume":"4"},"uris":["http://www.mendeley.com/documents/?uuid=d9946b6d-c337-40c4-8b8c-ec69e9a9421c"]}],"mendeley":{"formattedCitation":"(Nurachmana et al., 2023)","manualFormatting":"(Nurachmana, 2023)","plainTextFormattedCitation":"(Nurachmana et al., 2023)","previouslyFormattedCitation":"(Nurachmana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Nurachmana,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w:t>
      </w:r>
    </w:p>
    <w:p w14:paraId="188DFFB3" w14:textId="77777777" w:rsidR="004B4A5D" w:rsidRPr="00F27C0E" w:rsidRDefault="004B4A5D" w:rsidP="004B4A5D">
      <w:pPr>
        <w:pStyle w:val="ListParagraph"/>
        <w:numPr>
          <w:ilvl w:val="0"/>
          <w:numId w:val="29"/>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Interview</w:t>
      </w:r>
    </w:p>
    <w:p w14:paraId="57C22F93" w14:textId="408633DE" w:rsidR="009F2EB9" w:rsidRPr="00F27C0E" w:rsidRDefault="000E54A9" w:rsidP="00DD2B97">
      <w:pPr>
        <w:pStyle w:val="ListParagraph"/>
        <w:spacing w:line="480" w:lineRule="auto"/>
        <w:ind w:left="1080" w:right="49" w:firstLine="360"/>
        <w:jc w:val="both"/>
        <w:rPr>
          <w:rFonts w:ascii="Times New Roman" w:hAnsi="Times New Roman" w:cs="Times New Roman"/>
          <w:sz w:val="24"/>
          <w:szCs w:val="24"/>
        </w:rPr>
      </w:pPr>
      <w:r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interview (wawancara) </w:t>
      </w:r>
      <w:r w:rsidR="00D137C3">
        <w:rPr>
          <w:rFonts w:ascii="Times New Roman" w:hAnsi="Times New Roman" w:cs="Times New Roman"/>
          <w:sz w:val="24"/>
          <w:szCs w:val="24"/>
        </w:rPr>
        <w:t>bisa</w:t>
      </w:r>
      <w:r w:rsidR="004B4A5D" w:rsidRPr="00F27C0E">
        <w:rPr>
          <w:rFonts w:ascii="Times New Roman" w:hAnsi="Times New Roman" w:cs="Times New Roman"/>
          <w:sz w:val="24"/>
          <w:szCs w:val="24"/>
        </w:rPr>
        <w:t xml:space="preserve">anya berfokus pada wawancara atau wawancara </w:t>
      </w:r>
      <w:r w:rsidR="004B4A5D" w:rsidRPr="00F27C0E">
        <w:rPr>
          <w:rFonts w:ascii="Times New Roman" w:hAnsi="Times New Roman" w:cs="Times New Roman"/>
          <w:i/>
          <w:sz w:val="24"/>
          <w:szCs w:val="24"/>
        </w:rPr>
        <w:t>one-on-one</w:t>
      </w:r>
      <w:r w:rsidR="004B4A5D" w:rsidRPr="00F27C0E">
        <w:rPr>
          <w:rFonts w:ascii="Times New Roman" w:hAnsi="Times New Roman" w:cs="Times New Roman"/>
          <w:sz w:val="24"/>
          <w:szCs w:val="24"/>
        </w:rPr>
        <w:t>, dengan satu pewawancara dan satu narasumber.</w:t>
      </w:r>
    </w:p>
    <w:p w14:paraId="3E566BB5" w14:textId="77777777" w:rsidR="009F2EB9" w:rsidRPr="00F27C0E" w:rsidRDefault="004B4A5D" w:rsidP="009F2EB9">
      <w:pPr>
        <w:pStyle w:val="ListParagraph"/>
        <w:numPr>
          <w:ilvl w:val="0"/>
          <w:numId w:val="29"/>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Solo</w:t>
      </w:r>
    </w:p>
    <w:p w14:paraId="6B7132B7" w14:textId="0A436A81" w:rsidR="004B4A5D" w:rsidRPr="00F27C0E" w:rsidRDefault="004B4A5D" w:rsidP="009F2EB9">
      <w:pPr>
        <w:spacing w:after="0" w:line="480" w:lineRule="auto"/>
        <w:ind w:left="993" w:right="49" w:firstLine="447"/>
        <w:jc w:val="both"/>
        <w:rPr>
          <w:rFonts w:ascii="Times New Roman" w:hAnsi="Times New Roman" w:cs="Times New Roman"/>
          <w:sz w:val="24"/>
          <w:szCs w:val="24"/>
        </w:rPr>
      </w:pPr>
      <w:r w:rsidRPr="00F27C0E">
        <w:rPr>
          <w:rFonts w:ascii="Times New Roman" w:hAnsi="Times New Roman" w:cs="Times New Roman"/>
          <w:sz w:val="24"/>
          <w:szCs w:val="24"/>
        </w:rPr>
        <w:t xml:space="preserve">Solo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adalah jenis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yang paling dasar. Pembuatnya merekam suara dan berbicara tentang tema atau topik dari perspektif mereka sendiri.</w:t>
      </w:r>
    </w:p>
    <w:p w14:paraId="70B37603" w14:textId="77777777" w:rsidR="004B4A5D" w:rsidRPr="00F27C0E" w:rsidRDefault="004B4A5D" w:rsidP="004B4A5D">
      <w:pPr>
        <w:pStyle w:val="ListParagraph"/>
        <w:numPr>
          <w:ilvl w:val="0"/>
          <w:numId w:val="29"/>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 Panel </w:t>
      </w:r>
    </w:p>
    <w:p w14:paraId="2FC341B5" w14:textId="306C50A1" w:rsidR="004B4A5D" w:rsidRPr="00F27C0E" w:rsidRDefault="004B4A5D" w:rsidP="009F2EB9">
      <w:pPr>
        <w:pStyle w:val="ListParagraph"/>
        <w:spacing w:line="480" w:lineRule="auto"/>
        <w:ind w:left="1080" w:right="49" w:firstLine="360"/>
        <w:jc w:val="both"/>
        <w:rPr>
          <w:rFonts w:ascii="Times New Roman" w:hAnsi="Times New Roman" w:cs="Times New Roman"/>
          <w:sz w:val="24"/>
          <w:szCs w:val="24"/>
        </w:rPr>
      </w:pPr>
      <w:r w:rsidRPr="00F27C0E">
        <w:rPr>
          <w:rFonts w:ascii="Times New Roman" w:hAnsi="Times New Roman" w:cs="Times New Roman"/>
          <w:sz w:val="24"/>
          <w:szCs w:val="24"/>
        </w:rPr>
        <w:t xml:space="preserve">Jenis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ini mirip dengan jenis wawancara. Jika wawancara lebih berfokus pada wawancara satu-satu atau melibatkan satu narasumber, panel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melibatkan beberapa narasumber yang berbicara tentang masalah yang sama.</w:t>
      </w:r>
    </w:p>
    <w:p w14:paraId="70BC96E4" w14:textId="77777777" w:rsidR="004B4A5D" w:rsidRPr="00F27C0E" w:rsidRDefault="004B4A5D" w:rsidP="004B4A5D">
      <w:pPr>
        <w:pStyle w:val="ListParagraph"/>
        <w:numPr>
          <w:ilvl w:val="0"/>
          <w:numId w:val="29"/>
        </w:numPr>
        <w:spacing w:after="0" w:line="480" w:lineRule="auto"/>
        <w:ind w:right="49"/>
        <w:jc w:val="both"/>
        <w:rPr>
          <w:rFonts w:ascii="Times New Roman" w:hAnsi="Times New Roman" w:cs="Times New Roman"/>
          <w:i/>
          <w:sz w:val="24"/>
          <w:szCs w:val="24"/>
        </w:rPr>
      </w:pPr>
      <w:r w:rsidRPr="00F27C0E">
        <w:rPr>
          <w:rFonts w:ascii="Times New Roman" w:hAnsi="Times New Roman" w:cs="Times New Roman"/>
          <w:sz w:val="24"/>
          <w:szCs w:val="24"/>
        </w:rPr>
        <w:t xml:space="preserve"> </w:t>
      </w:r>
      <w:r w:rsidRPr="00F27C0E">
        <w:rPr>
          <w:rFonts w:ascii="Times New Roman" w:hAnsi="Times New Roman" w:cs="Times New Roman"/>
          <w:i/>
          <w:sz w:val="24"/>
          <w:szCs w:val="24"/>
        </w:rPr>
        <w:t xml:space="preserve">Storytelling </w:t>
      </w:r>
    </w:p>
    <w:p w14:paraId="0DF59660" w14:textId="1D5AF13F" w:rsidR="004B4A5D" w:rsidRPr="00F27C0E" w:rsidRDefault="004B4A5D" w:rsidP="009F2EB9">
      <w:pPr>
        <w:pStyle w:val="ListParagraph"/>
        <w:spacing w:line="480" w:lineRule="auto"/>
        <w:ind w:left="1080" w:right="49" w:firstLine="360"/>
        <w:jc w:val="both"/>
        <w:rPr>
          <w:rFonts w:ascii="Times New Roman" w:hAnsi="Times New Roman" w:cs="Times New Roman"/>
          <w:sz w:val="24"/>
          <w:szCs w:val="24"/>
        </w:rPr>
      </w:pPr>
      <w:r w:rsidRPr="00F27C0E">
        <w:rPr>
          <w:rFonts w:ascii="Times New Roman" w:hAnsi="Times New Roman" w:cs="Times New Roman"/>
          <w:sz w:val="24"/>
          <w:szCs w:val="24"/>
        </w:rPr>
        <w:t xml:space="preserve">memungkinkan pembuat bercerita atau menarasikan lebih banyak. Ada dua jenis narasi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fiksi atau nonfiksi.</w:t>
      </w:r>
    </w:p>
    <w:p w14:paraId="2196A9EF" w14:textId="3D4A7201" w:rsidR="004B4A5D" w:rsidRPr="00F27C0E" w:rsidRDefault="000E54A9" w:rsidP="009F2EB9">
      <w:pPr>
        <w:spacing w:line="480" w:lineRule="auto"/>
        <w:ind w:right="49" w:firstLine="720"/>
        <w:jc w:val="both"/>
        <w:rPr>
          <w:rFonts w:ascii="Times New Roman" w:hAnsi="Times New Roman" w:cs="Times New Roman"/>
          <w:sz w:val="24"/>
          <w:szCs w:val="24"/>
        </w:rPr>
      </w:pPr>
      <w:r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dapat dioptimalkan untuk menjadi salah satu media ajar berbasis audiovisual yang menarik minat siswa maupun mahasiswa karena kemudahan dan berbagai jenisnya.</w:t>
      </w:r>
    </w:p>
    <w:p w14:paraId="2C01ED1F" w14:textId="02764707" w:rsidR="004B4A5D" w:rsidRPr="00F27C0E" w:rsidRDefault="001C7AD2" w:rsidP="004B4A5D">
      <w:pPr>
        <w:pStyle w:val="Heading3"/>
        <w:ind w:left="284"/>
        <w:rPr>
          <w:b w:val="0"/>
        </w:rPr>
      </w:pPr>
      <w:bookmarkStart w:id="45" w:name="_Toc182004486"/>
      <w:bookmarkStart w:id="46" w:name="_Toc200839912"/>
      <w:r w:rsidRPr="00F27C0E">
        <w:rPr>
          <w:b w:val="0"/>
        </w:rPr>
        <w:t>2.1.6</w:t>
      </w:r>
      <w:r w:rsidR="004B4A5D" w:rsidRPr="00F27C0E">
        <w:rPr>
          <w:b w:val="0"/>
        </w:rPr>
        <w:t xml:space="preserve"> Karakteristik </w:t>
      </w:r>
      <w:r w:rsidR="000E54A9" w:rsidRPr="000E54A9">
        <w:rPr>
          <w:b w:val="0"/>
          <w:i/>
        </w:rPr>
        <w:t>Podcast</w:t>
      </w:r>
      <w:bookmarkEnd w:id="45"/>
      <w:bookmarkEnd w:id="46"/>
    </w:p>
    <w:p w14:paraId="60F29A0C" w14:textId="3658F386" w:rsidR="004B4A5D" w:rsidRPr="00F27C0E" w:rsidRDefault="004B4A5D" w:rsidP="004B4A5D">
      <w:pPr>
        <w:spacing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Karakteristik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menurut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37304/enggang.v4i1.11746","ISSN":"2746-7708","abstract":"The use of technological advances has given rise to new media for all fields, including the use of technology in the field of education. This allows the development of alternative learning media that can help the process of teaching courses in higher education. A teacher is required to be able to adapt to technology and use it as a creative and innovative learning tool or medium. The use of digital-based learning media allows students to study these materials anywhere and at any time.Serial podcasts as a medium for learning Indonesian for academic purposes in the digital era are a development product carried out by a team of digital-based media and learning resource developers. This podcast consists of eight episodes containing material related to learning Indonesian. The development of this learning media aims to describe and present eight podcasts with different material for each episode. Determining the type of media development product has been considered from the important elements and characteristics of selecting learning media that suit student needs. The development of this learning media uses a 4 D model which has four stages, namely (1) define, (2) design, (3) develop; and (4) disseminete or distribution. The results of this learning media development product include the following materials: (1) Indonesian for Academic Purposes in the Digital Era, (2) Spelling in Indonesian, (3) Sentences in Indonesian, (4) Topic 4: Paragraphs in Indonesian , (5) Utilization of Digital Technology to Improve Indonesian Language Skills, (6) Indonesian in Academic Communication, (7) Indonesian in Scientific Research and Publications, and; (8) Challenges and Opportunities of Indonesian in the Digital Era which have been published on the ”Siniar Enggang” YouTube account (https://www.youtube.com/@SiniarEnggang).","author":[{"dropping-particle":"","family":"Alifiah Nurachmana","given":"","non-dropping-particle":"","parse-names":false,"suffix":""},{"dropping-particle":"","family":"Petrus Poerwadi","given":"","non-dropping-particle":"","parse-names":false,"suffix":""},{"dropping-particle":"","family":"Lazarus Linarto","given":"","non-dropping-particle":"","parse-names":false,"suffix":""},{"dropping-particle":"","family":"Linggua Sanjaya Usop","given":"","non-dropping-particle":"","parse-names":false,"suffix":""},{"dropping-particle":"","family":"Paul Diman","given":"","non-dropping-particle":"","parse-names":false,"suffix":""}],"container-title":"ENGGANG: Jurnal Pendidikan, Bahasa, Sastra, Seni, dan Budaya","id":"ITEM-1","issue":"1","issued":{"date-parts":[["2024"]]},"page":"388-408","title":"Podcast Berseri Sebagai Media Pembelajaran Bahasa Indonesia Untuk Keperluan Akademik Era Digital","type":"article-journal","volume":"4"},"uris":["http://www.mendeley.com/documents/?uuid=0a857469-1c0e-4212-8417-13cbdde0b7ee"]}],"mendeley":{"formattedCitation":"(Alifiah Nurachmana et al., 2024)","manualFormatting":"(Sanders dkk, 2021 h.15)","plainTextFormattedCitation":"(Alifiah Nurachmana et al., 2024)","previouslyFormattedCitation":"(Alifiah Nurachmana et al., 2024)"},"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anders dkk, 2021 h.15)</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sebagai berikut:</w:t>
      </w:r>
    </w:p>
    <w:p w14:paraId="560CABC1" w14:textId="7AEE8069" w:rsidR="004B4A5D" w:rsidRPr="00F27C0E" w:rsidRDefault="000E54A9" w:rsidP="001F7701">
      <w:pPr>
        <w:pStyle w:val="ListParagraph"/>
        <w:numPr>
          <w:ilvl w:val="1"/>
          <w:numId w:val="34"/>
        </w:numPr>
        <w:spacing w:line="480" w:lineRule="auto"/>
        <w:ind w:left="993" w:right="49"/>
        <w:jc w:val="both"/>
        <w:rPr>
          <w:rFonts w:ascii="Times New Roman" w:hAnsi="Times New Roman" w:cs="Times New Roman"/>
          <w:sz w:val="24"/>
          <w:szCs w:val="24"/>
        </w:rPr>
      </w:pPr>
      <w:r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dapat diunduh dan pendengarnya dapat menonton dan mendengarkan siaran tersebut kapan saja. </w:t>
      </w:r>
    </w:p>
    <w:p w14:paraId="3F25EC72" w14:textId="52BC0E13" w:rsidR="004B4A5D" w:rsidRPr="00F27C0E" w:rsidRDefault="000E54A9" w:rsidP="001F7701">
      <w:pPr>
        <w:pStyle w:val="ListParagraph"/>
        <w:numPr>
          <w:ilvl w:val="1"/>
          <w:numId w:val="34"/>
        </w:numPr>
        <w:spacing w:line="480" w:lineRule="auto"/>
        <w:ind w:left="993" w:right="49"/>
        <w:jc w:val="both"/>
        <w:rPr>
          <w:rFonts w:ascii="Times New Roman" w:hAnsi="Times New Roman" w:cs="Times New Roman"/>
          <w:sz w:val="24"/>
          <w:szCs w:val="24"/>
        </w:rPr>
      </w:pPr>
      <w:r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dibuat oleh kelompok atau individu tertentu yang memiliki kebebasan khusus untuk memilih konten dan mengatur formatnya. Dalam kasus ini, tim pengembang secara khusus akan memilih materi tentang pembelajaran Bahasa Indonesia. </w:t>
      </w:r>
    </w:p>
    <w:p w14:paraId="2CECA962" w14:textId="04037EA7" w:rsidR="004B4A5D" w:rsidRPr="00F27C0E" w:rsidRDefault="000E54A9" w:rsidP="001F7701">
      <w:pPr>
        <w:pStyle w:val="ListParagraph"/>
        <w:numPr>
          <w:ilvl w:val="1"/>
          <w:numId w:val="34"/>
        </w:numPr>
        <w:spacing w:line="480" w:lineRule="auto"/>
        <w:ind w:left="993" w:right="49"/>
        <w:jc w:val="both"/>
        <w:rPr>
          <w:rFonts w:ascii="Times New Roman" w:hAnsi="Times New Roman" w:cs="Times New Roman"/>
          <w:sz w:val="24"/>
          <w:szCs w:val="24"/>
        </w:rPr>
      </w:pPr>
      <w:r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dapat membahas berbagai topik, seperti pendidikan, kesehatan, olahraga, dan lainnya. Kemudian, tim pengembang memilih delapan topik utama yang berkaitan dengan pembelajaran Bahasa Indonesia, dan setiap tema akan dibahas secara khusus dalam satu episode.</w:t>
      </w:r>
    </w:p>
    <w:p w14:paraId="114DC0FF" w14:textId="501826BD" w:rsidR="001C7AD2" w:rsidRPr="00F27C0E" w:rsidRDefault="001C7AD2" w:rsidP="001C7AD2">
      <w:pPr>
        <w:spacing w:line="480" w:lineRule="auto"/>
        <w:ind w:left="567" w:right="49"/>
        <w:jc w:val="both"/>
        <w:rPr>
          <w:rFonts w:ascii="Times New Roman" w:hAnsi="Times New Roman" w:cs="Times New Roman"/>
          <w:sz w:val="24"/>
          <w:szCs w:val="24"/>
        </w:rPr>
      </w:pPr>
      <w:r w:rsidRPr="00F27C0E">
        <w:rPr>
          <w:rFonts w:ascii="Times New Roman" w:hAnsi="Times New Roman" w:cs="Times New Roman"/>
          <w:sz w:val="24"/>
          <w:szCs w:val="24"/>
        </w:rPr>
        <w:t xml:space="preserve">2.1.7 Manfaat </w:t>
      </w:r>
      <w:r w:rsidR="000E54A9" w:rsidRPr="000E54A9">
        <w:rPr>
          <w:rFonts w:ascii="Times New Roman" w:hAnsi="Times New Roman" w:cs="Times New Roman"/>
          <w:i/>
          <w:sz w:val="24"/>
          <w:szCs w:val="24"/>
        </w:rPr>
        <w:t>Podcast</w:t>
      </w:r>
    </w:p>
    <w:p w14:paraId="05505A9B" w14:textId="3BF4FA13" w:rsidR="001C7AD2" w:rsidRPr="00F27C0E" w:rsidRDefault="005004D8" w:rsidP="00F5358C">
      <w:pPr>
        <w:spacing w:line="480" w:lineRule="auto"/>
        <w:ind w:left="720" w:right="49"/>
        <w:jc w:val="both"/>
        <w:rPr>
          <w:rFonts w:ascii="Times New Roman" w:hAnsi="Times New Roman" w:cs="Times New Roman"/>
          <w:sz w:val="24"/>
          <w:szCs w:val="24"/>
        </w:rPr>
      </w:pPr>
      <w:r w:rsidRPr="00F27C0E">
        <w:rPr>
          <w:rFonts w:ascii="Times New Roman" w:hAnsi="Times New Roman" w:cs="Times New Roman"/>
          <w:sz w:val="24"/>
          <w:szCs w:val="24"/>
        </w:rPr>
        <w:t xml:space="preserve">        </w:t>
      </w:r>
      <w:r w:rsidR="001C7AD2" w:rsidRPr="00F27C0E">
        <w:rPr>
          <w:rFonts w:ascii="Times New Roman" w:hAnsi="Times New Roman" w:cs="Times New Roman"/>
          <w:sz w:val="24"/>
          <w:szCs w:val="24"/>
        </w:rPr>
        <w:t xml:space="preserve">Sebagai alat pengajaran, </w:t>
      </w:r>
      <w:r w:rsidR="000E54A9" w:rsidRPr="000E54A9">
        <w:rPr>
          <w:rFonts w:ascii="Times New Roman" w:hAnsi="Times New Roman" w:cs="Times New Roman"/>
          <w:i/>
          <w:sz w:val="24"/>
          <w:szCs w:val="24"/>
        </w:rPr>
        <w:t>Podcast</w:t>
      </w:r>
      <w:r w:rsidR="001C7AD2" w:rsidRPr="00F27C0E">
        <w:rPr>
          <w:rFonts w:ascii="Times New Roman" w:hAnsi="Times New Roman" w:cs="Times New Roman"/>
          <w:sz w:val="24"/>
          <w:szCs w:val="24"/>
        </w:rPr>
        <w:t xml:space="preserve"> memiliki banyak keuntungan, yang terutama adalah kemampuan untuk meningkatkan pembelajaran dan pemahaman siswa. </w:t>
      </w:r>
      <w:r w:rsidR="000E54A9" w:rsidRPr="000E54A9">
        <w:rPr>
          <w:rFonts w:ascii="Times New Roman" w:hAnsi="Times New Roman" w:cs="Times New Roman"/>
          <w:i/>
          <w:sz w:val="24"/>
          <w:szCs w:val="24"/>
        </w:rPr>
        <w:t>Podcast</w:t>
      </w:r>
      <w:r w:rsidR="001C7AD2" w:rsidRPr="00F27C0E">
        <w:rPr>
          <w:rFonts w:ascii="Times New Roman" w:hAnsi="Times New Roman" w:cs="Times New Roman"/>
          <w:sz w:val="24"/>
          <w:szCs w:val="24"/>
        </w:rPr>
        <w:t xml:space="preserve"> dapat menjadi bentuk media suplemen yang fleksibel yang memungkinkan siswa mengakses konten secara real-time dan kapan saja sambil juga meningkatkan tingkat keterlibatan mereka dalam proses pembelajaran.</w:t>
      </w:r>
      <w:r w:rsidR="00F5358C" w:rsidRPr="00F27C0E">
        <w:rPr>
          <w:rFonts w:ascii="Times New Roman" w:hAnsi="Times New Roman" w:cs="Times New Roman"/>
          <w:sz w:val="24"/>
          <w:szCs w:val="24"/>
        </w:rPr>
        <w:t xml:space="preserve"> </w:t>
      </w:r>
      <w:r w:rsidR="001C7AD2" w:rsidRPr="00F27C0E">
        <w:rPr>
          <w:rFonts w:ascii="Times New Roman" w:hAnsi="Times New Roman" w:cs="Times New Roman"/>
          <w:sz w:val="24"/>
          <w:szCs w:val="24"/>
        </w:rPr>
        <w:t>Berikut beberapa manfaat lebih detail:</w:t>
      </w:r>
    </w:p>
    <w:p w14:paraId="3843BBC3" w14:textId="77777777" w:rsidR="001C7AD2" w:rsidRPr="00F27C0E" w:rsidRDefault="001C7AD2" w:rsidP="001C7AD2">
      <w:pPr>
        <w:pStyle w:val="ListParagraph"/>
        <w:numPr>
          <w:ilvl w:val="0"/>
          <w:numId w:val="37"/>
        </w:numPr>
        <w:spacing w:line="480" w:lineRule="auto"/>
        <w:ind w:left="1276" w:right="49"/>
        <w:jc w:val="both"/>
        <w:rPr>
          <w:rFonts w:ascii="Times New Roman" w:hAnsi="Times New Roman" w:cs="Times New Roman"/>
          <w:sz w:val="24"/>
          <w:szCs w:val="24"/>
        </w:rPr>
      </w:pPr>
      <w:r w:rsidRPr="00F27C0E">
        <w:rPr>
          <w:rFonts w:ascii="Times New Roman" w:hAnsi="Times New Roman" w:cs="Times New Roman"/>
          <w:sz w:val="24"/>
          <w:szCs w:val="24"/>
        </w:rPr>
        <w:t>Fleksibel dan Ketersediaan:</w:t>
      </w:r>
    </w:p>
    <w:p w14:paraId="725658E6" w14:textId="2FF90CFD" w:rsidR="005004D8" w:rsidRPr="00F27C0E" w:rsidRDefault="001C7AD2" w:rsidP="001C7AD2">
      <w:pPr>
        <w:pStyle w:val="ListParagraph"/>
        <w:spacing w:line="480" w:lineRule="auto"/>
        <w:ind w:left="1440" w:right="49"/>
        <w:jc w:val="both"/>
        <w:rPr>
          <w:rFonts w:ascii="Times New Roman" w:hAnsi="Times New Roman" w:cs="Times New Roman"/>
          <w:sz w:val="24"/>
          <w:szCs w:val="24"/>
        </w:rPr>
      </w:pPr>
      <w:r w:rsidRPr="00F27C0E">
        <w:rPr>
          <w:rFonts w:ascii="Times New Roman" w:hAnsi="Times New Roman" w:cs="Times New Roman"/>
          <w:sz w:val="24"/>
          <w:szCs w:val="24"/>
        </w:rPr>
        <w:t xml:space="preserve">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diakses di berbagai perangkat, seperti ponsel pintar atau laptop, dan dapat diputar kapan saja tanpa memerlukan banyak daya baterai atau waktu.Sebagai alat pengajar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memiliki banyak keuntungan, yang terutama adalah kemampuan untuk meningkatkan pembelajaran dan pemahaman siswa. </w:t>
      </w:r>
    </w:p>
    <w:p w14:paraId="636929EE" w14:textId="30C00543" w:rsidR="005004D8" w:rsidRPr="00F27C0E" w:rsidRDefault="005004D8" w:rsidP="005004D8">
      <w:pPr>
        <w:pStyle w:val="ListParagraph"/>
        <w:numPr>
          <w:ilvl w:val="0"/>
          <w:numId w:val="37"/>
        </w:numPr>
        <w:spacing w:line="480" w:lineRule="auto"/>
        <w:ind w:left="1276" w:right="49"/>
        <w:jc w:val="both"/>
        <w:rPr>
          <w:rFonts w:ascii="Times New Roman" w:hAnsi="Times New Roman" w:cs="Times New Roman"/>
          <w:sz w:val="24"/>
          <w:szCs w:val="24"/>
        </w:rPr>
      </w:pPr>
      <w:r w:rsidRPr="00F27C0E">
        <w:rPr>
          <w:rFonts w:ascii="Times New Roman" w:hAnsi="Times New Roman" w:cs="Times New Roman"/>
          <w:sz w:val="24"/>
          <w:szCs w:val="24"/>
        </w:rPr>
        <w:t>Media Suplemen</w:t>
      </w:r>
    </w:p>
    <w:p w14:paraId="7BF93F61" w14:textId="01DBDB76" w:rsidR="001C7AD2" w:rsidRPr="00F27C0E" w:rsidRDefault="005004D8" w:rsidP="001C7AD2">
      <w:pPr>
        <w:pStyle w:val="ListParagraph"/>
        <w:spacing w:line="480" w:lineRule="auto"/>
        <w:ind w:left="1440" w:right="49"/>
        <w:jc w:val="both"/>
        <w:rPr>
          <w:rFonts w:ascii="Times New Roman" w:hAnsi="Times New Roman" w:cs="Times New Roman"/>
          <w:sz w:val="24"/>
          <w:szCs w:val="24"/>
        </w:rPr>
      </w:pPr>
      <w:r w:rsidRPr="00F27C0E">
        <w:rPr>
          <w:rFonts w:ascii="Times New Roman" w:hAnsi="Times New Roman" w:cs="Times New Roman"/>
          <w:sz w:val="24"/>
          <w:szCs w:val="24"/>
        </w:rPr>
        <w:t xml:space="preserve">        </w:t>
      </w:r>
      <w:r w:rsidR="000E54A9" w:rsidRPr="000E54A9">
        <w:rPr>
          <w:rFonts w:ascii="Times New Roman" w:hAnsi="Times New Roman" w:cs="Times New Roman"/>
          <w:i/>
          <w:sz w:val="24"/>
          <w:szCs w:val="24"/>
        </w:rPr>
        <w:t>Podcast</w:t>
      </w:r>
      <w:r w:rsidR="001C7AD2" w:rsidRPr="00F27C0E">
        <w:rPr>
          <w:rFonts w:ascii="Times New Roman" w:hAnsi="Times New Roman" w:cs="Times New Roman"/>
          <w:sz w:val="24"/>
          <w:szCs w:val="24"/>
        </w:rPr>
        <w:t xml:space="preserve"> dapat menjadi bentuk media suplemen yang fleksibel yang memungkinkan siswa mengakses konten secara real-time dan kapan saja sambil juga meningkatkan tingkat keterlibatan mereka dalam proses pembelajaran.</w:t>
      </w:r>
    </w:p>
    <w:p w14:paraId="1D557B86" w14:textId="596B1B95" w:rsidR="005004D8" w:rsidRPr="00F27C0E" w:rsidRDefault="005004D8" w:rsidP="005004D8">
      <w:pPr>
        <w:pStyle w:val="ListParagraph"/>
        <w:numPr>
          <w:ilvl w:val="0"/>
          <w:numId w:val="37"/>
        </w:numPr>
        <w:spacing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Meningkatkan Keterlibatan</w:t>
      </w:r>
    </w:p>
    <w:p w14:paraId="70532481" w14:textId="3D43B85C" w:rsidR="005004D8" w:rsidRPr="00F27C0E" w:rsidRDefault="005004D8" w:rsidP="005004D8">
      <w:pPr>
        <w:pStyle w:val="ListParagraph"/>
        <w:spacing w:line="480" w:lineRule="auto"/>
        <w:ind w:left="1647" w:right="49"/>
        <w:jc w:val="both"/>
        <w:rPr>
          <w:rFonts w:ascii="Times New Roman" w:hAnsi="Times New Roman" w:cs="Times New Roman"/>
          <w:sz w:val="24"/>
          <w:szCs w:val="24"/>
        </w:rPr>
      </w:pPr>
      <w:r w:rsidRPr="00F27C0E">
        <w:rPr>
          <w:rFonts w:ascii="Times New Roman" w:hAnsi="Times New Roman" w:cs="Times New Roman"/>
          <w:sz w:val="24"/>
          <w:szCs w:val="24"/>
        </w:rPr>
        <w:t xml:space="preserve">       Karen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tidak menggunakan ikl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membantu siswa menjadi lebih fokus dan penuh perhatian saat mempelajari materi baru, yang akan meningkatkan keterlibatan mereka selama proses pembelajaran. </w:t>
      </w:r>
    </w:p>
    <w:p w14:paraId="561E83D0" w14:textId="4999D5A1" w:rsidR="005004D8" w:rsidRPr="00F27C0E" w:rsidRDefault="005004D8" w:rsidP="005004D8">
      <w:pPr>
        <w:pStyle w:val="ListParagraph"/>
        <w:numPr>
          <w:ilvl w:val="0"/>
          <w:numId w:val="37"/>
        </w:numPr>
        <w:spacing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Meningkatkan Pemahaman</w:t>
      </w:r>
    </w:p>
    <w:p w14:paraId="7A8A1E4F" w14:textId="4758BDC4" w:rsidR="0041539A" w:rsidRDefault="005004D8" w:rsidP="0041539A">
      <w:pPr>
        <w:pStyle w:val="ListParagraph"/>
        <w:spacing w:line="480" w:lineRule="auto"/>
        <w:ind w:left="1647" w:right="49"/>
        <w:jc w:val="both"/>
        <w:rPr>
          <w:rFonts w:ascii="Times New Roman" w:hAnsi="Times New Roman" w:cs="Times New Roman"/>
          <w:sz w:val="24"/>
          <w:szCs w:val="24"/>
        </w:rPr>
      </w:pPr>
      <w:r w:rsidRPr="00F27C0E">
        <w:rPr>
          <w:rFonts w:ascii="Times New Roman" w:hAnsi="Times New Roman" w:cs="Times New Roman"/>
          <w:sz w:val="24"/>
          <w:szCs w:val="24"/>
        </w:rPr>
        <w:t xml:space="preserve">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membantu siswa memahami materi pelajaran yang mungkin sulit dipahami sebagian siswa, terutama dalam konsep, teori, dan tulisan yang lebih kompleks.</w:t>
      </w:r>
    </w:p>
    <w:p w14:paraId="0EE52CA4" w14:textId="468F8E82" w:rsidR="0041539A" w:rsidRPr="0041539A" w:rsidRDefault="0041539A" w:rsidP="0041539A">
      <w:pPr>
        <w:spacing w:line="480" w:lineRule="auto"/>
        <w:ind w:right="49"/>
        <w:jc w:val="both"/>
        <w:rPr>
          <w:rFonts w:ascii="Times New Roman" w:hAnsi="Times New Roman" w:cs="Times New Roman"/>
          <w:sz w:val="24"/>
          <w:szCs w:val="24"/>
        </w:rPr>
      </w:pPr>
      <w:r w:rsidRPr="0041539A">
        <w:rPr>
          <w:rFonts w:ascii="Times New Roman" w:hAnsi="Times New Roman" w:cs="Times New Roman"/>
          <w:sz w:val="24"/>
          <w:szCs w:val="24"/>
        </w:rPr>
        <w:t xml:space="preserve">Manfaat </w:t>
      </w:r>
      <w:r w:rsidR="000E54A9" w:rsidRPr="000E54A9">
        <w:rPr>
          <w:rFonts w:ascii="Times New Roman" w:hAnsi="Times New Roman" w:cs="Times New Roman"/>
          <w:i/>
          <w:sz w:val="24"/>
          <w:szCs w:val="24"/>
        </w:rPr>
        <w:t>Podcast</w:t>
      </w:r>
      <w:r w:rsidRPr="0041539A">
        <w:rPr>
          <w:rFonts w:ascii="Times New Roman" w:hAnsi="Times New Roman" w:cs="Times New Roman"/>
          <w:sz w:val="24"/>
          <w:szCs w:val="24"/>
        </w:rPr>
        <w:t xml:space="preserve"> Sebagai Media Pembelajaran</w:t>
      </w:r>
    </w:p>
    <w:p w14:paraId="1FB52A4B" w14:textId="75207B74" w:rsidR="005D0760" w:rsidRDefault="000E54A9" w:rsidP="005D0760">
      <w:pPr>
        <w:spacing w:line="480" w:lineRule="auto"/>
        <w:ind w:right="49" w:firstLine="720"/>
        <w:jc w:val="both"/>
        <w:rPr>
          <w:rFonts w:ascii="Times New Roman" w:hAnsi="Times New Roman" w:cs="Times New Roman"/>
          <w:sz w:val="24"/>
          <w:szCs w:val="24"/>
        </w:rPr>
      </w:pPr>
      <w:r w:rsidRPr="000E54A9">
        <w:rPr>
          <w:rFonts w:ascii="Times New Roman" w:hAnsi="Times New Roman" w:cs="Times New Roman"/>
          <w:i/>
          <w:sz w:val="24"/>
          <w:szCs w:val="24"/>
        </w:rPr>
        <w:t>Podcast</w:t>
      </w:r>
      <w:r w:rsidR="0041539A" w:rsidRPr="0041539A">
        <w:rPr>
          <w:rFonts w:ascii="Times New Roman" w:hAnsi="Times New Roman" w:cs="Times New Roman"/>
          <w:sz w:val="24"/>
          <w:szCs w:val="24"/>
        </w:rPr>
        <w:t xml:space="preserve"> semakin banyak digunakan dalam berbagai bidang, termasuk pendidikan. Teknologi dalam pendidikan bukan hal yang baru. Teknologi telah sangat memengaruhi pendidikan dan pembelajaran. </w:t>
      </w:r>
      <w:r w:rsidRPr="000E54A9">
        <w:rPr>
          <w:rFonts w:ascii="Times New Roman" w:hAnsi="Times New Roman" w:cs="Times New Roman"/>
          <w:i/>
          <w:sz w:val="24"/>
          <w:szCs w:val="24"/>
        </w:rPr>
        <w:t>Podcast</w:t>
      </w:r>
      <w:r w:rsidR="0041539A" w:rsidRPr="0041539A">
        <w:rPr>
          <w:rFonts w:ascii="Times New Roman" w:hAnsi="Times New Roman" w:cs="Times New Roman"/>
          <w:sz w:val="24"/>
          <w:szCs w:val="24"/>
        </w:rPr>
        <w:t xml:space="preserve"> membantu pembelajaran siswa. </w:t>
      </w:r>
      <w:r w:rsidR="005D0760">
        <w:rPr>
          <w:rFonts w:ascii="Times New Roman" w:hAnsi="Times New Roman" w:cs="Times New Roman"/>
          <w:sz w:val="24"/>
          <w:szCs w:val="24"/>
        </w:rPr>
        <w:fldChar w:fldCharType="begin" w:fldLock="1"/>
      </w:r>
      <w:r w:rsidR="005D0760">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sidR="005D0760">
        <w:rPr>
          <w:rFonts w:ascii="Times New Roman" w:hAnsi="Times New Roman" w:cs="Times New Roman"/>
          <w:sz w:val="24"/>
          <w:szCs w:val="24"/>
        </w:rPr>
        <w:fldChar w:fldCharType="separate"/>
      </w:r>
      <w:r w:rsidR="005D0760">
        <w:rPr>
          <w:rFonts w:ascii="Times New Roman" w:hAnsi="Times New Roman" w:cs="Times New Roman"/>
          <w:noProof/>
          <w:sz w:val="24"/>
          <w:szCs w:val="24"/>
        </w:rPr>
        <w:t>Borges (</w:t>
      </w:r>
      <w:r w:rsidR="005D0760" w:rsidRPr="005D0760">
        <w:rPr>
          <w:rFonts w:ascii="Times New Roman" w:hAnsi="Times New Roman" w:cs="Times New Roman"/>
          <w:noProof/>
          <w:sz w:val="24"/>
          <w:szCs w:val="24"/>
        </w:rPr>
        <w:t>2009)</w:t>
      </w:r>
      <w:r w:rsidR="005D0760">
        <w:rPr>
          <w:rFonts w:ascii="Times New Roman" w:hAnsi="Times New Roman" w:cs="Times New Roman"/>
          <w:sz w:val="24"/>
          <w:szCs w:val="24"/>
        </w:rPr>
        <w:fldChar w:fldCharType="end"/>
      </w:r>
      <w:r w:rsidR="005D0760">
        <w:rPr>
          <w:rFonts w:ascii="Times New Roman" w:hAnsi="Times New Roman" w:cs="Times New Roman"/>
          <w:sz w:val="24"/>
          <w:szCs w:val="24"/>
        </w:rPr>
        <w:t xml:space="preserve"> </w:t>
      </w:r>
      <w:r w:rsidR="0041539A" w:rsidRPr="0041539A">
        <w:rPr>
          <w:rFonts w:ascii="Times New Roman" w:hAnsi="Times New Roman" w:cs="Times New Roman"/>
          <w:sz w:val="24"/>
          <w:szCs w:val="24"/>
        </w:rPr>
        <w:t xml:space="preserve">menyatakan manfaat </w:t>
      </w:r>
      <w:r w:rsidRPr="000E54A9">
        <w:rPr>
          <w:rFonts w:ascii="Times New Roman" w:hAnsi="Times New Roman" w:cs="Times New Roman"/>
          <w:i/>
          <w:sz w:val="24"/>
          <w:szCs w:val="24"/>
        </w:rPr>
        <w:t>podcast</w:t>
      </w:r>
      <w:r w:rsidR="0041539A" w:rsidRPr="0041539A">
        <w:rPr>
          <w:rFonts w:ascii="Times New Roman" w:hAnsi="Times New Roman" w:cs="Times New Roman"/>
          <w:sz w:val="24"/>
          <w:szCs w:val="24"/>
        </w:rPr>
        <w:t xml:space="preserve">: </w:t>
      </w:r>
    </w:p>
    <w:p w14:paraId="10BBB9D7" w14:textId="2CA91E08" w:rsidR="005D0760" w:rsidRPr="005D0760" w:rsidRDefault="0041539A" w:rsidP="005D0760">
      <w:pPr>
        <w:pStyle w:val="ListParagraph"/>
        <w:numPr>
          <w:ilvl w:val="0"/>
          <w:numId w:val="47"/>
        </w:numPr>
        <w:spacing w:line="480" w:lineRule="auto"/>
        <w:ind w:right="49"/>
        <w:jc w:val="both"/>
        <w:rPr>
          <w:rFonts w:ascii="Times New Roman" w:hAnsi="Times New Roman" w:cs="Times New Roman"/>
          <w:sz w:val="24"/>
          <w:szCs w:val="24"/>
        </w:rPr>
      </w:pPr>
      <w:r w:rsidRPr="005D0760">
        <w:rPr>
          <w:rFonts w:ascii="Times New Roman" w:hAnsi="Times New Roman" w:cs="Times New Roman"/>
          <w:sz w:val="24"/>
          <w:szCs w:val="24"/>
        </w:rPr>
        <w:t>kemajuan kognitif (manfaat kognitif)—</w:t>
      </w:r>
      <w:r w:rsidR="000E54A9"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dap</w:t>
      </w:r>
      <w:r w:rsidR="005D0760" w:rsidRPr="005D0760">
        <w:rPr>
          <w:rFonts w:ascii="Times New Roman" w:hAnsi="Times New Roman" w:cs="Times New Roman"/>
          <w:sz w:val="24"/>
          <w:szCs w:val="24"/>
        </w:rPr>
        <w:t xml:space="preserve">at meningkatkan minat </w:t>
      </w:r>
      <w:r w:rsidRPr="005D0760">
        <w:rPr>
          <w:rFonts w:ascii="Times New Roman" w:hAnsi="Times New Roman" w:cs="Times New Roman"/>
          <w:sz w:val="24"/>
          <w:szCs w:val="24"/>
        </w:rPr>
        <w:t xml:space="preserve">siswa dalam pembelajaran kolaboratif dan interpretasi; </w:t>
      </w:r>
    </w:p>
    <w:p w14:paraId="7AB53985" w14:textId="51ACEA0F" w:rsidR="005D0760" w:rsidRDefault="0041539A" w:rsidP="005D0760">
      <w:pPr>
        <w:pStyle w:val="ListParagraph"/>
        <w:numPr>
          <w:ilvl w:val="0"/>
          <w:numId w:val="47"/>
        </w:numPr>
        <w:spacing w:line="480" w:lineRule="auto"/>
        <w:ind w:right="49"/>
        <w:jc w:val="both"/>
        <w:rPr>
          <w:rFonts w:ascii="Times New Roman" w:hAnsi="Times New Roman" w:cs="Times New Roman"/>
          <w:sz w:val="24"/>
          <w:szCs w:val="24"/>
        </w:rPr>
      </w:pPr>
      <w:r w:rsidRPr="005D0760">
        <w:rPr>
          <w:rFonts w:ascii="Times New Roman" w:hAnsi="Times New Roman" w:cs="Times New Roman"/>
          <w:sz w:val="24"/>
          <w:szCs w:val="24"/>
        </w:rPr>
        <w:t>keterlibatan siswa—</w:t>
      </w:r>
      <w:r w:rsidR="000E54A9"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dapat mendorong siswa un</w:t>
      </w:r>
      <w:r w:rsidR="005D0760">
        <w:rPr>
          <w:rFonts w:ascii="Times New Roman" w:hAnsi="Times New Roman" w:cs="Times New Roman"/>
          <w:sz w:val="24"/>
          <w:szCs w:val="24"/>
        </w:rPr>
        <w:t>tuk belajar secara mandiri.</w:t>
      </w:r>
    </w:p>
    <w:p w14:paraId="414304BB" w14:textId="0F6A998E" w:rsidR="005D0760" w:rsidRDefault="0041539A" w:rsidP="0041539A">
      <w:pPr>
        <w:pStyle w:val="ListParagraph"/>
        <w:numPr>
          <w:ilvl w:val="0"/>
          <w:numId w:val="47"/>
        </w:numPr>
        <w:spacing w:line="480" w:lineRule="auto"/>
        <w:ind w:right="49"/>
        <w:jc w:val="both"/>
        <w:rPr>
          <w:rFonts w:ascii="Times New Roman" w:hAnsi="Times New Roman" w:cs="Times New Roman"/>
          <w:sz w:val="24"/>
          <w:szCs w:val="24"/>
        </w:rPr>
      </w:pPr>
      <w:r w:rsidRPr="005D0760">
        <w:rPr>
          <w:rFonts w:ascii="Times New Roman" w:hAnsi="Times New Roman" w:cs="Times New Roman"/>
          <w:sz w:val="24"/>
          <w:szCs w:val="24"/>
        </w:rPr>
        <w:t xml:space="preserve">Manajemen diri siswa, juga disebut sebagai manajemen diri siswa, di mana siswa diminta untuk </w:t>
      </w:r>
      <w:r w:rsidR="005D0760">
        <w:rPr>
          <w:rFonts w:ascii="Times New Roman" w:hAnsi="Times New Roman" w:cs="Times New Roman"/>
          <w:sz w:val="24"/>
          <w:szCs w:val="24"/>
        </w:rPr>
        <w:t xml:space="preserve">merencanakan pekerjaan mereka. Karena </w:t>
      </w:r>
      <w:r w:rsidR="000E54A9" w:rsidRPr="000E54A9">
        <w:rPr>
          <w:rFonts w:ascii="Times New Roman" w:hAnsi="Times New Roman" w:cs="Times New Roman"/>
          <w:i/>
          <w:sz w:val="24"/>
          <w:szCs w:val="24"/>
        </w:rPr>
        <w:t>podcast</w:t>
      </w:r>
      <w:r w:rsidR="005D0760">
        <w:rPr>
          <w:rFonts w:ascii="Times New Roman" w:hAnsi="Times New Roman" w:cs="Times New Roman"/>
          <w:sz w:val="24"/>
          <w:szCs w:val="24"/>
        </w:rPr>
        <w:t xml:space="preserve"> asynchronous.</w:t>
      </w:r>
    </w:p>
    <w:p w14:paraId="202E2EC6" w14:textId="287CD34A" w:rsidR="005D0760" w:rsidRDefault="0041539A" w:rsidP="0041539A">
      <w:pPr>
        <w:pStyle w:val="ListParagraph"/>
        <w:numPr>
          <w:ilvl w:val="0"/>
          <w:numId w:val="47"/>
        </w:numPr>
        <w:spacing w:line="480" w:lineRule="auto"/>
        <w:ind w:right="49"/>
        <w:jc w:val="both"/>
        <w:rPr>
          <w:rFonts w:ascii="Times New Roman" w:hAnsi="Times New Roman" w:cs="Times New Roman"/>
          <w:sz w:val="24"/>
          <w:szCs w:val="24"/>
        </w:rPr>
      </w:pPr>
      <w:r w:rsidRPr="005D0760">
        <w:rPr>
          <w:rFonts w:ascii="Times New Roman" w:hAnsi="Times New Roman" w:cs="Times New Roman"/>
          <w:sz w:val="24"/>
          <w:szCs w:val="24"/>
        </w:rPr>
        <w:t xml:space="preserve">Kesinambungan belajar (Continuity of study): </w:t>
      </w:r>
      <w:r w:rsidR="000E54A9"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dapat membantu siswa mengelola dan memanfaatkan konten </w:t>
      </w:r>
      <w:r w:rsidR="000E54A9"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secara teratur karena pendidik dapat memberikan petunjuk atau arahan yang d</w:t>
      </w:r>
      <w:r w:rsidR="005D0760">
        <w:rPr>
          <w:rFonts w:ascii="Times New Roman" w:hAnsi="Times New Roman" w:cs="Times New Roman"/>
          <w:sz w:val="24"/>
          <w:szCs w:val="24"/>
        </w:rPr>
        <w:t>iperlukan.</w:t>
      </w:r>
    </w:p>
    <w:p w14:paraId="357D56CF" w14:textId="5C71E657" w:rsidR="005D0760" w:rsidRDefault="0041539A" w:rsidP="0041539A">
      <w:pPr>
        <w:pStyle w:val="ListParagraph"/>
        <w:numPr>
          <w:ilvl w:val="0"/>
          <w:numId w:val="47"/>
        </w:numPr>
        <w:spacing w:line="480" w:lineRule="auto"/>
        <w:ind w:right="49"/>
        <w:jc w:val="both"/>
        <w:rPr>
          <w:rFonts w:ascii="Times New Roman" w:hAnsi="Times New Roman" w:cs="Times New Roman"/>
          <w:sz w:val="24"/>
          <w:szCs w:val="24"/>
        </w:rPr>
      </w:pPr>
      <w:r w:rsidRPr="005D0760">
        <w:rPr>
          <w:rFonts w:ascii="Times New Roman" w:hAnsi="Times New Roman" w:cs="Times New Roman"/>
          <w:sz w:val="24"/>
          <w:szCs w:val="24"/>
        </w:rPr>
        <w:t xml:space="preserve">Akses ke guru (Access to teachers): </w:t>
      </w:r>
      <w:r w:rsidR="000E54A9"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dapat membantu siswa mendengarkan materi kelas </w:t>
      </w:r>
      <w:r w:rsidR="005D0760">
        <w:rPr>
          <w:rFonts w:ascii="Times New Roman" w:hAnsi="Times New Roman" w:cs="Times New Roman"/>
          <w:sz w:val="24"/>
          <w:szCs w:val="24"/>
        </w:rPr>
        <w:t>kapan saja dan di mana saja.</w:t>
      </w:r>
    </w:p>
    <w:p w14:paraId="1EC6DC80" w14:textId="112B1752" w:rsidR="005D0760" w:rsidRDefault="0041539A" w:rsidP="0041539A">
      <w:pPr>
        <w:pStyle w:val="ListParagraph"/>
        <w:numPr>
          <w:ilvl w:val="0"/>
          <w:numId w:val="47"/>
        </w:numPr>
        <w:spacing w:line="480" w:lineRule="auto"/>
        <w:ind w:right="49"/>
        <w:jc w:val="both"/>
        <w:rPr>
          <w:rFonts w:ascii="Times New Roman" w:hAnsi="Times New Roman" w:cs="Times New Roman"/>
          <w:sz w:val="24"/>
          <w:szCs w:val="24"/>
        </w:rPr>
      </w:pPr>
      <w:r w:rsidRPr="005D0760">
        <w:rPr>
          <w:rFonts w:ascii="Times New Roman" w:hAnsi="Times New Roman" w:cs="Times New Roman"/>
          <w:sz w:val="24"/>
          <w:szCs w:val="24"/>
        </w:rPr>
        <w:t xml:space="preserve">Pemahaman (Comprehension): </w:t>
      </w:r>
      <w:r w:rsidR="000E54A9"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dapat memperkuat pembeljaran sambil membantu siswa memahami konten tertentu.</w:t>
      </w:r>
    </w:p>
    <w:p w14:paraId="78AB89F7" w14:textId="39AA84A9" w:rsidR="0041539A" w:rsidRPr="005D0760" w:rsidRDefault="0041539A" w:rsidP="0041539A">
      <w:pPr>
        <w:pStyle w:val="ListParagraph"/>
        <w:numPr>
          <w:ilvl w:val="0"/>
          <w:numId w:val="47"/>
        </w:numPr>
        <w:spacing w:line="480" w:lineRule="auto"/>
        <w:ind w:right="49"/>
        <w:jc w:val="both"/>
        <w:rPr>
          <w:rFonts w:ascii="Times New Roman" w:hAnsi="Times New Roman" w:cs="Times New Roman"/>
          <w:sz w:val="24"/>
          <w:szCs w:val="24"/>
        </w:rPr>
      </w:pPr>
      <w:r w:rsidRPr="005D0760">
        <w:rPr>
          <w:rFonts w:ascii="Times New Roman" w:hAnsi="Times New Roman" w:cs="Times New Roman"/>
          <w:sz w:val="24"/>
          <w:szCs w:val="24"/>
        </w:rPr>
        <w:t xml:space="preserve">Pengurangan kecemasan: </w:t>
      </w:r>
      <w:r w:rsidR="000E54A9"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dapat membantu siswa mengurangi kecemasan mereka tentang konten tertentu atau saat evaluasi karena siswa dapat meninjau konten kapan saja. Kesimpulannya, </w:t>
      </w:r>
      <w:r w:rsidR="000E54A9"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membantu pendidikan dengan cara berikut: </w:t>
      </w:r>
      <w:r w:rsidR="000E54A9"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memberikan guru sumber daya pendidikan inovatif untuk merancang kegiatan kelas. </w:t>
      </w:r>
      <w:r w:rsidR="000E54A9"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membantu siswa belajar baik di dalam maupun di luar kelas.  </w:t>
      </w:r>
      <w:r w:rsidR="000E54A9"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dapat digunakan sebagai sarana pembelajaran digital dan meningkatkan persiapan, seperti video kelas dan presentasi PowerPoint.  </w:t>
      </w:r>
      <w:r w:rsidR="000E54A9" w:rsidRPr="000E54A9">
        <w:rPr>
          <w:rFonts w:ascii="Times New Roman" w:hAnsi="Times New Roman" w:cs="Times New Roman"/>
          <w:i/>
          <w:sz w:val="24"/>
          <w:szCs w:val="24"/>
        </w:rPr>
        <w:t>Podcast</w:t>
      </w:r>
      <w:r w:rsidRPr="005D0760">
        <w:rPr>
          <w:rFonts w:ascii="Times New Roman" w:hAnsi="Times New Roman" w:cs="Times New Roman"/>
          <w:sz w:val="24"/>
          <w:szCs w:val="24"/>
        </w:rPr>
        <w:t xml:space="preserve"> adalah metode belajar yang bagus; mereka tidak dapat menggantikan buku teks, survei, atau sumber daya lainnya.  Tetapi kehadirannya juga penting sebagai tambahan untuk pembelajaran.</w:t>
      </w:r>
    </w:p>
    <w:p w14:paraId="0E2AD186" w14:textId="241239B5" w:rsidR="004B4A5D" w:rsidRPr="00F27C0E" w:rsidRDefault="004B4A5D" w:rsidP="004B4A5D">
      <w:pPr>
        <w:pStyle w:val="Heading2"/>
      </w:pPr>
      <w:bookmarkStart w:id="47" w:name="_Toc200839913"/>
      <w:r w:rsidRPr="00F27C0E">
        <w:t xml:space="preserve">2.2 Kerangka </w:t>
      </w:r>
      <w:r w:rsidR="00D137C3">
        <w:t>Berpikir</w:t>
      </w:r>
      <w:bookmarkEnd w:id="47"/>
    </w:p>
    <w:p w14:paraId="24F5598D" w14:textId="58791AEA" w:rsidR="005A11B9" w:rsidRDefault="004B4A5D" w:rsidP="004B4A5D">
      <w:pPr>
        <w:spacing w:line="480" w:lineRule="auto"/>
        <w:ind w:right="49" w:firstLine="360"/>
        <w:jc w:val="both"/>
        <w:rPr>
          <w:rFonts w:ascii="Times New Roman" w:hAnsi="Times New Roman" w:cs="Times New Roman"/>
          <w:sz w:val="24"/>
          <w:szCs w:val="24"/>
        </w:rPr>
      </w:pPr>
      <w:r w:rsidRPr="00F27C0E">
        <w:rPr>
          <w:rFonts w:ascii="Times New Roman" w:hAnsi="Times New Roman" w:cs="Times New Roman"/>
          <w:sz w:val="24"/>
          <w:szCs w:val="24"/>
        </w:rPr>
        <w:t>Sugiy</w:t>
      </w:r>
      <w:r w:rsidR="00172506" w:rsidRPr="00F27C0E">
        <w:rPr>
          <w:rFonts w:ascii="Times New Roman" w:hAnsi="Times New Roman" w:cs="Times New Roman"/>
          <w:sz w:val="24"/>
          <w:szCs w:val="24"/>
        </w:rPr>
        <w:t xml:space="preserve">ono (2019:72) mengatakan bahwa </w:t>
      </w:r>
      <w:r w:rsidRPr="00F27C0E">
        <w:rPr>
          <w:rFonts w:ascii="Times New Roman" w:hAnsi="Times New Roman" w:cs="Times New Roman"/>
          <w:sz w:val="24"/>
          <w:szCs w:val="24"/>
        </w:rPr>
        <w:t>kerangka pemikiran m</w:t>
      </w:r>
      <w:r w:rsidR="00D137C3">
        <w:rPr>
          <w:rFonts w:ascii="Times New Roman" w:hAnsi="Times New Roman" w:cs="Times New Roman"/>
          <w:sz w:val="24"/>
          <w:szCs w:val="24"/>
        </w:rPr>
        <w:t>merupakan</w:t>
      </w:r>
      <w:r w:rsidRPr="00F27C0E">
        <w:rPr>
          <w:rFonts w:ascii="Times New Roman" w:hAnsi="Times New Roman" w:cs="Times New Roman"/>
          <w:sz w:val="24"/>
          <w:szCs w:val="24"/>
        </w:rPr>
        <w:t xml:space="preserve"> model konseptual tentang bagaimana teori berhubungan dengan berbagai faktor yang telah diidentifikasi sebagai m</w:t>
      </w:r>
      <w:r w:rsidR="00172506" w:rsidRPr="00F27C0E">
        <w:rPr>
          <w:rFonts w:ascii="Times New Roman" w:hAnsi="Times New Roman" w:cs="Times New Roman"/>
          <w:sz w:val="24"/>
          <w:szCs w:val="24"/>
        </w:rPr>
        <w:t>asalah yang penting.</w:t>
      </w:r>
      <w:r w:rsidRPr="00F27C0E">
        <w:rPr>
          <w:rFonts w:ascii="Times New Roman" w:hAnsi="Times New Roman" w:cs="Times New Roman"/>
          <w:sz w:val="24"/>
          <w:szCs w:val="24"/>
        </w:rPr>
        <w:t xml:space="preserve"> Kerangka berpikir adalah jalur pemikiran penulis yang digunakan untuk memperkuat sub fokus yang menjadi latar belakang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w:t>
      </w:r>
    </w:p>
    <w:p w14:paraId="1BB4A8A5" w14:textId="47A93337" w:rsidR="004B4A5D" w:rsidRPr="00F27C0E" w:rsidRDefault="004B4A5D" w:rsidP="004B4A5D">
      <w:pPr>
        <w:spacing w:line="480" w:lineRule="auto"/>
        <w:ind w:right="49" w:firstLine="360"/>
        <w:jc w:val="both"/>
        <w:rPr>
          <w:rFonts w:ascii="Times New Roman" w:hAnsi="Times New Roman" w:cs="Times New Roman"/>
          <w:sz w:val="24"/>
          <w:szCs w:val="24"/>
        </w:rPr>
      </w:pPr>
      <w:r w:rsidRPr="00F27C0E">
        <w:rPr>
          <w:rFonts w:ascii="Times New Roman" w:hAnsi="Times New Roman" w:cs="Times New Roman"/>
          <w:sz w:val="24"/>
          <w:szCs w:val="24"/>
        </w:rPr>
        <w:t xml:space="preserve">Kerangka berpikir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harus diberikan jika relevan atau berkaitan dengan fokus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Kerangka berpikir ini dapat digunakan untuk membuat alur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yang jelas dan rasional. </w:t>
      </w:r>
    </w:p>
    <w:p w14:paraId="7CB686CC" w14:textId="77777777" w:rsidR="004B4A5D" w:rsidRPr="00F27C0E" w:rsidRDefault="004B4A5D" w:rsidP="004B4A5D">
      <w:pPr>
        <w:spacing w:line="480" w:lineRule="auto"/>
        <w:ind w:right="49" w:firstLine="360"/>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5F74B254" wp14:editId="2EC15BD2">
            <wp:extent cx="4991100" cy="3095625"/>
            <wp:effectExtent l="0" t="38100" r="0" b="4762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6EC678E8" w14:textId="3364E184" w:rsidR="00BD7CBB" w:rsidRPr="00F27C0E" w:rsidRDefault="005538F1" w:rsidP="009C07BC">
      <w:pPr>
        <w:spacing w:line="480" w:lineRule="auto"/>
        <w:ind w:right="49"/>
        <w:jc w:val="center"/>
        <w:rPr>
          <w:rFonts w:ascii="Times New Roman" w:hAnsi="Times New Roman" w:cs="Times New Roman"/>
          <w:sz w:val="24"/>
          <w:szCs w:val="24"/>
        </w:rPr>
      </w:pPr>
      <w:r w:rsidRPr="00F27C0E">
        <w:rPr>
          <w:rFonts w:ascii="Times New Roman" w:hAnsi="Times New Roman" w:cs="Times New Roman"/>
          <w:sz w:val="24"/>
          <w:szCs w:val="24"/>
        </w:rPr>
        <w:t>Gambar 2.2</w:t>
      </w:r>
      <w:r w:rsidR="009C07BC">
        <w:rPr>
          <w:rFonts w:ascii="Times New Roman" w:hAnsi="Times New Roman" w:cs="Times New Roman"/>
          <w:sz w:val="24"/>
          <w:szCs w:val="24"/>
        </w:rPr>
        <w:t xml:space="preserve"> kerangka </w:t>
      </w:r>
      <w:r w:rsidR="00D137C3">
        <w:rPr>
          <w:rFonts w:ascii="Times New Roman" w:hAnsi="Times New Roman" w:cs="Times New Roman"/>
          <w:sz w:val="24"/>
          <w:szCs w:val="24"/>
        </w:rPr>
        <w:t>berpikir</w:t>
      </w:r>
    </w:p>
    <w:p w14:paraId="176BB3AC" w14:textId="4CE2856E" w:rsidR="004B4A5D" w:rsidRPr="00F27C0E" w:rsidRDefault="004B4A5D" w:rsidP="004B4A5D">
      <w:pPr>
        <w:pStyle w:val="Heading2"/>
      </w:pPr>
      <w:bookmarkStart w:id="48" w:name="_Toc200839914"/>
      <w:r w:rsidRPr="00F27C0E">
        <w:t xml:space="preserve">2.3 </w:t>
      </w:r>
      <w:r w:rsidR="00D137C3">
        <w:t>Penelitian</w:t>
      </w:r>
      <w:r w:rsidRPr="00F27C0E">
        <w:t xml:space="preserve"> Relevan</w:t>
      </w:r>
      <w:bookmarkEnd w:id="48"/>
    </w:p>
    <w:p w14:paraId="19D88D7A" w14:textId="2374640B" w:rsidR="004B4A5D" w:rsidRPr="00F27C0E" w:rsidRDefault="004B4A5D" w:rsidP="007377F0">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Dalam penulisan ini ada beberapa jurnal pendukung yang relevan dengan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yang dilakukan penulis diantaranya adalah:</w:t>
      </w:r>
    </w:p>
    <w:p w14:paraId="23B844F2" w14:textId="08A74410" w:rsidR="004B4A5D" w:rsidRPr="00F27C0E" w:rsidRDefault="004B4A5D" w:rsidP="004B4A5D">
      <w:pPr>
        <w:pStyle w:val="ListParagraph"/>
        <w:numPr>
          <w:ilvl w:val="0"/>
          <w:numId w:val="31"/>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Penggunaaan Medi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Sastra Indonesia yang dilakukan oleh Muhammad Farhan tahun 2022. Tujuan dari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 adalah untuk mengetahui bagaiman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digunakan sebagai alat untuk mengajar sastra Indonesia di universitas. Metode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 adalah deskriptif kualitatif. Hasil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belum banyak digunakan sebagai media pembelajaran sastra di Indonesia. Peserta didik yang terlibat dalam pembelajaran sastra percaya bahw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cukup efektif karena mudah diakses, menyenangkan, dan menambah variasi dalam pembelajaran.</w:t>
      </w:r>
    </w:p>
    <w:p w14:paraId="6F39BBE9" w14:textId="6E0FF140" w:rsidR="004B4A5D" w:rsidRPr="00F27C0E" w:rsidRDefault="004B4A5D" w:rsidP="004B4A5D">
      <w:pPr>
        <w:pStyle w:val="ListParagraph"/>
        <w:numPr>
          <w:ilvl w:val="0"/>
          <w:numId w:val="31"/>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Pengembang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pada Mata Pelajaran Bahasa Indonesia untuk Siswa SD Kelas IV yang dilakukan oleh Amirul Fikri dkk pada tahun 2023. tujuan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untuk mengembangk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pada Mata Pelajaran Bahasa Indonesia kelas IV agar menghasilkan media yang layak, praktis serta efektif digunakan oleh guru dan siswa. metode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Research and Development (R&amp;D) dengan model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Hannadfin &amp; Peck. hasil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 medi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ini dikatakan “praktis” berdasarkan uji praktikalitasannya.</w:t>
      </w:r>
    </w:p>
    <w:p w14:paraId="14EAC07D" w14:textId="44FB7F34" w:rsidR="004B4A5D" w:rsidRPr="00F27C0E" w:rsidRDefault="004B4A5D" w:rsidP="004B4A5D">
      <w:pPr>
        <w:pStyle w:val="ListParagraph"/>
        <w:numPr>
          <w:ilvl w:val="0"/>
          <w:numId w:val="31"/>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Pengembangan Medi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pada Aplikasi Spotify sebagai Media Pembelajaran Maharah al- Istima’ yang dilakukan oleh Lailana Aulia Rahmah dan Mohammad Ahsanuddin pada tahun 2023.Tujuan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untuk mendeskripsikan proses pengembangan medi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n kelayakan penggunaannya di lapangan dengan mengguna- kan metode RnD model ADDIE yang dikembangkan oleh Branch. hasil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menunjukkan bahwaannya medi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ini sangat valid, artinya media ini dapat diimplementasikan di lapangan sebagai media pembelajaran.</w:t>
      </w:r>
    </w:p>
    <w:p w14:paraId="0CE72766" w14:textId="77777777" w:rsidR="004B4A5D" w:rsidRPr="00F27C0E" w:rsidRDefault="004B4A5D" w:rsidP="004B4A5D">
      <w:pPr>
        <w:spacing w:line="480" w:lineRule="auto"/>
        <w:jc w:val="both"/>
        <w:rPr>
          <w:rFonts w:ascii="Times New Roman" w:hAnsi="Times New Roman" w:cs="Times New Roman"/>
          <w:sz w:val="24"/>
          <w:szCs w:val="24"/>
        </w:rPr>
      </w:pPr>
      <w:r w:rsidRPr="00F27C0E">
        <w:rPr>
          <w:rFonts w:ascii="Times New Roman" w:hAnsi="Times New Roman" w:cs="Times New Roman"/>
          <w:sz w:val="24"/>
          <w:szCs w:val="24"/>
        </w:rPr>
        <w:br w:type="page"/>
      </w:r>
    </w:p>
    <w:p w14:paraId="1ADF1912" w14:textId="77777777" w:rsidR="004B4A5D" w:rsidRPr="00F27C0E" w:rsidRDefault="004B4A5D" w:rsidP="001D2AF7">
      <w:pPr>
        <w:pStyle w:val="Heading1"/>
        <w:rPr>
          <w:sz w:val="24"/>
        </w:rPr>
      </w:pPr>
      <w:bookmarkStart w:id="49" w:name="_Toc200839915"/>
      <w:r w:rsidRPr="00F27C0E">
        <w:rPr>
          <w:sz w:val="24"/>
        </w:rPr>
        <w:t>BAB III</w:t>
      </w:r>
      <w:bookmarkEnd w:id="49"/>
    </w:p>
    <w:p w14:paraId="7BD19709" w14:textId="189929DA" w:rsidR="004B4A5D" w:rsidRPr="00F27C0E" w:rsidRDefault="004B4A5D" w:rsidP="001D2AF7">
      <w:pPr>
        <w:pStyle w:val="Heading1"/>
        <w:rPr>
          <w:sz w:val="24"/>
        </w:rPr>
      </w:pPr>
      <w:bookmarkStart w:id="50" w:name="_Toc200839916"/>
      <w:r w:rsidRPr="00F27C0E">
        <w:rPr>
          <w:sz w:val="24"/>
        </w:rPr>
        <w:t xml:space="preserve">METODE </w:t>
      </w:r>
      <w:r w:rsidR="00D137C3">
        <w:rPr>
          <w:sz w:val="24"/>
        </w:rPr>
        <w:t>PENELITIAN</w:t>
      </w:r>
      <w:bookmarkEnd w:id="50"/>
    </w:p>
    <w:p w14:paraId="329C29C2" w14:textId="31276EA4" w:rsidR="004B4A5D" w:rsidRPr="00F27C0E" w:rsidRDefault="004B4A5D" w:rsidP="004B4A5D">
      <w:pPr>
        <w:pStyle w:val="Heading2"/>
      </w:pPr>
      <w:bookmarkStart w:id="51" w:name="_Toc200839917"/>
      <w:r w:rsidRPr="00F27C0E">
        <w:t xml:space="preserve">3.1 Desain </w:t>
      </w:r>
      <w:r w:rsidR="00D137C3">
        <w:t>Penelitian</w:t>
      </w:r>
      <w:bookmarkEnd w:id="51"/>
    </w:p>
    <w:p w14:paraId="3C998A28" w14:textId="220BB190" w:rsidR="005A11B9" w:rsidRDefault="00D137C3" w:rsidP="00D237FD">
      <w:pPr>
        <w:spacing w:line="480" w:lineRule="auto"/>
        <w:ind w:right="49" w:firstLine="426"/>
        <w:jc w:val="both"/>
        <w:rPr>
          <w:rFonts w:ascii="Times New Roman" w:hAnsi="Times New Roman" w:cs="Times New Roman"/>
          <w:sz w:val="24"/>
          <w:szCs w:val="24"/>
        </w:rPr>
      </w:pPr>
      <w:r>
        <w:rPr>
          <w:rFonts w:ascii="Times New Roman" w:hAnsi="Times New Roman" w:cs="Times New Roman"/>
          <w:sz w:val="24"/>
          <w:szCs w:val="24"/>
        </w:rPr>
        <w:t>Penelitian</w:t>
      </w:r>
      <w:r w:rsidR="004B4A5D" w:rsidRPr="00F27C0E">
        <w:rPr>
          <w:rFonts w:ascii="Times New Roman" w:hAnsi="Times New Roman" w:cs="Times New Roman"/>
          <w:sz w:val="24"/>
          <w:szCs w:val="24"/>
        </w:rPr>
        <w:t xml:space="preserve"> deskriptif adalah metode </w:t>
      </w:r>
      <w:r>
        <w:rPr>
          <w:rFonts w:ascii="Times New Roman" w:hAnsi="Times New Roman" w:cs="Times New Roman"/>
          <w:sz w:val="24"/>
          <w:szCs w:val="24"/>
        </w:rPr>
        <w:t>penelitian</w:t>
      </w:r>
      <w:r w:rsidR="004B4A5D" w:rsidRPr="00F27C0E">
        <w:rPr>
          <w:rFonts w:ascii="Times New Roman" w:hAnsi="Times New Roman" w:cs="Times New Roman"/>
          <w:sz w:val="24"/>
          <w:szCs w:val="24"/>
        </w:rPr>
        <w:t xml:space="preserve"> yang memfokuskan pada hasil data, yaitu gambaran atau deskripsi objek </w:t>
      </w:r>
      <w:r>
        <w:rPr>
          <w:rFonts w:ascii="Times New Roman" w:hAnsi="Times New Roman" w:cs="Times New Roman"/>
          <w:sz w:val="24"/>
          <w:szCs w:val="24"/>
        </w:rPr>
        <w:t>penelitian</w:t>
      </w:r>
      <w:r w:rsidR="004B4A5D" w:rsidRPr="00F27C0E">
        <w:rPr>
          <w:rFonts w:ascii="Times New Roman" w:hAnsi="Times New Roman" w:cs="Times New Roman"/>
          <w:sz w:val="24"/>
          <w:szCs w:val="24"/>
        </w:rPr>
        <w:t xml:space="preserve"> melalui data yang telah dikumpulkan sebelumnya tanpa melakukan analisis atau kesimpulan. Dengan kata lain, </w:t>
      </w:r>
      <w:r>
        <w:rPr>
          <w:rFonts w:ascii="Times New Roman" w:hAnsi="Times New Roman" w:cs="Times New Roman"/>
          <w:sz w:val="24"/>
          <w:szCs w:val="24"/>
        </w:rPr>
        <w:t>penelitian</w:t>
      </w:r>
      <w:r w:rsidR="004B4A5D" w:rsidRPr="00F27C0E">
        <w:rPr>
          <w:rFonts w:ascii="Times New Roman" w:hAnsi="Times New Roman" w:cs="Times New Roman"/>
          <w:sz w:val="24"/>
          <w:szCs w:val="24"/>
        </w:rPr>
        <w:t xml:space="preserve"> deskriptif dimulai dengan mengumpulkan masalah untuk diteliti, kemudian melakukan analisis hasilnya sebelum sampai pada kesimpulan. </w:t>
      </w:r>
    </w:p>
    <w:p w14:paraId="4F28EE83" w14:textId="4CECA04B" w:rsidR="004B4A5D" w:rsidRPr="00F27C0E" w:rsidRDefault="00D137C3" w:rsidP="00D237FD">
      <w:pPr>
        <w:spacing w:line="480" w:lineRule="auto"/>
        <w:ind w:right="49" w:firstLine="426"/>
        <w:jc w:val="both"/>
        <w:rPr>
          <w:rFonts w:ascii="Times New Roman" w:hAnsi="Times New Roman" w:cs="Times New Roman"/>
          <w:sz w:val="24"/>
          <w:szCs w:val="24"/>
        </w:rPr>
      </w:pPr>
      <w:r>
        <w:rPr>
          <w:rFonts w:ascii="Times New Roman" w:hAnsi="Times New Roman" w:cs="Times New Roman"/>
          <w:sz w:val="24"/>
          <w:szCs w:val="24"/>
        </w:rPr>
        <w:t>Penelitian</w:t>
      </w:r>
      <w:r w:rsidR="005A11B9">
        <w:rPr>
          <w:rFonts w:ascii="Times New Roman" w:hAnsi="Times New Roman" w:cs="Times New Roman"/>
          <w:sz w:val="24"/>
          <w:szCs w:val="24"/>
        </w:rPr>
        <w:t xml:space="preserve"> m</w:t>
      </w:r>
      <w:r w:rsidR="004B4A5D" w:rsidRPr="00F27C0E">
        <w:rPr>
          <w:rFonts w:ascii="Times New Roman" w:hAnsi="Times New Roman" w:cs="Times New Roman"/>
          <w:sz w:val="24"/>
          <w:szCs w:val="24"/>
        </w:rPr>
        <w:t xml:space="preserve">enurut </w:t>
      </w:r>
      <w:r w:rsidR="00B96056" w:rsidRPr="00F27C0E">
        <w:rPr>
          <w:rFonts w:ascii="Times New Roman" w:hAnsi="Times New Roman" w:cs="Times New Roman"/>
          <w:sz w:val="24"/>
          <w:szCs w:val="24"/>
        </w:rPr>
        <w:fldChar w:fldCharType="begin" w:fldLock="1"/>
      </w:r>
      <w:r w:rsidR="00700762">
        <w:rPr>
          <w:rFonts w:ascii="Times New Roman" w:hAnsi="Times New Roman" w:cs="Times New Roman"/>
          <w:sz w:val="24"/>
          <w:szCs w:val="24"/>
        </w:rPr>
        <w:instrText>ADDIN CSL_CITATION {"citationItems":[{"id":"ITEM-1","itemData":{"author":[{"dropping-particle":"","family":"Sugiyono","given":"Dr","non-dropping-particle":"","parse-names":false,"suffix":""}],"id":"ITEM-1","issued":{"date-parts":[["2013"]]},"publisher":"Alfabeta","title":"Metode penelitian pendidikan pendekatan kuantitatif, kualitatif dan R&amp;D","type":"article-journal"},"uris":["http://www.mendeley.com/documents/?uuid=47ee4e8a-1e58-4fcd-b8e4-26786c2cef71"]}],"mendeley":{"formattedCitation":"(Sugiyono, 2013)","manualFormatting":"Sugiyono (2013)","plainTextFormattedCitation":"(Sugiyono, 2013)","previouslyFormattedCitation":"(Sugiyono, 2013)"},"properties":{"noteIndex":0},"schema":"https://github.com/citation-style-language/schema/raw/master/csl-citation.json"}</w:instrText>
      </w:r>
      <w:r w:rsidR="00B96056" w:rsidRPr="00F27C0E">
        <w:rPr>
          <w:rFonts w:ascii="Times New Roman" w:hAnsi="Times New Roman" w:cs="Times New Roman"/>
          <w:sz w:val="24"/>
          <w:szCs w:val="24"/>
        </w:rPr>
        <w:fldChar w:fldCharType="separate"/>
      </w:r>
      <w:r w:rsidR="00B96056" w:rsidRPr="00F27C0E">
        <w:rPr>
          <w:rFonts w:ascii="Times New Roman" w:hAnsi="Times New Roman" w:cs="Times New Roman"/>
          <w:noProof/>
          <w:sz w:val="24"/>
          <w:szCs w:val="24"/>
        </w:rPr>
        <w:t>Sugiyono (2013)</w:t>
      </w:r>
      <w:r w:rsidR="00B96056" w:rsidRPr="00F27C0E">
        <w:rPr>
          <w:rFonts w:ascii="Times New Roman" w:hAnsi="Times New Roman" w:cs="Times New Roman"/>
          <w:sz w:val="24"/>
          <w:szCs w:val="24"/>
        </w:rPr>
        <w:fldChar w:fldCharType="end"/>
      </w:r>
      <w:r w:rsidR="00B96056" w:rsidRPr="00F27C0E">
        <w:rPr>
          <w:rFonts w:ascii="Times New Roman" w:hAnsi="Times New Roman" w:cs="Times New Roman"/>
          <w:sz w:val="24"/>
          <w:szCs w:val="24"/>
        </w:rPr>
        <w:t xml:space="preserve"> </w:t>
      </w:r>
      <w:r w:rsidR="004B4A5D" w:rsidRPr="00F27C0E">
        <w:rPr>
          <w:rFonts w:ascii="Times New Roman" w:hAnsi="Times New Roman" w:cs="Times New Roman"/>
          <w:sz w:val="24"/>
          <w:szCs w:val="24"/>
        </w:rPr>
        <w:t xml:space="preserve">metode </w:t>
      </w:r>
      <w:r>
        <w:rPr>
          <w:rFonts w:ascii="Times New Roman" w:hAnsi="Times New Roman" w:cs="Times New Roman"/>
          <w:sz w:val="24"/>
          <w:szCs w:val="24"/>
        </w:rPr>
        <w:t>penelitian</w:t>
      </w:r>
      <w:r w:rsidR="004B4A5D" w:rsidRPr="00F27C0E">
        <w:rPr>
          <w:rFonts w:ascii="Times New Roman" w:hAnsi="Times New Roman" w:cs="Times New Roman"/>
          <w:sz w:val="24"/>
          <w:szCs w:val="24"/>
        </w:rPr>
        <w:t xml:space="preserve"> kualitatif deskriptif yang berbasis pada filsafat postpositivisme digunakan untuk menyelidiki kondisi objek alamiah dengan peneliti sebagai alat utama. </w:t>
      </w:r>
      <w:r>
        <w:rPr>
          <w:rFonts w:ascii="Times New Roman" w:hAnsi="Times New Roman" w:cs="Times New Roman"/>
          <w:sz w:val="24"/>
          <w:szCs w:val="24"/>
        </w:rPr>
        <w:t>Penelitian</w:t>
      </w:r>
      <w:r w:rsidR="004B4A5D" w:rsidRPr="00F27C0E">
        <w:rPr>
          <w:rFonts w:ascii="Times New Roman" w:hAnsi="Times New Roman" w:cs="Times New Roman"/>
          <w:sz w:val="24"/>
          <w:szCs w:val="24"/>
        </w:rPr>
        <w:t xml:space="preserve"> ini akan menjelaskan manfaat </w:t>
      </w:r>
      <w:r w:rsidR="000E54A9" w:rsidRPr="000E54A9">
        <w:rPr>
          <w:rFonts w:ascii="Times New Roman" w:hAnsi="Times New Roman" w:cs="Times New Roman"/>
          <w:i/>
          <w:sz w:val="24"/>
          <w:szCs w:val="24"/>
        </w:rPr>
        <w:t>Podcast</w:t>
      </w:r>
      <w:r w:rsidR="004B4A5D" w:rsidRPr="00F27C0E">
        <w:rPr>
          <w:rFonts w:ascii="Times New Roman" w:hAnsi="Times New Roman" w:cs="Times New Roman"/>
          <w:sz w:val="24"/>
          <w:szCs w:val="24"/>
        </w:rPr>
        <w:t xml:space="preserve"> sebagai</w:t>
      </w:r>
      <w:r w:rsidR="00D237FD" w:rsidRPr="00F27C0E">
        <w:rPr>
          <w:rFonts w:ascii="Times New Roman" w:hAnsi="Times New Roman" w:cs="Times New Roman"/>
          <w:sz w:val="24"/>
          <w:szCs w:val="24"/>
        </w:rPr>
        <w:t xml:space="preserve"> pembelajaran Bahasa Indonesia.</w:t>
      </w:r>
    </w:p>
    <w:p w14:paraId="7052FCF7" w14:textId="7C5DED18" w:rsidR="004B4A5D" w:rsidRPr="00F27C0E" w:rsidRDefault="004B4A5D" w:rsidP="004B4A5D">
      <w:pPr>
        <w:pStyle w:val="ListParagraph"/>
        <w:numPr>
          <w:ilvl w:val="1"/>
          <w:numId w:val="31"/>
        </w:numPr>
        <w:spacing w:after="0" w:line="480" w:lineRule="auto"/>
        <w:ind w:left="426" w:right="49"/>
        <w:jc w:val="both"/>
        <w:rPr>
          <w:rFonts w:ascii="Times New Roman" w:hAnsi="Times New Roman" w:cs="Times New Roman"/>
          <w:b/>
          <w:sz w:val="24"/>
          <w:szCs w:val="24"/>
        </w:rPr>
      </w:pPr>
      <w:r w:rsidRPr="00F27C0E">
        <w:rPr>
          <w:rFonts w:ascii="Times New Roman" w:hAnsi="Times New Roman" w:cs="Times New Roman"/>
          <w:b/>
          <w:sz w:val="24"/>
          <w:szCs w:val="24"/>
        </w:rPr>
        <w:t xml:space="preserve">Partisipan dan Tempat </w:t>
      </w:r>
      <w:r w:rsidR="00D137C3">
        <w:rPr>
          <w:rFonts w:ascii="Times New Roman" w:hAnsi="Times New Roman" w:cs="Times New Roman"/>
          <w:b/>
          <w:sz w:val="24"/>
          <w:szCs w:val="24"/>
        </w:rPr>
        <w:t>Penelitian</w:t>
      </w:r>
    </w:p>
    <w:p w14:paraId="3ABF86B8" w14:textId="6DCE99BA" w:rsidR="004B4A5D" w:rsidRPr="00F27C0E" w:rsidRDefault="004B4A5D" w:rsidP="004B4A5D">
      <w:pPr>
        <w:spacing w:line="480" w:lineRule="auto"/>
        <w:ind w:right="49" w:firstLine="426"/>
        <w:jc w:val="both"/>
        <w:rPr>
          <w:rFonts w:ascii="Times New Roman" w:hAnsi="Times New Roman" w:cs="Times New Roman"/>
          <w:sz w:val="24"/>
          <w:szCs w:val="24"/>
        </w:rPr>
      </w:pPr>
      <w:r w:rsidRPr="00F27C0E">
        <w:rPr>
          <w:rFonts w:ascii="Times New Roman" w:hAnsi="Times New Roman" w:cs="Times New Roman"/>
          <w:sz w:val="24"/>
          <w:szCs w:val="24"/>
        </w:rPr>
        <w:t xml:space="preserve">Penulis sendiri adalah partisipan dalam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 karena penulis melakukan pengamatan terhadap objek tanpa terlibat secara langsung dalam mengumpulkan data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dan memberikan informasi yang diperlukan untuk menjalankan </w:t>
      </w:r>
      <w:r w:rsidR="00D137C3">
        <w:rPr>
          <w:rFonts w:ascii="Times New Roman" w:hAnsi="Times New Roman" w:cs="Times New Roman"/>
          <w:sz w:val="24"/>
          <w:szCs w:val="24"/>
        </w:rPr>
        <w:t>penelitian</w:t>
      </w:r>
      <w:r w:rsidRPr="00F27C0E">
        <w:rPr>
          <w:rFonts w:ascii="Times New Roman" w:hAnsi="Times New Roman" w:cs="Times New Roman"/>
          <w:sz w:val="24"/>
          <w:szCs w:val="24"/>
        </w:rPr>
        <w:t>.</w:t>
      </w:r>
    </w:p>
    <w:p w14:paraId="7DF1B0E4" w14:textId="19641522" w:rsidR="00D237FD" w:rsidRPr="00F27C0E" w:rsidRDefault="004B4A5D" w:rsidP="00D237FD">
      <w:pPr>
        <w:spacing w:line="480" w:lineRule="auto"/>
        <w:ind w:right="49" w:firstLine="426"/>
        <w:jc w:val="both"/>
        <w:rPr>
          <w:rFonts w:ascii="Times New Roman" w:hAnsi="Times New Roman" w:cs="Times New Roman"/>
          <w:sz w:val="24"/>
          <w:szCs w:val="24"/>
        </w:rPr>
      </w:pPr>
      <w:r w:rsidRPr="00F27C0E">
        <w:rPr>
          <w:rFonts w:ascii="Times New Roman" w:hAnsi="Times New Roman" w:cs="Times New Roman"/>
          <w:sz w:val="24"/>
          <w:szCs w:val="24"/>
        </w:rPr>
        <w:t xml:space="preserve">Data utama yang digunakan dalam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 berasal dari aplikasi Go</w:t>
      </w:r>
      <w:r w:rsidR="000E54A9">
        <w:rPr>
          <w:rFonts w:ascii="Times New Roman" w:hAnsi="Times New Roman" w:cs="Times New Roman"/>
          <w:sz w:val="24"/>
          <w:szCs w:val="24"/>
        </w:rPr>
        <w:t>ogle Scholar dan POP (Publish Or</w:t>
      </w:r>
      <w:r w:rsidRPr="00F27C0E">
        <w:rPr>
          <w:rFonts w:ascii="Times New Roman" w:hAnsi="Times New Roman" w:cs="Times New Roman"/>
          <w:sz w:val="24"/>
          <w:szCs w:val="24"/>
        </w:rPr>
        <w:t xml:space="preserve"> Perish) yang dikumpulkan sejak awal </w:t>
      </w:r>
      <w:r w:rsidR="00D137C3">
        <w:rPr>
          <w:rFonts w:ascii="Times New Roman" w:hAnsi="Times New Roman" w:cs="Times New Roman"/>
          <w:sz w:val="24"/>
          <w:szCs w:val="24"/>
        </w:rPr>
        <w:t>penelitian</w:t>
      </w:r>
      <w:r w:rsidRPr="00F27C0E">
        <w:rPr>
          <w:rFonts w:ascii="Times New Roman" w:hAnsi="Times New Roman" w:cs="Times New Roman"/>
          <w:sz w:val="24"/>
          <w:szCs w:val="24"/>
        </w:rPr>
        <w:t>. Sumber data primer berupa buku dan jurnal yang menunjukkan hubungan antara pembahasan peneliti tentang manfaat siniar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dalam pembelajaran Bahasa Indonesia.</w:t>
      </w:r>
    </w:p>
    <w:p w14:paraId="75FC21F9" w14:textId="1A9074D5" w:rsidR="004B4A5D" w:rsidRPr="00F27C0E" w:rsidRDefault="004B4A5D" w:rsidP="00D237FD">
      <w:pPr>
        <w:spacing w:line="480" w:lineRule="auto"/>
        <w:ind w:right="49" w:firstLine="426"/>
        <w:jc w:val="both"/>
        <w:rPr>
          <w:rFonts w:ascii="Times New Roman" w:hAnsi="Times New Roman" w:cs="Times New Roman"/>
          <w:sz w:val="24"/>
          <w:szCs w:val="24"/>
        </w:rPr>
      </w:pPr>
      <w:r w:rsidRPr="00F27C0E">
        <w:rPr>
          <w:rFonts w:ascii="Times New Roman" w:hAnsi="Times New Roman" w:cs="Times New Roman"/>
          <w:sz w:val="24"/>
          <w:szCs w:val="24"/>
        </w:rPr>
        <w:t xml:space="preserve">Data primer adalah data yang dikumpulkan langsung dari subjek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dan digunakan oleh peneliti untuk menjawab pertanyaan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Kresna &amp; Ahyar, 2020). Studi kepustakaan ini dilakukan karena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 tidak akan lepas dari literatur ilmiah. Akibatnya, topik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 adalah literatur yang relevan, baik buku maupun jurnal.</w:t>
      </w:r>
    </w:p>
    <w:p w14:paraId="57BA7F82" w14:textId="26E61D3B" w:rsidR="004B4A5D" w:rsidRPr="00F27C0E" w:rsidRDefault="004B4A5D" w:rsidP="004B4A5D">
      <w:pPr>
        <w:pStyle w:val="Heading2"/>
      </w:pPr>
      <w:bookmarkStart w:id="52" w:name="_Toc200839918"/>
      <w:r w:rsidRPr="00F27C0E">
        <w:t xml:space="preserve">3.2 Instrumen </w:t>
      </w:r>
      <w:r w:rsidR="00D137C3">
        <w:t>Penelitian</w:t>
      </w:r>
      <w:bookmarkEnd w:id="52"/>
    </w:p>
    <w:p w14:paraId="28BA73A6" w14:textId="3B4321E1" w:rsidR="004B4A5D" w:rsidRPr="00F27C0E" w:rsidRDefault="004B4A5D" w:rsidP="005A11B9">
      <w:pPr>
        <w:spacing w:line="480" w:lineRule="auto"/>
        <w:ind w:left="66" w:right="49" w:firstLine="360"/>
        <w:jc w:val="both"/>
        <w:rPr>
          <w:rFonts w:ascii="Times New Roman" w:hAnsi="Times New Roman" w:cs="Times New Roman"/>
          <w:sz w:val="24"/>
          <w:szCs w:val="24"/>
        </w:rPr>
      </w:pPr>
      <w:r w:rsidRPr="00F27C0E">
        <w:rPr>
          <w:rFonts w:ascii="Times New Roman" w:hAnsi="Times New Roman" w:cs="Times New Roman"/>
          <w:sz w:val="24"/>
          <w:szCs w:val="24"/>
        </w:rPr>
        <w:t xml:space="preserve">Peneliti menggunakan human instrumen (peneliti itu sendiri) untuk merencanakan, melaksanakan, mengumpulkan, menganalisis, dan melaporkan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sesuai deng</w:t>
      </w:r>
      <w:r w:rsidR="00F5358C" w:rsidRPr="00F27C0E">
        <w:rPr>
          <w:rFonts w:ascii="Times New Roman" w:hAnsi="Times New Roman" w:cs="Times New Roman"/>
          <w:sz w:val="24"/>
          <w:szCs w:val="24"/>
        </w:rPr>
        <w:t xml:space="preserve">an kriteria yang sudah dipahami </w:t>
      </w:r>
      <w:r w:rsidRPr="00F27C0E">
        <w:rPr>
          <w:rFonts w:ascii="Times New Roman" w:hAnsi="Times New Roman" w:cs="Times New Roman"/>
          <w:sz w:val="24"/>
          <w:szCs w:val="24"/>
        </w:rPr>
        <w:t xml:space="preserve">Sugiyono (2019). </w:t>
      </w:r>
    </w:p>
    <w:p w14:paraId="37A61C20" w14:textId="18892DC1" w:rsidR="005A11B9" w:rsidRDefault="004B4A5D" w:rsidP="004B4A5D">
      <w:pPr>
        <w:spacing w:line="480" w:lineRule="auto"/>
        <w:ind w:left="66" w:right="49" w:firstLine="360"/>
        <w:jc w:val="both"/>
        <w:rPr>
          <w:rFonts w:ascii="Times New Roman" w:hAnsi="Times New Roman" w:cs="Times New Roman"/>
          <w:sz w:val="24"/>
          <w:szCs w:val="24"/>
        </w:rPr>
      </w:pPr>
      <w:r w:rsidRPr="00F27C0E">
        <w:rPr>
          <w:rFonts w:ascii="Times New Roman" w:hAnsi="Times New Roman" w:cs="Times New Roman"/>
          <w:sz w:val="24"/>
          <w:szCs w:val="24"/>
        </w:rPr>
        <w:t xml:space="preserve">Metode kepustakaan digunakan untuk mengumpulkan data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Laptop berfungsi sebagai alat pendukung dalam kegiatan ini. laptop dan ponsel yang dapat mencari jurnal-jurnal yang terkait dengan diskusi peneliti tentang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pembelajaran Bahasa Indonesia. </w:t>
      </w:r>
    </w:p>
    <w:p w14:paraId="13F35D7B" w14:textId="44D7BE5F" w:rsidR="004B4A5D" w:rsidRDefault="004B4A5D" w:rsidP="004B4A5D">
      <w:pPr>
        <w:spacing w:line="480" w:lineRule="auto"/>
        <w:ind w:left="66" w:right="49" w:firstLine="360"/>
        <w:jc w:val="both"/>
        <w:rPr>
          <w:rFonts w:ascii="Times New Roman" w:hAnsi="Times New Roman" w:cs="Times New Roman"/>
          <w:sz w:val="24"/>
          <w:szCs w:val="24"/>
        </w:rPr>
      </w:pPr>
      <w:r w:rsidRPr="00F27C0E">
        <w:rPr>
          <w:rFonts w:ascii="Times New Roman" w:hAnsi="Times New Roman" w:cs="Times New Roman"/>
          <w:sz w:val="24"/>
          <w:szCs w:val="24"/>
        </w:rPr>
        <w:t xml:space="preserve">Selain melakukan pencarian, laptop juga digunakan untuk menyimpan catatan tentang informasi yang telah diperoleh. Setelah data dikumpulkan, mereka dipilih dan dipilah menurut rumusan masalah </w:t>
      </w:r>
      <w:r w:rsidR="00D137C3">
        <w:rPr>
          <w:rFonts w:ascii="Times New Roman" w:hAnsi="Times New Roman" w:cs="Times New Roman"/>
          <w:sz w:val="24"/>
          <w:szCs w:val="24"/>
        </w:rPr>
        <w:t>penelitian</w:t>
      </w:r>
      <w:r w:rsidRPr="00F27C0E">
        <w:rPr>
          <w:rFonts w:ascii="Times New Roman" w:hAnsi="Times New Roman" w:cs="Times New Roman"/>
          <w:sz w:val="24"/>
          <w:szCs w:val="24"/>
        </w:rPr>
        <w:t>.</w:t>
      </w:r>
    </w:p>
    <w:p w14:paraId="74FE4339" w14:textId="5965EAE6" w:rsidR="005D0760" w:rsidRPr="00F27C0E" w:rsidRDefault="005D0760" w:rsidP="00404D94">
      <w:pPr>
        <w:pStyle w:val="Heading2"/>
        <w:jc w:val="center"/>
      </w:pPr>
      <w:bookmarkStart w:id="53" w:name="_Toc200839919"/>
      <w:r>
        <w:t>Tabel 3.2</w:t>
      </w:r>
      <w:bookmarkEnd w:id="53"/>
    </w:p>
    <w:tbl>
      <w:tblPr>
        <w:tblW w:w="7938"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28"/>
        <w:gridCol w:w="3259"/>
        <w:gridCol w:w="1275"/>
        <w:gridCol w:w="1276"/>
      </w:tblGrid>
      <w:tr w:rsidR="00FD6C57" w:rsidRPr="00F27C0E" w14:paraId="4ACD2C80" w14:textId="0B0CB38A" w:rsidTr="00FD6C57">
        <w:tc>
          <w:tcPr>
            <w:tcW w:w="2128" w:type="dxa"/>
            <w:shd w:val="clear" w:color="auto" w:fill="FFFFFF" w:themeFill="background1"/>
            <w:tcMar>
              <w:top w:w="15" w:type="dxa"/>
              <w:left w:w="108" w:type="dxa"/>
              <w:bottom w:w="0" w:type="dxa"/>
              <w:right w:w="108" w:type="dxa"/>
            </w:tcMar>
            <w:vAlign w:val="center"/>
            <w:hideMark/>
          </w:tcPr>
          <w:p w14:paraId="0EB18701" w14:textId="7B506FE6" w:rsidR="00FD6C57" w:rsidRPr="00F27C0E" w:rsidRDefault="00FD6C57" w:rsidP="00FD6C57">
            <w:pPr>
              <w:ind w:right="4"/>
              <w:jc w:val="center"/>
              <w:rPr>
                <w:rFonts w:ascii="Times New Roman" w:hAnsi="Times New Roman" w:cs="Times New Roman"/>
                <w:sz w:val="24"/>
                <w:szCs w:val="24"/>
              </w:rPr>
            </w:pPr>
            <w:r w:rsidRPr="00F27C0E">
              <w:rPr>
                <w:rFonts w:ascii="Times New Roman" w:hAnsi="Times New Roman" w:cs="Times New Roman"/>
                <w:b/>
                <w:bCs/>
                <w:sz w:val="24"/>
                <w:szCs w:val="24"/>
              </w:rPr>
              <w:t>Judul Jurnal</w:t>
            </w:r>
          </w:p>
        </w:tc>
        <w:tc>
          <w:tcPr>
            <w:tcW w:w="3259" w:type="dxa"/>
            <w:shd w:val="clear" w:color="auto" w:fill="FFFFFF" w:themeFill="background1"/>
            <w:tcMar>
              <w:top w:w="15" w:type="dxa"/>
              <w:left w:w="108" w:type="dxa"/>
              <w:bottom w:w="0" w:type="dxa"/>
              <w:right w:w="108" w:type="dxa"/>
            </w:tcMar>
            <w:vAlign w:val="center"/>
            <w:hideMark/>
          </w:tcPr>
          <w:p w14:paraId="4B94EFEE" w14:textId="0F3E819D" w:rsidR="00FD6C57" w:rsidRPr="00F27C0E" w:rsidRDefault="00FD6C57" w:rsidP="00FD6C57">
            <w:pPr>
              <w:ind w:right="4"/>
              <w:jc w:val="center"/>
              <w:rPr>
                <w:rFonts w:ascii="Times New Roman" w:hAnsi="Times New Roman" w:cs="Times New Roman"/>
                <w:sz w:val="24"/>
                <w:szCs w:val="24"/>
              </w:rPr>
            </w:pPr>
            <w:r w:rsidRPr="00F27C0E">
              <w:rPr>
                <w:rFonts w:ascii="Times New Roman" w:hAnsi="Times New Roman" w:cs="Times New Roman"/>
                <w:b/>
                <w:sz w:val="24"/>
                <w:szCs w:val="24"/>
              </w:rPr>
              <w:t xml:space="preserve">Hasil </w:t>
            </w:r>
            <w:r w:rsidR="00D137C3">
              <w:rPr>
                <w:rFonts w:ascii="Times New Roman" w:hAnsi="Times New Roman" w:cs="Times New Roman"/>
                <w:b/>
                <w:sz w:val="24"/>
                <w:szCs w:val="24"/>
              </w:rPr>
              <w:t>Penelitian</w:t>
            </w:r>
          </w:p>
        </w:tc>
        <w:tc>
          <w:tcPr>
            <w:tcW w:w="1275" w:type="dxa"/>
            <w:shd w:val="clear" w:color="auto" w:fill="FFFFFF" w:themeFill="background1"/>
            <w:vAlign w:val="center"/>
          </w:tcPr>
          <w:p w14:paraId="2643759B" w14:textId="6BD23563" w:rsidR="00FD6C57" w:rsidRPr="00F27C0E" w:rsidRDefault="00FD6C57" w:rsidP="00FD6C57">
            <w:pPr>
              <w:ind w:right="4"/>
              <w:jc w:val="center"/>
              <w:rPr>
                <w:rFonts w:ascii="Times New Roman" w:hAnsi="Times New Roman" w:cs="Times New Roman"/>
                <w:b/>
                <w:sz w:val="24"/>
                <w:szCs w:val="24"/>
              </w:rPr>
            </w:pPr>
            <w:r>
              <w:rPr>
                <w:rFonts w:ascii="Times New Roman" w:hAnsi="Times New Roman" w:cs="Times New Roman"/>
                <w:b/>
                <w:sz w:val="24"/>
                <w:szCs w:val="24"/>
              </w:rPr>
              <w:t>Bermanfaat</w:t>
            </w:r>
          </w:p>
        </w:tc>
        <w:tc>
          <w:tcPr>
            <w:tcW w:w="1276" w:type="dxa"/>
            <w:shd w:val="clear" w:color="auto" w:fill="FFFFFF" w:themeFill="background1"/>
            <w:vAlign w:val="center"/>
          </w:tcPr>
          <w:p w14:paraId="015069D0" w14:textId="7A56FE23" w:rsidR="00FD6C57" w:rsidRPr="00F27C0E" w:rsidRDefault="00FD6C57" w:rsidP="00FD6C57">
            <w:pPr>
              <w:ind w:right="4"/>
              <w:jc w:val="center"/>
              <w:rPr>
                <w:rFonts w:ascii="Times New Roman" w:hAnsi="Times New Roman" w:cs="Times New Roman"/>
                <w:b/>
                <w:sz w:val="24"/>
                <w:szCs w:val="24"/>
              </w:rPr>
            </w:pPr>
            <w:r>
              <w:rPr>
                <w:rFonts w:ascii="Times New Roman" w:hAnsi="Times New Roman" w:cs="Times New Roman"/>
                <w:b/>
                <w:sz w:val="24"/>
                <w:szCs w:val="24"/>
              </w:rPr>
              <w:t>Tidak Bermanfaat</w:t>
            </w:r>
          </w:p>
        </w:tc>
      </w:tr>
      <w:tr w:rsidR="00FD6C57" w:rsidRPr="00F27C0E" w14:paraId="6C44B0ED" w14:textId="04F7F847" w:rsidTr="00FD6C57">
        <w:tc>
          <w:tcPr>
            <w:tcW w:w="2128" w:type="dxa"/>
            <w:shd w:val="clear" w:color="auto" w:fill="FFFFFF" w:themeFill="background1"/>
            <w:tcMar>
              <w:top w:w="15" w:type="dxa"/>
              <w:left w:w="108" w:type="dxa"/>
              <w:bottom w:w="0" w:type="dxa"/>
              <w:right w:w="108" w:type="dxa"/>
            </w:tcMar>
            <w:hideMark/>
          </w:tcPr>
          <w:p w14:paraId="3F5544AA" w14:textId="73C17BA8" w:rsidR="00FD6C57" w:rsidRPr="00F27C0E" w:rsidRDefault="00FD6C57" w:rsidP="0073382E">
            <w:pPr>
              <w:ind w:right="4"/>
              <w:rPr>
                <w:rFonts w:ascii="Times New Roman" w:hAnsi="Times New Roman" w:cs="Times New Roman"/>
                <w:sz w:val="24"/>
                <w:szCs w:val="24"/>
              </w:rPr>
            </w:pPr>
            <w:r w:rsidRPr="00F27C0E">
              <w:rPr>
                <w:rFonts w:ascii="Times New Roman" w:hAnsi="Times New Roman" w:cs="Times New Roman"/>
                <w:sz w:val="24"/>
                <w:szCs w:val="24"/>
              </w:rPr>
              <w:t xml:space="preserve">“Penggunaan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Sastra Indonesia”. Oleh M. Farhan 2023</w:t>
            </w:r>
            <w:r w:rsidRPr="00F27C0E">
              <w:rPr>
                <w:rFonts w:ascii="Times New Roman" w:hAnsi="Times New Roman" w:cs="Times New Roman"/>
                <w:b/>
                <w:bCs/>
                <w:sz w:val="24"/>
                <w:szCs w:val="24"/>
              </w:rPr>
              <w:t> </w:t>
            </w:r>
          </w:p>
        </w:tc>
        <w:tc>
          <w:tcPr>
            <w:tcW w:w="3259" w:type="dxa"/>
            <w:shd w:val="clear" w:color="auto" w:fill="FFFFFF" w:themeFill="background1"/>
            <w:tcMar>
              <w:top w:w="15" w:type="dxa"/>
              <w:left w:w="108" w:type="dxa"/>
              <w:bottom w:w="0" w:type="dxa"/>
              <w:right w:w="108" w:type="dxa"/>
            </w:tcMar>
            <w:hideMark/>
          </w:tcPr>
          <w:p w14:paraId="4537F1B8" w14:textId="5D1A4831" w:rsidR="00FD6C57" w:rsidRPr="00F27C0E" w:rsidRDefault="00FD6C57" w:rsidP="009F2EB9">
            <w:pPr>
              <w:ind w:right="4"/>
              <w:rPr>
                <w:rFonts w:ascii="Times New Roman" w:hAnsi="Times New Roman" w:cs="Times New Roman"/>
                <w:sz w:val="24"/>
                <w:szCs w:val="24"/>
              </w:rPr>
            </w:pPr>
            <w:r w:rsidRPr="00F27C0E">
              <w:rPr>
                <w:rFonts w:ascii="Times New Roman" w:hAnsi="Times New Roman" w:cs="Times New Roman"/>
                <w:sz w:val="24"/>
                <w:szCs w:val="24"/>
              </w:rPr>
              <w:t>Responden yang m</w:t>
            </w:r>
            <w:r w:rsidR="00D137C3">
              <w:rPr>
                <w:rFonts w:ascii="Times New Roman" w:hAnsi="Times New Roman" w:cs="Times New Roman"/>
                <w:sz w:val="24"/>
                <w:szCs w:val="24"/>
              </w:rPr>
              <w:t>merupakan</w:t>
            </w:r>
            <w:r w:rsidRPr="00F27C0E">
              <w:rPr>
                <w:rFonts w:ascii="Times New Roman" w:hAnsi="Times New Roman" w:cs="Times New Roman"/>
                <w:sz w:val="24"/>
                <w:szCs w:val="24"/>
              </w:rPr>
              <w:t xml:space="preserve"> peserta didik dalam pembelajaran sastra merasa bahwa </w:t>
            </w:r>
            <w:r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sastra cukup efektif, karena sifatnya yang mudah diakses, bisa diputar berulang- ulang, menyenangkan, dan menambah variasi dalam pembelajaran.</w:t>
            </w:r>
          </w:p>
        </w:tc>
        <w:tc>
          <w:tcPr>
            <w:tcW w:w="1275" w:type="dxa"/>
            <w:shd w:val="clear" w:color="auto" w:fill="FFFFFF" w:themeFill="background1"/>
            <w:vAlign w:val="center"/>
          </w:tcPr>
          <w:p w14:paraId="73EB3694" w14:textId="42052266" w:rsidR="00FD6C57" w:rsidRPr="00F27C0E" w:rsidRDefault="00FD6C57" w:rsidP="00FD6C57">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37FC799C" w14:textId="77777777" w:rsidR="00FD6C57" w:rsidRPr="00F27C0E" w:rsidRDefault="00FD6C57" w:rsidP="009F2EB9">
            <w:pPr>
              <w:ind w:right="4"/>
              <w:rPr>
                <w:rFonts w:ascii="Times New Roman" w:hAnsi="Times New Roman" w:cs="Times New Roman"/>
                <w:sz w:val="24"/>
                <w:szCs w:val="24"/>
              </w:rPr>
            </w:pPr>
          </w:p>
        </w:tc>
      </w:tr>
    </w:tbl>
    <w:p w14:paraId="1F39FD27" w14:textId="77777777" w:rsidR="00D237FD" w:rsidRDefault="00D237FD" w:rsidP="00D237FD">
      <w:pPr>
        <w:spacing w:line="480" w:lineRule="auto"/>
        <w:ind w:right="49"/>
        <w:jc w:val="both"/>
        <w:rPr>
          <w:rFonts w:ascii="Times New Roman" w:hAnsi="Times New Roman" w:cs="Times New Roman"/>
          <w:sz w:val="24"/>
          <w:szCs w:val="24"/>
        </w:rPr>
      </w:pPr>
    </w:p>
    <w:p w14:paraId="293BFA3D" w14:textId="77777777" w:rsidR="00EE6227" w:rsidRPr="00F27C0E" w:rsidRDefault="00EE6227" w:rsidP="00D237FD">
      <w:pPr>
        <w:spacing w:line="480" w:lineRule="auto"/>
        <w:ind w:right="49"/>
        <w:jc w:val="both"/>
        <w:rPr>
          <w:rFonts w:ascii="Times New Roman" w:hAnsi="Times New Roman" w:cs="Times New Roman"/>
          <w:sz w:val="24"/>
          <w:szCs w:val="24"/>
        </w:rPr>
      </w:pPr>
    </w:p>
    <w:p w14:paraId="7A55F7AB" w14:textId="6EFC34A8" w:rsidR="004B4A5D" w:rsidRPr="00F27C0E" w:rsidRDefault="004B4A5D" w:rsidP="004B4A5D">
      <w:pPr>
        <w:pStyle w:val="Heading2"/>
      </w:pPr>
      <w:bookmarkStart w:id="54" w:name="_Toc200839920"/>
      <w:r w:rsidRPr="00F27C0E">
        <w:t>3.3 Pengumpulan Data</w:t>
      </w:r>
      <w:bookmarkEnd w:id="54"/>
    </w:p>
    <w:p w14:paraId="4F0B5FF8" w14:textId="7CA532D5" w:rsidR="004B4A5D" w:rsidRPr="00F27C0E" w:rsidRDefault="004B4A5D" w:rsidP="007377F0">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Karena tujuan utama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adalah pengumpulan data, langkah pertama adalah yang paling penting (Sugiyono, 2019). Data yang dikumpulkan dalam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 dikumpulkan melalui teknik observasi dan dokumentasi.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 akan mengumpulkan data melalui langkah-langkah berikut: </w:t>
      </w:r>
    </w:p>
    <w:p w14:paraId="026D88E3" w14:textId="77777777" w:rsidR="004B4A5D" w:rsidRPr="00F27C0E" w:rsidRDefault="004B4A5D" w:rsidP="009F2EB9">
      <w:pPr>
        <w:spacing w:line="480" w:lineRule="auto"/>
        <w:ind w:left="709" w:right="49" w:hanging="142"/>
        <w:jc w:val="both"/>
        <w:rPr>
          <w:rFonts w:ascii="Times New Roman" w:hAnsi="Times New Roman" w:cs="Times New Roman"/>
          <w:sz w:val="24"/>
          <w:szCs w:val="24"/>
        </w:rPr>
      </w:pPr>
      <w:r w:rsidRPr="00F27C0E">
        <w:rPr>
          <w:rFonts w:ascii="Times New Roman" w:hAnsi="Times New Roman" w:cs="Times New Roman"/>
          <w:sz w:val="24"/>
          <w:szCs w:val="24"/>
        </w:rPr>
        <w:t xml:space="preserve">1.Observasi: dasar semua ilmu pengetahuan. Ilmu pengetahuan hanya dapat didasarkan pada data fakta dunia kenyataan yang dikumpulkan melalui observasi (Sugiyono, 2016: 226). Untuk mengumpulkan data, peneliti akan menggunakan google scholar dan POP (publish or perish). Untuk menyelesaikan masalah yang diteliti, peneliti akan memilih, memperhatikan, memfokuskan, mengambil, dan mengubah data dari catatan tertulis. Ini dikenal sebagai proses reduksi. </w:t>
      </w:r>
    </w:p>
    <w:p w14:paraId="3F290D22" w14:textId="475C4238" w:rsidR="004B4A5D" w:rsidRPr="00F27C0E" w:rsidRDefault="004B4A5D" w:rsidP="009F2EB9">
      <w:pPr>
        <w:spacing w:line="480" w:lineRule="auto"/>
        <w:ind w:left="709" w:right="49" w:hanging="142"/>
        <w:jc w:val="both"/>
        <w:rPr>
          <w:rFonts w:ascii="Times New Roman" w:hAnsi="Times New Roman" w:cs="Times New Roman"/>
          <w:sz w:val="24"/>
          <w:szCs w:val="24"/>
        </w:rPr>
      </w:pPr>
      <w:r w:rsidRPr="00F27C0E">
        <w:rPr>
          <w:rFonts w:ascii="Times New Roman" w:hAnsi="Times New Roman" w:cs="Times New Roman"/>
          <w:sz w:val="24"/>
          <w:szCs w:val="24"/>
        </w:rPr>
        <w:t xml:space="preserve">2. Dokumentasi: Menurut Sugiyono (2016), dokumen terdiri dari kumpulan peristiwa masa lalu yang dicatat dalam tulisan, gambar, atau karya monumental. Sejarah kehidupan, biografi, catatan harian, peraturan, dan kebijakan adalah contoh dokumen bentuk tulisan, sedangkan sketsa, foto, dan gambar hidup adalah contoh dokumen bentuk gambar.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 menggunakan dokumentasi kepustakaan untuk mencari referensi buku-buku dan jurnal-jurnal yang berkaitan dengan pembahasan peneliti. Beberapa pendekatan yang akan digunakan adalah sebagai berikut: </w:t>
      </w:r>
    </w:p>
    <w:p w14:paraId="24E9B2B0" w14:textId="63295AB3" w:rsidR="004B4A5D" w:rsidRPr="00F27C0E" w:rsidRDefault="004B4A5D" w:rsidP="009F2EB9">
      <w:pPr>
        <w:spacing w:line="480" w:lineRule="auto"/>
        <w:ind w:left="709" w:right="49" w:hanging="142"/>
        <w:jc w:val="both"/>
        <w:rPr>
          <w:rFonts w:ascii="Times New Roman" w:hAnsi="Times New Roman" w:cs="Times New Roman"/>
          <w:sz w:val="24"/>
          <w:szCs w:val="24"/>
        </w:rPr>
      </w:pPr>
      <w:r w:rsidRPr="00F27C0E">
        <w:rPr>
          <w:rFonts w:ascii="Times New Roman" w:hAnsi="Times New Roman" w:cs="Times New Roman"/>
          <w:sz w:val="24"/>
          <w:szCs w:val="24"/>
        </w:rPr>
        <w:t>a. Teknik baca: membaca jurnal-jurnal yang berkaitan dengan diskusi peneliti tentang manfaat siniar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Bahasa Indonesia; </w:t>
      </w:r>
    </w:p>
    <w:p w14:paraId="3478D28B" w14:textId="64E99DBE" w:rsidR="004B4A5D" w:rsidRPr="00F27C0E" w:rsidRDefault="004B4A5D" w:rsidP="009F2EB9">
      <w:pPr>
        <w:spacing w:line="480" w:lineRule="auto"/>
        <w:ind w:left="709" w:right="49" w:hanging="142"/>
        <w:jc w:val="both"/>
        <w:rPr>
          <w:rFonts w:ascii="Times New Roman" w:hAnsi="Times New Roman" w:cs="Times New Roman"/>
          <w:sz w:val="24"/>
          <w:szCs w:val="24"/>
        </w:rPr>
      </w:pPr>
      <w:r w:rsidRPr="00F27C0E">
        <w:rPr>
          <w:rFonts w:ascii="Times New Roman" w:hAnsi="Times New Roman" w:cs="Times New Roman"/>
          <w:sz w:val="24"/>
          <w:szCs w:val="24"/>
        </w:rPr>
        <w:t>b. Simpan: menyimpan jurnal-jurnal yang dapat membantu peneliti dalam diskusi yang terkait dengan manfaat siniar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Bahasa Indonesia. </w:t>
      </w:r>
    </w:p>
    <w:p w14:paraId="2851A43A" w14:textId="73AC13B4" w:rsidR="00187D95" w:rsidRPr="00F27C0E" w:rsidRDefault="004B4A5D" w:rsidP="009F2EB9">
      <w:pPr>
        <w:spacing w:line="480" w:lineRule="auto"/>
        <w:ind w:left="709" w:right="49" w:hanging="142"/>
        <w:jc w:val="both"/>
        <w:rPr>
          <w:rFonts w:ascii="Times New Roman" w:hAnsi="Times New Roman" w:cs="Times New Roman"/>
          <w:sz w:val="24"/>
          <w:szCs w:val="24"/>
        </w:rPr>
      </w:pPr>
      <w:r w:rsidRPr="00F27C0E">
        <w:rPr>
          <w:rFonts w:ascii="Times New Roman" w:hAnsi="Times New Roman" w:cs="Times New Roman"/>
          <w:sz w:val="24"/>
          <w:szCs w:val="24"/>
        </w:rPr>
        <w:t>c. Catat, yaitu mencatat setiap hubungan antara jurnal dan diskusi peneliti tentang manfaat siniar dalam</w:t>
      </w:r>
      <w:r w:rsidR="005538F1" w:rsidRPr="00F27C0E">
        <w:rPr>
          <w:rFonts w:ascii="Times New Roman" w:hAnsi="Times New Roman" w:cs="Times New Roman"/>
          <w:sz w:val="24"/>
          <w:szCs w:val="24"/>
        </w:rPr>
        <w:t xml:space="preserve"> pembelajaran Bahasa Indonesia </w:t>
      </w:r>
      <w:r w:rsidRPr="00F27C0E">
        <w:rPr>
          <w:rFonts w:ascii="Times New Roman" w:hAnsi="Times New Roman" w:cs="Times New Roman"/>
          <w:sz w:val="24"/>
          <w:szCs w:val="24"/>
        </w:rPr>
        <w:t xml:space="preserve">di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p>
    <w:p w14:paraId="0A1F2C45" w14:textId="2488A9E8" w:rsidR="004B4A5D" w:rsidRPr="00F27C0E" w:rsidRDefault="00187D95" w:rsidP="009F2EB9">
      <w:pPr>
        <w:spacing w:line="480" w:lineRule="auto"/>
        <w:ind w:left="709" w:right="49" w:hanging="142"/>
        <w:jc w:val="both"/>
        <w:rPr>
          <w:rFonts w:ascii="Times New Roman" w:hAnsi="Times New Roman" w:cs="Times New Roman"/>
          <w:sz w:val="24"/>
          <w:szCs w:val="24"/>
        </w:rPr>
      </w:pPr>
      <w:r w:rsidRPr="00F27C0E">
        <w:rPr>
          <w:rFonts w:ascii="Times New Roman" w:hAnsi="Times New Roman" w:cs="Times New Roman"/>
          <w:sz w:val="24"/>
          <w:szCs w:val="24"/>
        </w:rPr>
        <w:t>d.</w:t>
      </w:r>
      <w:r w:rsidR="004B4A5D" w:rsidRPr="00F27C0E">
        <w:rPr>
          <w:rFonts w:ascii="Times New Roman" w:hAnsi="Times New Roman" w:cs="Times New Roman"/>
          <w:sz w:val="24"/>
          <w:szCs w:val="24"/>
        </w:rPr>
        <w:t xml:space="preserve"> Data sudah siap untuk dianalisis. </w:t>
      </w:r>
    </w:p>
    <w:p w14:paraId="68F217D9" w14:textId="7671E625" w:rsidR="004B4A5D" w:rsidRPr="00F27C0E" w:rsidRDefault="004B4A5D" w:rsidP="004B4A5D">
      <w:pPr>
        <w:pStyle w:val="Heading2"/>
      </w:pPr>
      <w:bookmarkStart w:id="55" w:name="_Toc200839921"/>
      <w:r w:rsidRPr="00F27C0E">
        <w:t>3.4 Analisis Data</w:t>
      </w:r>
      <w:bookmarkEnd w:id="55"/>
    </w:p>
    <w:p w14:paraId="2A89D64C" w14:textId="4A2FFF04" w:rsidR="004B4A5D" w:rsidRPr="00F27C0E" w:rsidRDefault="004B4A5D" w:rsidP="004B4A5D">
      <w:pPr>
        <w:spacing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Analisis data adalah cara untuk menemukan solusi untuk masalah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Peneliti menggunakan analisis jurnal dalam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 Menurut Asfar dan Taufan (2019), analisis isi, juga disebut sebagai "analisis isi", adalah jenis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yang mempelajari isi informasi yang ditulis atau tercetak dalam media massa secara menyeluruh. </w:t>
      </w:r>
    </w:p>
    <w:p w14:paraId="513ACFD8" w14:textId="1E78F127" w:rsidR="009F2EB9" w:rsidRPr="00F27C0E" w:rsidRDefault="00D137C3" w:rsidP="00BD7CBB">
      <w:pPr>
        <w:spacing w:line="480" w:lineRule="auto"/>
        <w:ind w:right="49" w:firstLine="558"/>
        <w:jc w:val="both"/>
        <w:rPr>
          <w:rFonts w:ascii="Times New Roman" w:hAnsi="Times New Roman" w:cs="Times New Roman"/>
          <w:sz w:val="24"/>
          <w:szCs w:val="24"/>
        </w:rPr>
      </w:pPr>
      <w:r>
        <w:rPr>
          <w:rFonts w:ascii="Times New Roman" w:hAnsi="Times New Roman" w:cs="Times New Roman"/>
          <w:sz w:val="24"/>
          <w:szCs w:val="24"/>
        </w:rPr>
        <w:t>Penelitian</w:t>
      </w:r>
      <w:r w:rsidR="004B4A5D" w:rsidRPr="00F27C0E">
        <w:rPr>
          <w:rFonts w:ascii="Times New Roman" w:hAnsi="Times New Roman" w:cs="Times New Roman"/>
          <w:sz w:val="24"/>
          <w:szCs w:val="24"/>
        </w:rPr>
        <w:t xml:space="preserve"> kualitatif </w:t>
      </w:r>
      <w:r>
        <w:rPr>
          <w:rFonts w:ascii="Times New Roman" w:hAnsi="Times New Roman" w:cs="Times New Roman"/>
          <w:sz w:val="24"/>
          <w:szCs w:val="24"/>
        </w:rPr>
        <w:t>bisa</w:t>
      </w:r>
      <w:r w:rsidR="004B4A5D" w:rsidRPr="00F27C0E">
        <w:rPr>
          <w:rFonts w:ascii="Times New Roman" w:hAnsi="Times New Roman" w:cs="Times New Roman"/>
          <w:sz w:val="24"/>
          <w:szCs w:val="24"/>
        </w:rPr>
        <w:t xml:space="preserve">anya menggunakan analisis ini. Meskipun sering disebut sebagai metode yang mencakup semua analisis isi teks, analisis isi juga dapat merujuk pada metode analisis tertentu. Analisis isi adalah suatu metode untuk mengidentifikasi berbagai aspek suatu pesan secara sistematis, objektif, dan umum. </w:t>
      </w:r>
    </w:p>
    <w:p w14:paraId="04EEDBC2" w14:textId="08407951" w:rsidR="004B4A5D" w:rsidRPr="00F27C0E" w:rsidRDefault="004B4A5D" w:rsidP="009F2EB9">
      <w:pPr>
        <w:spacing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Ada tiga bagian dalam analisis data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 yaitu: </w:t>
      </w:r>
    </w:p>
    <w:p w14:paraId="5A715327" w14:textId="2DA7CAEB" w:rsidR="004B4A5D" w:rsidRPr="00F27C0E" w:rsidRDefault="004B4A5D" w:rsidP="004B4A5D">
      <w:pPr>
        <w:pStyle w:val="ListParagraph"/>
        <w:numPr>
          <w:ilvl w:val="0"/>
          <w:numId w:val="32"/>
        </w:numPr>
        <w:spacing w:after="0" w:line="480" w:lineRule="auto"/>
        <w:ind w:left="1134" w:right="49" w:hanging="576"/>
        <w:jc w:val="both"/>
        <w:rPr>
          <w:rFonts w:ascii="Times New Roman" w:hAnsi="Times New Roman" w:cs="Times New Roman"/>
          <w:sz w:val="24"/>
          <w:szCs w:val="24"/>
        </w:rPr>
      </w:pPr>
      <w:r w:rsidRPr="00F27C0E">
        <w:rPr>
          <w:rFonts w:ascii="Times New Roman" w:hAnsi="Times New Roman" w:cs="Times New Roman"/>
          <w:sz w:val="24"/>
          <w:szCs w:val="24"/>
        </w:rPr>
        <w:t xml:space="preserve">Penurunan data: Penurunan data dalam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kualitatif sama dengan pengelolaan data dalam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kualitatif. Memilah hasil pengumpulan data ke dalam konsep, kategori, dan tema tertentu yang diatur dalam tabulasi m</w:t>
      </w:r>
      <w:r w:rsidR="00D137C3">
        <w:rPr>
          <w:rFonts w:ascii="Times New Roman" w:hAnsi="Times New Roman" w:cs="Times New Roman"/>
          <w:sz w:val="24"/>
          <w:szCs w:val="24"/>
        </w:rPr>
        <w:t>merupakan</w:t>
      </w:r>
      <w:r w:rsidRPr="00F27C0E">
        <w:rPr>
          <w:rFonts w:ascii="Times New Roman" w:hAnsi="Times New Roman" w:cs="Times New Roman"/>
          <w:sz w:val="24"/>
          <w:szCs w:val="24"/>
        </w:rPr>
        <w:t xml:space="preserve"> bagian dari penurunan data. </w:t>
      </w:r>
    </w:p>
    <w:p w14:paraId="488FE96B" w14:textId="76DC22D9" w:rsidR="004B4A5D" w:rsidRPr="00F27C0E" w:rsidRDefault="004B4A5D" w:rsidP="004B4A5D">
      <w:pPr>
        <w:pStyle w:val="ListParagraph"/>
        <w:numPr>
          <w:ilvl w:val="0"/>
          <w:numId w:val="32"/>
        </w:numPr>
        <w:spacing w:after="0" w:line="480" w:lineRule="auto"/>
        <w:ind w:left="1134" w:right="49" w:hanging="576"/>
        <w:jc w:val="both"/>
        <w:rPr>
          <w:rFonts w:ascii="Times New Roman" w:hAnsi="Times New Roman" w:cs="Times New Roman"/>
          <w:sz w:val="24"/>
          <w:szCs w:val="24"/>
        </w:rPr>
      </w:pPr>
      <w:r w:rsidRPr="00F27C0E">
        <w:rPr>
          <w:rFonts w:ascii="Times New Roman" w:hAnsi="Times New Roman" w:cs="Times New Roman"/>
          <w:sz w:val="24"/>
          <w:szCs w:val="24"/>
        </w:rPr>
        <w:t xml:space="preserve">Penyajian Data (Display Data) Hasil reduksi data disusun dalam bentuk display data sesuai dengan teori yang digunakan dalam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ini. Data didistribusikan untuk memudahkan presentasi dan penegasan kesimpulan. </w:t>
      </w:r>
    </w:p>
    <w:p w14:paraId="23B8EC2B" w14:textId="2D3AF215" w:rsidR="005538F1" w:rsidRPr="00F27C0E" w:rsidRDefault="004B4A5D" w:rsidP="005538F1">
      <w:pPr>
        <w:pStyle w:val="ListParagraph"/>
        <w:numPr>
          <w:ilvl w:val="0"/>
          <w:numId w:val="32"/>
        </w:numPr>
        <w:spacing w:after="0" w:line="480" w:lineRule="auto"/>
        <w:ind w:left="1134" w:right="49" w:hanging="576"/>
        <w:jc w:val="both"/>
        <w:rPr>
          <w:rFonts w:ascii="Times New Roman" w:hAnsi="Times New Roman" w:cs="Times New Roman"/>
          <w:sz w:val="24"/>
          <w:szCs w:val="24"/>
        </w:rPr>
      </w:pPr>
      <w:r w:rsidRPr="00F27C0E">
        <w:rPr>
          <w:rFonts w:ascii="Times New Roman" w:hAnsi="Times New Roman" w:cs="Times New Roman"/>
          <w:sz w:val="24"/>
          <w:szCs w:val="24"/>
        </w:rPr>
        <w:t xml:space="preserve">Menarik Kesimpulan (Verifikasi)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kualitatif menghasilkan temuan baru. Hasil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dapat memberikan gambaran atau deskripsi tentang apa yang sebelumnya tidak diketahui.</w:t>
      </w:r>
    </w:p>
    <w:p w14:paraId="333AA455" w14:textId="77777777" w:rsidR="005538F1" w:rsidRPr="00F27C0E" w:rsidRDefault="005538F1" w:rsidP="005538F1">
      <w:pPr>
        <w:spacing w:after="0" w:line="480" w:lineRule="auto"/>
        <w:ind w:right="49"/>
        <w:jc w:val="both"/>
        <w:rPr>
          <w:rFonts w:ascii="Times New Roman" w:hAnsi="Times New Roman" w:cs="Times New Roman"/>
          <w:sz w:val="24"/>
          <w:szCs w:val="24"/>
        </w:rPr>
      </w:pPr>
    </w:p>
    <w:p w14:paraId="6BBF21CD" w14:textId="77777777" w:rsidR="005538F1" w:rsidRPr="00F27C0E" w:rsidRDefault="005538F1" w:rsidP="005538F1">
      <w:pPr>
        <w:spacing w:after="0" w:line="480" w:lineRule="auto"/>
        <w:ind w:right="49"/>
        <w:jc w:val="both"/>
        <w:rPr>
          <w:rFonts w:ascii="Times New Roman" w:hAnsi="Times New Roman" w:cs="Times New Roman"/>
          <w:sz w:val="24"/>
          <w:szCs w:val="24"/>
        </w:rPr>
      </w:pPr>
    </w:p>
    <w:p w14:paraId="472DD05B" w14:textId="77777777" w:rsidR="005538F1" w:rsidRPr="00F27C0E" w:rsidRDefault="005538F1" w:rsidP="005538F1">
      <w:pPr>
        <w:spacing w:after="0" w:line="480" w:lineRule="auto"/>
        <w:ind w:right="49"/>
        <w:jc w:val="both"/>
        <w:rPr>
          <w:rFonts w:ascii="Times New Roman" w:hAnsi="Times New Roman" w:cs="Times New Roman"/>
          <w:sz w:val="24"/>
          <w:szCs w:val="24"/>
        </w:rPr>
      </w:pPr>
    </w:p>
    <w:p w14:paraId="439F10DE" w14:textId="77777777" w:rsidR="005538F1" w:rsidRPr="00F27C0E" w:rsidRDefault="005538F1" w:rsidP="005538F1">
      <w:pPr>
        <w:spacing w:after="0" w:line="480" w:lineRule="auto"/>
        <w:ind w:right="49"/>
        <w:jc w:val="both"/>
        <w:rPr>
          <w:rFonts w:ascii="Times New Roman" w:hAnsi="Times New Roman" w:cs="Times New Roman"/>
          <w:sz w:val="24"/>
          <w:szCs w:val="24"/>
        </w:rPr>
      </w:pPr>
    </w:p>
    <w:p w14:paraId="02BAC6D8" w14:textId="77777777" w:rsidR="005538F1" w:rsidRPr="00F27C0E" w:rsidRDefault="005538F1" w:rsidP="005538F1">
      <w:pPr>
        <w:spacing w:after="0" w:line="480" w:lineRule="auto"/>
        <w:ind w:right="49"/>
        <w:jc w:val="both"/>
        <w:rPr>
          <w:rFonts w:ascii="Times New Roman" w:hAnsi="Times New Roman" w:cs="Times New Roman"/>
          <w:sz w:val="24"/>
          <w:szCs w:val="24"/>
        </w:rPr>
      </w:pPr>
    </w:p>
    <w:p w14:paraId="0E14DBC8" w14:textId="77777777" w:rsidR="00EE6227" w:rsidRDefault="00EE6227" w:rsidP="00AE2747">
      <w:pPr>
        <w:pStyle w:val="Heading1"/>
        <w:rPr>
          <w:sz w:val="24"/>
        </w:rPr>
      </w:pPr>
      <w:bookmarkStart w:id="56" w:name="_Toc200839922"/>
      <w:r>
        <w:rPr>
          <w:sz w:val="24"/>
        </w:rPr>
        <w:br w:type="page"/>
      </w:r>
    </w:p>
    <w:p w14:paraId="526AF707" w14:textId="63BABDEB" w:rsidR="005538F1" w:rsidRPr="00F27C0E" w:rsidRDefault="005538F1" w:rsidP="00AE2747">
      <w:pPr>
        <w:pStyle w:val="Heading1"/>
        <w:rPr>
          <w:sz w:val="24"/>
        </w:rPr>
      </w:pPr>
      <w:r w:rsidRPr="00F27C0E">
        <w:rPr>
          <w:sz w:val="24"/>
        </w:rPr>
        <w:t>BAB IV</w:t>
      </w:r>
      <w:bookmarkEnd w:id="56"/>
    </w:p>
    <w:p w14:paraId="6C93A7FA" w14:textId="7D117EF5" w:rsidR="005538F1" w:rsidRPr="00F27C0E" w:rsidRDefault="005538F1" w:rsidP="00AE2747">
      <w:pPr>
        <w:pStyle w:val="Heading1"/>
        <w:rPr>
          <w:sz w:val="24"/>
        </w:rPr>
      </w:pPr>
      <w:bookmarkStart w:id="57" w:name="_Toc200839923"/>
      <w:r w:rsidRPr="00F27C0E">
        <w:rPr>
          <w:sz w:val="24"/>
        </w:rPr>
        <w:t>HASIL DAN PEMBAHASAN</w:t>
      </w:r>
      <w:bookmarkEnd w:id="57"/>
    </w:p>
    <w:p w14:paraId="77A009E5" w14:textId="60E949BF" w:rsidR="005538F1" w:rsidRPr="00F27C0E" w:rsidRDefault="00AE2747" w:rsidP="00AE2747">
      <w:pPr>
        <w:pStyle w:val="Heading2"/>
      </w:pPr>
      <w:bookmarkStart w:id="58" w:name="_Toc200839924"/>
      <w:r w:rsidRPr="00F27C0E">
        <w:t xml:space="preserve">4.1 </w:t>
      </w:r>
      <w:r w:rsidR="005538F1" w:rsidRPr="00F27C0E">
        <w:t xml:space="preserve">Hasil </w:t>
      </w:r>
      <w:r w:rsidR="00D137C3">
        <w:t>Penelitian</w:t>
      </w:r>
      <w:bookmarkEnd w:id="58"/>
    </w:p>
    <w:p w14:paraId="45F39CEE" w14:textId="45094DE1" w:rsidR="005E4F9A" w:rsidRDefault="009C6F33" w:rsidP="009C6F33">
      <w:pPr>
        <w:spacing w:after="0" w:line="480" w:lineRule="auto"/>
        <w:ind w:left="66" w:right="49"/>
        <w:jc w:val="both"/>
        <w:rPr>
          <w:rFonts w:ascii="Times New Roman" w:hAnsi="Times New Roman" w:cs="Times New Roman"/>
          <w:sz w:val="24"/>
          <w:szCs w:val="24"/>
        </w:rPr>
      </w:pPr>
      <w:r w:rsidRPr="00F27C0E">
        <w:rPr>
          <w:rFonts w:ascii="Times New Roman" w:hAnsi="Times New Roman" w:cs="Times New Roman"/>
          <w:sz w:val="24"/>
          <w:szCs w:val="24"/>
        </w:rPr>
        <w:t xml:space="preserve">        Pada bab ini, peneliti membahas manfaat</w:t>
      </w:r>
      <w:r w:rsidR="000E54A9">
        <w:rPr>
          <w:rFonts w:ascii="Times New Roman" w:hAnsi="Times New Roman" w:cs="Times New Roman"/>
          <w:sz w:val="24"/>
          <w:szCs w:val="24"/>
        </w:rPr>
        <w:t xml:space="preserve"> </w:t>
      </w:r>
      <w:r w:rsidR="000E54A9" w:rsidRPr="000E54A9">
        <w:rPr>
          <w:rFonts w:ascii="Times New Roman" w:hAnsi="Times New Roman" w:cs="Times New Roman"/>
          <w:i/>
          <w:sz w:val="24"/>
          <w:szCs w:val="24"/>
        </w:rPr>
        <w:t xml:space="preserve">podcast </w:t>
      </w:r>
      <w:r w:rsidR="000E54A9">
        <w:rPr>
          <w:rFonts w:ascii="Times New Roman" w:hAnsi="Times New Roman" w:cs="Times New Roman"/>
          <w:sz w:val="24"/>
          <w:szCs w:val="24"/>
        </w:rPr>
        <w:t xml:space="preserve"> sebagai media pembelajaran bahasa Indonesia </w:t>
      </w:r>
      <w:r w:rsidRPr="00F27C0E">
        <w:rPr>
          <w:rFonts w:ascii="Times New Roman" w:hAnsi="Times New Roman" w:cs="Times New Roman"/>
          <w:sz w:val="24"/>
          <w:szCs w:val="24"/>
        </w:rPr>
        <w:t xml:space="preserve">yang terdapat pada jurnal-jurnal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yang telah dikumpulkan melalui </w:t>
      </w:r>
      <w:r w:rsidRPr="00F27C0E">
        <w:rPr>
          <w:rFonts w:ascii="Times New Roman" w:hAnsi="Times New Roman" w:cs="Times New Roman"/>
          <w:i/>
          <w:sz w:val="24"/>
          <w:szCs w:val="24"/>
        </w:rPr>
        <w:t>POP</w:t>
      </w:r>
      <w:r w:rsidRPr="00F27C0E">
        <w:rPr>
          <w:rFonts w:ascii="Times New Roman" w:hAnsi="Times New Roman" w:cs="Times New Roman"/>
          <w:sz w:val="24"/>
          <w:szCs w:val="24"/>
        </w:rPr>
        <w:t xml:space="preserve"> dan </w:t>
      </w:r>
      <w:r w:rsidRPr="00F27C0E">
        <w:rPr>
          <w:rFonts w:ascii="Times New Roman" w:hAnsi="Times New Roman" w:cs="Times New Roman"/>
          <w:i/>
          <w:sz w:val="24"/>
          <w:szCs w:val="24"/>
        </w:rPr>
        <w:t>Google Scholar</w:t>
      </w:r>
      <w:r w:rsidRPr="00F27C0E">
        <w:rPr>
          <w:rFonts w:ascii="Times New Roman" w:hAnsi="Times New Roman" w:cs="Times New Roman"/>
          <w:sz w:val="24"/>
          <w:szCs w:val="24"/>
        </w:rPr>
        <w:t>.</w:t>
      </w:r>
    </w:p>
    <w:p w14:paraId="5CE71E8C" w14:textId="298BD886" w:rsidR="005D0760" w:rsidRPr="00F27C0E" w:rsidRDefault="005D0760" w:rsidP="00EE6227">
      <w:pPr>
        <w:pStyle w:val="Heading2"/>
        <w:spacing w:line="240" w:lineRule="auto"/>
        <w:jc w:val="center"/>
      </w:pPr>
      <w:bookmarkStart w:id="59" w:name="_Toc200839925"/>
      <w:r>
        <w:t>Tabel 4.1</w:t>
      </w:r>
      <w:bookmarkEnd w:id="59"/>
    </w:p>
    <w:tbl>
      <w:tblPr>
        <w:tblW w:w="7938"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27"/>
        <w:gridCol w:w="2108"/>
        <w:gridCol w:w="2552"/>
        <w:gridCol w:w="1275"/>
        <w:gridCol w:w="1276"/>
      </w:tblGrid>
      <w:tr w:rsidR="009D7CA6" w:rsidRPr="00F27C0E" w14:paraId="18C6121B" w14:textId="3F52A50E" w:rsidTr="00BA0B99">
        <w:tc>
          <w:tcPr>
            <w:tcW w:w="727" w:type="dxa"/>
            <w:shd w:val="clear" w:color="auto" w:fill="FFFFFF" w:themeFill="background1"/>
            <w:vAlign w:val="center"/>
          </w:tcPr>
          <w:p w14:paraId="1823AA5C" w14:textId="6FA5535C" w:rsidR="009D7CA6" w:rsidRPr="00F27C0E" w:rsidRDefault="009D7CA6" w:rsidP="009D7CA6">
            <w:pPr>
              <w:ind w:right="4"/>
              <w:jc w:val="center"/>
              <w:rPr>
                <w:rFonts w:ascii="Times New Roman" w:hAnsi="Times New Roman" w:cs="Times New Roman"/>
                <w:b/>
                <w:bCs/>
                <w:sz w:val="24"/>
                <w:szCs w:val="24"/>
              </w:rPr>
            </w:pPr>
            <w:r w:rsidRPr="00F27C0E">
              <w:rPr>
                <w:rFonts w:ascii="Times New Roman" w:hAnsi="Times New Roman" w:cs="Times New Roman"/>
                <w:b/>
                <w:bCs/>
                <w:sz w:val="24"/>
                <w:szCs w:val="24"/>
              </w:rPr>
              <w:t>No</w:t>
            </w:r>
          </w:p>
        </w:tc>
        <w:tc>
          <w:tcPr>
            <w:tcW w:w="2108" w:type="dxa"/>
            <w:shd w:val="clear" w:color="auto" w:fill="FFFFFF" w:themeFill="background1"/>
            <w:tcMar>
              <w:top w:w="15" w:type="dxa"/>
              <w:left w:w="108" w:type="dxa"/>
              <w:bottom w:w="0" w:type="dxa"/>
              <w:right w:w="108" w:type="dxa"/>
            </w:tcMar>
            <w:vAlign w:val="center"/>
            <w:hideMark/>
          </w:tcPr>
          <w:p w14:paraId="6553F089" w14:textId="373F7E83" w:rsidR="009D7CA6" w:rsidRPr="00F27C0E" w:rsidRDefault="009D7CA6" w:rsidP="009D7CA6">
            <w:pPr>
              <w:ind w:right="4"/>
              <w:jc w:val="center"/>
              <w:rPr>
                <w:rFonts w:ascii="Times New Roman" w:hAnsi="Times New Roman" w:cs="Times New Roman"/>
                <w:sz w:val="24"/>
                <w:szCs w:val="24"/>
              </w:rPr>
            </w:pPr>
            <w:r w:rsidRPr="00F27C0E">
              <w:rPr>
                <w:rFonts w:ascii="Times New Roman" w:hAnsi="Times New Roman" w:cs="Times New Roman"/>
                <w:b/>
                <w:bCs/>
                <w:sz w:val="24"/>
                <w:szCs w:val="24"/>
              </w:rPr>
              <w:t>Judul Jurnal</w:t>
            </w:r>
          </w:p>
        </w:tc>
        <w:tc>
          <w:tcPr>
            <w:tcW w:w="2552" w:type="dxa"/>
            <w:shd w:val="clear" w:color="auto" w:fill="FFFFFF" w:themeFill="background1"/>
            <w:tcMar>
              <w:top w:w="15" w:type="dxa"/>
              <w:left w:w="108" w:type="dxa"/>
              <w:bottom w:w="0" w:type="dxa"/>
              <w:right w:w="108" w:type="dxa"/>
            </w:tcMar>
            <w:vAlign w:val="center"/>
            <w:hideMark/>
          </w:tcPr>
          <w:p w14:paraId="603FA7B6" w14:textId="6A9623F4" w:rsidR="009D7CA6" w:rsidRPr="00F27C0E" w:rsidRDefault="009D7CA6" w:rsidP="009D7CA6">
            <w:pPr>
              <w:ind w:right="4"/>
              <w:jc w:val="center"/>
              <w:rPr>
                <w:rFonts w:ascii="Times New Roman" w:hAnsi="Times New Roman" w:cs="Times New Roman"/>
                <w:sz w:val="24"/>
                <w:szCs w:val="24"/>
              </w:rPr>
            </w:pPr>
            <w:r w:rsidRPr="00F27C0E">
              <w:rPr>
                <w:rFonts w:ascii="Times New Roman" w:hAnsi="Times New Roman" w:cs="Times New Roman"/>
                <w:b/>
                <w:sz w:val="24"/>
                <w:szCs w:val="24"/>
              </w:rPr>
              <w:t xml:space="preserve">Hasil </w:t>
            </w:r>
            <w:r w:rsidR="00D137C3">
              <w:rPr>
                <w:rFonts w:ascii="Times New Roman" w:hAnsi="Times New Roman" w:cs="Times New Roman"/>
                <w:b/>
                <w:sz w:val="24"/>
                <w:szCs w:val="24"/>
              </w:rPr>
              <w:t>Penelitian</w:t>
            </w:r>
          </w:p>
        </w:tc>
        <w:tc>
          <w:tcPr>
            <w:tcW w:w="1275" w:type="dxa"/>
            <w:shd w:val="clear" w:color="auto" w:fill="FFFFFF" w:themeFill="background1"/>
            <w:vAlign w:val="center"/>
          </w:tcPr>
          <w:p w14:paraId="7366944F" w14:textId="4B5F3382" w:rsidR="009D7CA6" w:rsidRPr="00F27C0E" w:rsidRDefault="009D7CA6" w:rsidP="009D7CA6">
            <w:pPr>
              <w:ind w:right="4"/>
              <w:jc w:val="center"/>
              <w:rPr>
                <w:rFonts w:ascii="Times New Roman" w:hAnsi="Times New Roman" w:cs="Times New Roman"/>
                <w:b/>
                <w:sz w:val="24"/>
                <w:szCs w:val="24"/>
              </w:rPr>
            </w:pPr>
            <w:r>
              <w:rPr>
                <w:rFonts w:ascii="Times New Roman" w:hAnsi="Times New Roman" w:cs="Times New Roman"/>
                <w:b/>
                <w:sz w:val="24"/>
                <w:szCs w:val="24"/>
              </w:rPr>
              <w:t>Bermanfaat</w:t>
            </w:r>
          </w:p>
        </w:tc>
        <w:tc>
          <w:tcPr>
            <w:tcW w:w="1276" w:type="dxa"/>
            <w:shd w:val="clear" w:color="auto" w:fill="FFFFFF" w:themeFill="background1"/>
            <w:vAlign w:val="center"/>
          </w:tcPr>
          <w:p w14:paraId="6092CDBF" w14:textId="1E47ECB4" w:rsidR="009D7CA6" w:rsidRPr="00F27C0E" w:rsidRDefault="009D7CA6" w:rsidP="009D7CA6">
            <w:pPr>
              <w:ind w:right="4"/>
              <w:jc w:val="center"/>
              <w:rPr>
                <w:rFonts w:ascii="Times New Roman" w:hAnsi="Times New Roman" w:cs="Times New Roman"/>
                <w:b/>
                <w:sz w:val="24"/>
                <w:szCs w:val="24"/>
              </w:rPr>
            </w:pPr>
            <w:r>
              <w:rPr>
                <w:rFonts w:ascii="Times New Roman" w:hAnsi="Times New Roman" w:cs="Times New Roman"/>
                <w:b/>
                <w:sz w:val="24"/>
                <w:szCs w:val="24"/>
              </w:rPr>
              <w:t>Tidak Bermanfaat</w:t>
            </w:r>
          </w:p>
        </w:tc>
      </w:tr>
      <w:tr w:rsidR="009D7CA6" w:rsidRPr="00F27C0E" w14:paraId="034C850B" w14:textId="7AEBF30C" w:rsidTr="00BA0B99">
        <w:tc>
          <w:tcPr>
            <w:tcW w:w="727" w:type="dxa"/>
            <w:shd w:val="clear" w:color="auto" w:fill="FFFFFF" w:themeFill="background1"/>
            <w:vAlign w:val="center"/>
          </w:tcPr>
          <w:p w14:paraId="2DD11F9B" w14:textId="024BF44D" w:rsidR="009D7CA6" w:rsidRPr="00F27C0E" w:rsidRDefault="009D7CA6" w:rsidP="00FE1287">
            <w:pPr>
              <w:ind w:right="4"/>
              <w:jc w:val="center"/>
              <w:rPr>
                <w:rFonts w:ascii="Times New Roman" w:hAnsi="Times New Roman" w:cs="Times New Roman"/>
                <w:sz w:val="24"/>
                <w:szCs w:val="24"/>
              </w:rPr>
            </w:pPr>
            <w:r w:rsidRPr="00F27C0E">
              <w:rPr>
                <w:rFonts w:ascii="Times New Roman" w:hAnsi="Times New Roman" w:cs="Times New Roman"/>
                <w:sz w:val="24"/>
                <w:szCs w:val="24"/>
              </w:rPr>
              <w:t>1.</w:t>
            </w:r>
          </w:p>
        </w:tc>
        <w:tc>
          <w:tcPr>
            <w:tcW w:w="2108" w:type="dxa"/>
            <w:shd w:val="clear" w:color="auto" w:fill="FFFFFF" w:themeFill="background1"/>
            <w:tcMar>
              <w:top w:w="15" w:type="dxa"/>
              <w:left w:w="108" w:type="dxa"/>
              <w:bottom w:w="0" w:type="dxa"/>
              <w:right w:w="108" w:type="dxa"/>
            </w:tcMar>
            <w:hideMark/>
          </w:tcPr>
          <w:p w14:paraId="01B15F78" w14:textId="2224C81F" w:rsidR="009D7CA6" w:rsidRPr="00F27C0E" w:rsidRDefault="009D7CA6" w:rsidP="009C6F33">
            <w:pPr>
              <w:ind w:right="4"/>
              <w:rPr>
                <w:rFonts w:ascii="Times New Roman" w:hAnsi="Times New Roman" w:cs="Times New Roman"/>
                <w:sz w:val="24"/>
                <w:szCs w:val="24"/>
              </w:rPr>
            </w:pPr>
            <w:r w:rsidRPr="00F27C0E">
              <w:rPr>
                <w:rFonts w:ascii="Times New Roman" w:hAnsi="Times New Roman" w:cs="Times New Roman"/>
                <w:sz w:val="24"/>
                <w:szCs w:val="24"/>
              </w:rPr>
              <w:t xml:space="preserve">“Pengguna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Sastra Indonesia”.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36379/estetika.v3i2.201","abstract":"Penelitian ini membahas bagaimana podcast digunakan sebagai media pembelajaran sastra Indonesia. Tujuan dari penelitian ini adalah untuk mengetahui bagaimana penggunaan podcast sebagai media pembelajaran sastra Indonesia di perguruan tinggi. Subjek dari penelitian ini adalah mahasiswa aktif Pendidikan Bahasa dan Sastra Indonesia UIN Syarif Hidayatullah yang semuanya telah sedia menjadi responden penelitian. Metode yang digunakan pada penelitian ini adalah metode deskriptif kualitatif. Sumber data dari penelitian ini adalah kuisioner penggunaan podcast sebagai media pembelajaran sastra yang disebar secara daring melalui google form. Data berupa persentase dan jawaban responden dari pertanyaan-pertanyaan pilihan ganda dan essay singkat mengenai penggunaan media podcast dalam pembelajaran sastra. Metode analisis data dilakukan dengan mengelompokkan rata-rata skor jawaban pada angket, mencari persentasi hasil tanggapan responden, dan menginterpretasi hasil tanggapan responden berdasarkan persentase. Hasil dari penelitian ini adalah penggunaan podcast sebagai media pembelajaran sastra Indonesia sedikit banyaknya sudah dilakukan. Responden yang merupakan peserta didik dalam pembelajaran sastra merasa bahwa podcast sebagai media pembelajaran sastra cukup efektif, karena sifatnya yang mudah diakses, bisa diputar berulang-ulang, menyenangkan, dan menambah variasi dalam pembelajaran.","author":[{"dropping-particle":"","family":"Farhan","given":"Muhamad","non-dropping-particle":"","parse-names":false,"suffix":""}],"container-title":"Estetika: Jurnal Pendidikan Bahasa Dan Sastra Indonesia","id":"ITEM-1","issue":"2","issued":{"date-parts":[["2022"]]},"page":"64-71","title":"Penggunaan Podcast Sebagai Media Pembelajaran Sastra Indonesia","type":"article-journal","volume":"3"},"uris":["http://www.mendeley.com/documents/?uuid=eb5294e6-ac95-4996-a24a-752f1c99e6ee"]}],"mendeley":{"formattedCitation":"(Farhan, 2022a)","manualFormatting":"Farhan, (2022)","plainTextFormattedCitation":"(Farhan, 2022a)","previouslyFormattedCitation":"(Farhan, 2022a)"},"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Farhan, (2022)</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hideMark/>
          </w:tcPr>
          <w:p w14:paraId="0CA820EA" w14:textId="0B0DC605" w:rsidR="009D7CA6" w:rsidRPr="00F27C0E" w:rsidRDefault="009D7CA6" w:rsidP="001736D5">
            <w:pPr>
              <w:ind w:right="4"/>
              <w:rPr>
                <w:rFonts w:ascii="Times New Roman" w:hAnsi="Times New Roman" w:cs="Times New Roman"/>
                <w:sz w:val="24"/>
                <w:szCs w:val="24"/>
              </w:rPr>
            </w:pPr>
            <w:r w:rsidRPr="00F27C0E">
              <w:rPr>
                <w:rFonts w:ascii="Times New Roman" w:hAnsi="Times New Roman" w:cs="Times New Roman"/>
                <w:sz w:val="24"/>
                <w:szCs w:val="24"/>
              </w:rPr>
              <w:t>Responden yang m</w:t>
            </w:r>
            <w:r w:rsidR="00D137C3">
              <w:rPr>
                <w:rFonts w:ascii="Times New Roman" w:hAnsi="Times New Roman" w:cs="Times New Roman"/>
                <w:sz w:val="24"/>
                <w:szCs w:val="24"/>
              </w:rPr>
              <w:t>merupakan</w:t>
            </w:r>
            <w:r w:rsidRPr="00F27C0E">
              <w:rPr>
                <w:rFonts w:ascii="Times New Roman" w:hAnsi="Times New Roman" w:cs="Times New Roman"/>
                <w:sz w:val="24"/>
                <w:szCs w:val="24"/>
              </w:rPr>
              <w:t xml:space="preserve"> peserta didik dalam pembelajaran sastra merasa bahw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sastra cukup efektif, karena sifatnya yang mudah diakses, bisa diputar berulang- ulang, menyenangkan, dan menambah variasi dalam pembelajaran.</w:t>
            </w:r>
          </w:p>
        </w:tc>
        <w:tc>
          <w:tcPr>
            <w:tcW w:w="1275" w:type="dxa"/>
            <w:shd w:val="clear" w:color="auto" w:fill="FFFFFF" w:themeFill="background1"/>
            <w:vAlign w:val="center"/>
          </w:tcPr>
          <w:p w14:paraId="667999A5" w14:textId="58BB31F9" w:rsidR="009D7CA6" w:rsidRPr="00F27C0E" w:rsidRDefault="009D7CA6" w:rsidP="009D7CA6">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48D80B52" w14:textId="77777777" w:rsidR="009D7CA6" w:rsidRPr="00F27C0E" w:rsidRDefault="009D7CA6" w:rsidP="001736D5">
            <w:pPr>
              <w:ind w:right="4"/>
              <w:rPr>
                <w:rFonts w:ascii="Times New Roman" w:hAnsi="Times New Roman" w:cs="Times New Roman"/>
                <w:sz w:val="24"/>
                <w:szCs w:val="24"/>
              </w:rPr>
            </w:pPr>
          </w:p>
        </w:tc>
      </w:tr>
      <w:tr w:rsidR="009D7CA6" w:rsidRPr="00F27C0E" w14:paraId="386F676E" w14:textId="23371B4A" w:rsidTr="00BA0B99">
        <w:tc>
          <w:tcPr>
            <w:tcW w:w="727" w:type="dxa"/>
            <w:shd w:val="clear" w:color="auto" w:fill="FFFFFF" w:themeFill="background1"/>
            <w:vAlign w:val="center"/>
          </w:tcPr>
          <w:p w14:paraId="404A93F2" w14:textId="441171BF" w:rsidR="009D7CA6" w:rsidRPr="00F27C0E" w:rsidRDefault="009D7CA6" w:rsidP="00FE1287">
            <w:pPr>
              <w:ind w:right="4"/>
              <w:jc w:val="center"/>
              <w:rPr>
                <w:rFonts w:ascii="Times New Roman" w:hAnsi="Times New Roman" w:cs="Times New Roman"/>
                <w:sz w:val="24"/>
                <w:szCs w:val="24"/>
              </w:rPr>
            </w:pPr>
            <w:r w:rsidRPr="00F27C0E">
              <w:rPr>
                <w:rFonts w:ascii="Times New Roman" w:hAnsi="Times New Roman" w:cs="Times New Roman"/>
                <w:sz w:val="24"/>
                <w:szCs w:val="24"/>
              </w:rPr>
              <w:t>2.</w:t>
            </w:r>
          </w:p>
        </w:tc>
        <w:tc>
          <w:tcPr>
            <w:tcW w:w="2108" w:type="dxa"/>
            <w:shd w:val="clear" w:color="auto" w:fill="FFFFFF" w:themeFill="background1"/>
            <w:tcMar>
              <w:top w:w="15" w:type="dxa"/>
              <w:left w:w="108" w:type="dxa"/>
              <w:bottom w:w="0" w:type="dxa"/>
              <w:right w:w="108" w:type="dxa"/>
            </w:tcMar>
          </w:tcPr>
          <w:p w14:paraId="135C8CF0" w14:textId="1A16A60A" w:rsidR="009D7CA6" w:rsidRPr="00F27C0E" w:rsidRDefault="009D7CA6" w:rsidP="009C6F33">
            <w:pPr>
              <w:ind w:right="4"/>
              <w:rPr>
                <w:rFonts w:ascii="Times New Roman" w:hAnsi="Times New Roman" w:cs="Times New Roman"/>
                <w:sz w:val="24"/>
                <w:szCs w:val="24"/>
              </w:rPr>
            </w:pPr>
            <w:r w:rsidRPr="00F27C0E">
              <w:rPr>
                <w:rFonts w:ascii="Times New Roman" w:hAnsi="Times New Roman" w:cs="Times New Roman"/>
                <w:sz w:val="24"/>
                <w:szCs w:val="24"/>
              </w:rPr>
              <w:t xml:space="preserve">“Pengembangan Media Pembelajaran Berbasis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Meningkatkan Kemampuan Berbicara Siswa Pada Pembelajaran Bahasa Indonesia Kelas X Di Smk Telkom Banjarbaru”.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The development of increasingly sophisticated and sophisticated technology can be called part of the industrial revolution 4.0, which has made the learning process more diverse and varied. The use of podcast-based learning media is a form of information and communication technology development that can be used as an alternative learning media. The purpose of this study was to develop podcast-based learning media, to determine the feasibility of the learning media and to determine students' speaking skills at SMK Telkom Banjarbaru. The development model used in this study refers to the 4D (four-D) research and development model with four stages, namely define, design, develop, and disseminate. The data collection techniques in this study were interviews, observations, and expert validation questionnaires, as well as student response questionnaires. The results of development research show that Podcast-based learning media is able to create an interactive and more meaningful learning atmosphere for students. Schools can utilize podcast learning media as digital learning media to support teaching and learning activities in improving students' speaking skills.","author":[{"dropping-particle":"","family":"Eki","given":"Angga","non-dropping-particle":"","parse-names":false,"suffix":""},{"dropping-particle":"","family":"Rahmadan","given":"Duta","non-dropping-particle":"","parse-names":false,"suffix":""},{"dropping-particle":"","family":"Mansur","given":"Hamsi","non-dropping-particle":"","parse-names":false,"suffix":""},{"dropping-particle":"","family":"Cyly","given":"Zaudah","non-dropping-particle":"","parse-names":false,"suffix":""},{"dropping-particle":"","family":"Dalu","given":"Arrum","non-dropping-particle":"","parse-names":false,"suffix":""}],"id":"ITEM-1","issue":"1","issued":{"date-parts":[["2020"]]},"page":"82-92","title":"Pengembangan Media Pembelajaran Berbasis Podcast Untuk Meningkatkan Kemampuan Berbicara Siswa Pada Pembelajaran Bahasa Indonesia Kelas X Di Smk Telkom Banjarbaru","type":"article-journal","volume":"1"},"uris":["http://www.mendeley.com/documents/?uuid=fab4bfec-eaf8-4974-b1a6-b8754795d9cd"]}],"mendeley":{"formattedCitation":"(Eki et al., 2020)","manualFormatting":"Eki, (2020)","plainTextFormattedCitation":"(Eki et al., 2020)","previouslyFormattedCitation":"(Eki et al., 2020)"},"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Eki, (2020)</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14:paraId="60978A09" w14:textId="715895E7" w:rsidR="009D7CA6" w:rsidRPr="00F27C0E" w:rsidRDefault="009D7CA6" w:rsidP="001736D5">
            <w:pPr>
              <w:ind w:right="4"/>
              <w:rPr>
                <w:rFonts w:ascii="Times New Roman" w:hAnsi="Times New Roman" w:cs="Times New Roman"/>
                <w:sz w:val="24"/>
                <w:szCs w:val="24"/>
              </w:rPr>
            </w:pPr>
            <w:r w:rsidRPr="00F27C0E">
              <w:rPr>
                <w:rFonts w:ascii="Times New Roman" w:hAnsi="Times New Roman" w:cs="Times New Roman"/>
                <w:sz w:val="24"/>
                <w:szCs w:val="24"/>
              </w:rPr>
              <w:t xml:space="preserve">Media pembelajaran berbasis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membuat belajar lebih interaktif dan bermakna bagi siswa. Sekolah dapat menggunak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media pembelajaran digital untuk mendukung kegiatan belajar mengajar dan meningkatkan kemampuan berbicara siswa.</w:t>
            </w:r>
          </w:p>
        </w:tc>
        <w:tc>
          <w:tcPr>
            <w:tcW w:w="1275" w:type="dxa"/>
            <w:shd w:val="clear" w:color="auto" w:fill="FFFFFF" w:themeFill="background1"/>
            <w:vAlign w:val="center"/>
          </w:tcPr>
          <w:p w14:paraId="70FF9092" w14:textId="4C62CA3C" w:rsidR="009D7CA6" w:rsidRPr="00F27C0E" w:rsidRDefault="009D7CA6" w:rsidP="009D7CA6">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141E98D6" w14:textId="77777777" w:rsidR="009D7CA6" w:rsidRPr="00F27C0E" w:rsidRDefault="009D7CA6" w:rsidP="001736D5">
            <w:pPr>
              <w:ind w:right="4"/>
              <w:rPr>
                <w:rFonts w:ascii="Times New Roman" w:hAnsi="Times New Roman" w:cs="Times New Roman"/>
                <w:sz w:val="24"/>
                <w:szCs w:val="24"/>
              </w:rPr>
            </w:pPr>
          </w:p>
        </w:tc>
      </w:tr>
      <w:tr w:rsidR="009D7CA6" w:rsidRPr="00F27C0E" w14:paraId="490115CC" w14:textId="74DA10FF" w:rsidTr="00BA0B99">
        <w:tc>
          <w:tcPr>
            <w:tcW w:w="727" w:type="dxa"/>
            <w:shd w:val="clear" w:color="auto" w:fill="FFFFFF" w:themeFill="background1"/>
            <w:vAlign w:val="center"/>
          </w:tcPr>
          <w:p w14:paraId="798208D8" w14:textId="6C45846D" w:rsidR="009D7CA6" w:rsidRPr="00F27C0E" w:rsidRDefault="009D7CA6" w:rsidP="00FE1287">
            <w:pPr>
              <w:ind w:right="4"/>
              <w:jc w:val="center"/>
              <w:rPr>
                <w:rFonts w:ascii="Times New Roman" w:hAnsi="Times New Roman" w:cs="Times New Roman"/>
                <w:sz w:val="24"/>
                <w:szCs w:val="24"/>
              </w:rPr>
            </w:pPr>
            <w:r w:rsidRPr="00F27C0E">
              <w:rPr>
                <w:rFonts w:ascii="Times New Roman" w:hAnsi="Times New Roman" w:cs="Times New Roman"/>
                <w:sz w:val="24"/>
                <w:szCs w:val="24"/>
              </w:rPr>
              <w:t>3.</w:t>
            </w:r>
          </w:p>
        </w:tc>
        <w:tc>
          <w:tcPr>
            <w:tcW w:w="2108" w:type="dxa"/>
            <w:shd w:val="clear" w:color="auto" w:fill="FFFFFF" w:themeFill="background1"/>
            <w:tcMar>
              <w:top w:w="15" w:type="dxa"/>
              <w:left w:w="108" w:type="dxa"/>
              <w:bottom w:w="0" w:type="dxa"/>
              <w:right w:w="108" w:type="dxa"/>
            </w:tcMar>
          </w:tcPr>
          <w:p w14:paraId="24DFC60C" w14:textId="18214AE5" w:rsidR="009D7CA6" w:rsidRPr="00F27C0E" w:rsidRDefault="009D7CA6" w:rsidP="009C6F33">
            <w:pPr>
              <w:ind w:right="4"/>
              <w:rPr>
                <w:rFonts w:ascii="Times New Roman" w:hAnsi="Times New Roman" w:cs="Times New Roman"/>
                <w:sz w:val="24"/>
                <w:szCs w:val="24"/>
              </w:rPr>
            </w:pPr>
            <w:r w:rsidRPr="00F27C0E">
              <w:rPr>
                <w:rFonts w:ascii="Times New Roman" w:hAnsi="Times New Roman" w:cs="Times New Roman"/>
                <w:sz w:val="24"/>
                <w:szCs w:val="24"/>
              </w:rPr>
              <w:t xml:space="preserve">“Pemanfaat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t Spotify sebagai Media Pembelajaran Bahasa Indonesia”.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623-0380","abstract":"Media pembelajaran adalah alat yang digunakan oleh pendidik untuk menyampaikan materi. Seiring berkembangnya teknologi, media pembelajaran hadir dalam berbagai bentuk, salah satunya adalah podcast. Tujuan dari penelitian ini adalah  memaparkan proses penggunaan podcast Spotify sebagai media pembelajaran bahasa Indonesia. Metode yang digunakan pada penelitian ini adalah deskriptif-kualitatif dengan desain penelitian studi pustaka. Data penelitian ini diambil dari beberapa buku, jurnal, dan prosiding yang membahas topik serupa. Hasil penelitian ini adalah langkah-langkah pemanfaatan podcast Spotify sebagai media pembelajaran bahasa Indonesia. Adapun langkah-langkah yang dapat dilakukan oleh pendidik yaitu: (1) Mengawali pembelajaran dengan mengadakan pretes untuk menguji kemampuan analisis peserta didik; (2) Mendengarkan materi melalui podcast Spotify yang telah dipersiapkan; (3)  Postes dapat diberikan usai peserta didik mendengarkan podcast. Postes ini berguna menguji pengetahuan yang dimiliki oleh peserta didik setelah mendengarkan materi di dalam Spotify. Penggunaan podcast sebagai media pembelajaran dapat melatih kemampuan menyimak peserta didik.","author":[{"dropping-particle":"","family":"Safira Ramadhani","given":"Jihan","non-dropping-particle":"","parse-names":false,"suffix":""},{"dropping-particle":"","family":"Bayu Firmansyah","given":"M","non-dropping-particle":"","parse-names":false,"suffix":""},{"dropping-particle":"","family":"Tri Wilujeng","given":"Ifin","non-dropping-particle":"","parse-names":false,"suffix":""},{"dropping-particle":"","family":"Nilamsari Putri","given":"Nafisah","non-dropping-particle":"","parse-names":false,"suffix":""},{"dropping-particle":"","family":"Nafisah Pendidikan Bahasa dan Sastra Indonesia","given":"Durotun","non-dropping-particle":"","parse-names":false,"suffix":""},{"dropping-particle":"","family":"PGRI Wiranegara","given":"Universitas","non-dropping-particle":"","parse-names":false,"suffix":""}],"container-title":"Jurnal Ilmu Pendidikan (JIP) STKIP Kusuma Negara","id":"ITEM-1","issue":"2","issued":{"date-parts":[["2023"]]},"page":"135-143","title":"Jurnal Ilmu Pendidikan (JIP) STKIP Kusuma Negara Pemanfaatan Podcast Spotify sebagai Media Pembelajaran Bahasa Indonesia","type":"article-journal","volume":"14"},"uris":["http://www.mendeley.com/documents/?uuid=ba634250-13c9-4026-80f2-0291477c735b"]}],"mendeley":{"formattedCitation":"(Safira Ramadhani et al., 2023)","manualFormatting":"Safira Ramadhani, (2023)","plainTextFormattedCitation":"(Safira Ramadhani et al., 2023)","previouslyFormattedCitation":"(Safira Ramadhani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afira Ramadhani, (2023)</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14:paraId="37BD8118" w14:textId="36100C52" w:rsidR="009D7CA6" w:rsidRPr="00F27C0E" w:rsidRDefault="009D7CA6" w:rsidP="001736D5">
            <w:pPr>
              <w:ind w:right="4"/>
              <w:rPr>
                <w:rFonts w:ascii="Times New Roman" w:hAnsi="Times New Roman" w:cs="Times New Roman"/>
                <w:sz w:val="24"/>
                <w:szCs w:val="24"/>
              </w:rPr>
            </w:pPr>
            <w:r w:rsidRPr="00F27C0E">
              <w:rPr>
                <w:rFonts w:ascii="Times New Roman" w:hAnsi="Times New Roman" w:cs="Times New Roman"/>
                <w:sz w:val="24"/>
                <w:szCs w:val="24"/>
              </w:rPr>
              <w:t xml:space="preserve">Menunjukkan cara menggunak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potify sebagai media untuk belajar bahasa Indonesia. </w:t>
            </w:r>
          </w:p>
        </w:tc>
        <w:tc>
          <w:tcPr>
            <w:tcW w:w="1275" w:type="dxa"/>
            <w:shd w:val="clear" w:color="auto" w:fill="FFFFFF" w:themeFill="background1"/>
            <w:vAlign w:val="center"/>
          </w:tcPr>
          <w:p w14:paraId="79D80C93" w14:textId="04F53286" w:rsidR="009D7CA6" w:rsidRPr="00F27C0E" w:rsidRDefault="009D7CA6" w:rsidP="009D7CA6">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6CCAFCDF" w14:textId="77777777" w:rsidR="009D7CA6" w:rsidRPr="00F27C0E" w:rsidRDefault="009D7CA6" w:rsidP="001736D5">
            <w:pPr>
              <w:ind w:right="4"/>
              <w:rPr>
                <w:rFonts w:ascii="Times New Roman" w:hAnsi="Times New Roman" w:cs="Times New Roman"/>
                <w:sz w:val="24"/>
                <w:szCs w:val="24"/>
              </w:rPr>
            </w:pPr>
          </w:p>
        </w:tc>
      </w:tr>
      <w:tr w:rsidR="009D7CA6" w:rsidRPr="00F27C0E" w14:paraId="7433BA21" w14:textId="4253E921" w:rsidTr="00BA0B99">
        <w:tc>
          <w:tcPr>
            <w:tcW w:w="727" w:type="dxa"/>
            <w:shd w:val="clear" w:color="auto" w:fill="FFFFFF" w:themeFill="background1"/>
            <w:vAlign w:val="center"/>
          </w:tcPr>
          <w:p w14:paraId="57F08738" w14:textId="41F633D9" w:rsidR="009D7CA6" w:rsidRPr="00F27C0E" w:rsidRDefault="009D7CA6" w:rsidP="00FE1287">
            <w:pPr>
              <w:ind w:right="4"/>
              <w:jc w:val="center"/>
              <w:rPr>
                <w:rFonts w:ascii="Times New Roman" w:hAnsi="Times New Roman" w:cs="Times New Roman"/>
                <w:sz w:val="24"/>
                <w:szCs w:val="24"/>
              </w:rPr>
            </w:pPr>
            <w:r w:rsidRPr="00F27C0E">
              <w:rPr>
                <w:rFonts w:ascii="Times New Roman" w:hAnsi="Times New Roman" w:cs="Times New Roman"/>
                <w:sz w:val="24"/>
                <w:szCs w:val="24"/>
              </w:rPr>
              <w:t>4.</w:t>
            </w:r>
          </w:p>
        </w:tc>
        <w:tc>
          <w:tcPr>
            <w:tcW w:w="2108" w:type="dxa"/>
            <w:shd w:val="clear" w:color="auto" w:fill="FFFFFF" w:themeFill="background1"/>
            <w:tcMar>
              <w:top w:w="15" w:type="dxa"/>
              <w:left w:w="108" w:type="dxa"/>
              <w:bottom w:w="0" w:type="dxa"/>
              <w:right w:w="108" w:type="dxa"/>
            </w:tcMar>
          </w:tcPr>
          <w:p w14:paraId="79709AA4" w14:textId="6F4705A3" w:rsidR="009D7CA6" w:rsidRPr="00F27C0E" w:rsidRDefault="009D7CA6" w:rsidP="009C6F33">
            <w:pPr>
              <w:ind w:right="4"/>
              <w:rPr>
                <w:rFonts w:ascii="Times New Roman" w:hAnsi="Times New Roman" w:cs="Times New Roman"/>
                <w:sz w:val="24"/>
                <w:szCs w:val="24"/>
              </w:rPr>
            </w:pPr>
            <w:r w:rsidRPr="00F27C0E">
              <w:rPr>
                <w:rFonts w:ascii="Times New Roman" w:hAnsi="Times New Roman" w:cs="Times New Roman"/>
                <w:sz w:val="24"/>
                <w:szCs w:val="24"/>
              </w:rPr>
              <w:t xml:space="preserve">“Pengembangan Media Pembelajaran Berbasis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Pada Mata Pelajaran Bahasa Indonesia Di Smp Kristen Citra Bangsa Mandir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37792/hinef.v2i1.868","abstract":"Abstract\r Based on the problems that occur in class XIII A Christian Citra Bangsa Mandiri Middle School. The purpose of this development research is to develop podcast-based learning media in Indonesian language subjects at Citra Bangsa Mandiri Christian Middle School. With the use of audio podcast media developed in the anchor application so that the material presented is clearer, because the media can be accessed at any time and makes students enthusiastic during the learning process. This type of research uses the Research and Development (RnD) model. Data collection by researchers using questionnaires and interviews this thesis data collection techniques through questionnaires, interviews and documentation. The data collected in this study used a questionnaire. The results of this thesis show the results of class XIII SMP Kristen Citra Bangsa Kupang, with a total of 15 students, the average result of 15 students shows that 1154 is divided by the number of students, namely 15 students, and gets a final score of 83.53% and the level of achievement its good. So that this audio is feasible and can be applied in learning activities on the subject matter of Cinderella stories for class XIII Indonesian at Christian Citra Bangsa Mandiri Middle School.\r Keywords: Development, Podcast Media, Subjects, Indonesian Language\r  \r Abstrak\r Berdasarkan permasalahan yang terjadi pada SMP Kristen Citra Bangsa Mandiri kelas XIII A. Tujuan dari penelitian pengembangan ini yakni untuk mengembangkan media pembelajaran berbasis podcast pada mata pelajaran Bahasa indonesia di SMP Kristen Citra Bangsa Mandiri. Dengan penggunaan media audio podcast yang dikembangkan dalam aplikasi anchor agar materi yang disampaikan lebih jelas, karena media dapat diakses kapan saja dan membuat semangat peserta didik saat proses belajar. Jenis penelitian dengan menggunakan model Research and Development (RnD). Pengumpulan data oleh peneliti menggunakan angket dan wawancara teknik pengumpulan data skripsi ini melalui Kuesioner, Wawancara dan Dokumentasi. Data yang dihimpun dalam penelitian ini menggunakan angket. Hasil dari skripsi ini menunjukan hasil dari siswa kelas XIII SMP Kristen Citra Bangsa Kupang, dengan jumlah 15 siswa, hasilnya rata-rata dari 15 siswa menunjukkan bahwa 1154 dibagi jumlah siswa, yaitu 15 siswa, dan mendapatkan nilai akhir 83,53% dan tingkat pencapaian nya baik. Sehingga  audio ini  telah layak dan dapat diterapkan dalam kegiatan pembelajaran materi pokok Cerita cerit…","author":[{"dropping-particle":"","family":"Pairikaes","given":"Irvan","non-dropping-particle":"","parse-names":false,"suffix":""},{"dropping-particle":"","family":"Benufinit","given":"Yonly A","non-dropping-particle":"","parse-names":false,"suffix":""},{"dropping-particle":"","family":"Manu","given":"Gerlan A","non-dropping-particle":"","parse-names":false,"suffix":""}],"container-title":"HINEF : Jurnal Rumpun Ilmu Pendidikan","id":"ITEM-1","issue":"1","issued":{"date-parts":[["2023"]]},"page":"35-41","title":"Pengembangan Media Pembelajaran Berbasis Podcast Pada Mata Pelajaran Bahasa Indonesia Di Smp Kristen Citra Bangsa Mandiri","type":"article-journal","volume":"2"},"uris":["http://www.mendeley.com/documents/?uuid=8de3efae-e558-4992-b309-7f7b020a21a7"]}],"mendeley":{"formattedCitation":"(Pairikaes et al., 2023)","manualFormatting":"Pairikaes, (2023)","plainTextFormattedCitation":"(Pairikaes et al., 2023)","previouslyFormattedCitation":"(Pairikaes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Pairikaes, (2023)</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14:paraId="6FE9719F" w14:textId="24F6F1A8" w:rsidR="009D7CA6" w:rsidRPr="00F27C0E" w:rsidRDefault="009D7CA6" w:rsidP="001736D5">
            <w:pPr>
              <w:ind w:right="4"/>
              <w:rPr>
                <w:rFonts w:ascii="Times New Roman" w:hAnsi="Times New Roman" w:cs="Times New Roman"/>
                <w:sz w:val="24"/>
                <w:szCs w:val="24"/>
              </w:rPr>
            </w:pPr>
            <w:r w:rsidRPr="00F27C0E">
              <w:rPr>
                <w:rFonts w:ascii="Times New Roman" w:hAnsi="Times New Roman" w:cs="Times New Roman"/>
                <w:sz w:val="24"/>
                <w:szCs w:val="24"/>
              </w:rPr>
              <w:t>Menunjukkan kinerja siswa di kelas XIII SMP Kristen Citra Bangsa Kupang yang terdiri dari 15 siswa. Hasil rata-rata dari 15 siswa menunjukkan bahwa 1154 siswa dibagi menjadi 15 siswa, yang berarti mereka memiliki nilai akhir 83,53% dan tingkat pencapaian yang baik.</w:t>
            </w:r>
          </w:p>
        </w:tc>
        <w:tc>
          <w:tcPr>
            <w:tcW w:w="1275" w:type="dxa"/>
            <w:shd w:val="clear" w:color="auto" w:fill="FFFFFF" w:themeFill="background1"/>
            <w:vAlign w:val="center"/>
          </w:tcPr>
          <w:p w14:paraId="499BA0AC" w14:textId="4D9FE02C" w:rsidR="009D7CA6" w:rsidRPr="00F27C0E" w:rsidRDefault="009D7CA6" w:rsidP="009D7CA6">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2823630B" w14:textId="77777777" w:rsidR="009D7CA6" w:rsidRPr="00F27C0E" w:rsidRDefault="009D7CA6" w:rsidP="001736D5">
            <w:pPr>
              <w:ind w:right="4"/>
              <w:rPr>
                <w:rFonts w:ascii="Times New Roman" w:hAnsi="Times New Roman" w:cs="Times New Roman"/>
                <w:sz w:val="24"/>
                <w:szCs w:val="24"/>
              </w:rPr>
            </w:pPr>
          </w:p>
        </w:tc>
      </w:tr>
      <w:tr w:rsidR="009D7CA6" w:rsidRPr="00F27C0E" w14:paraId="0C81678E" w14:textId="709B5E7B" w:rsidTr="00BA0B99">
        <w:tc>
          <w:tcPr>
            <w:tcW w:w="727" w:type="dxa"/>
            <w:shd w:val="clear" w:color="auto" w:fill="FFFFFF" w:themeFill="background1"/>
            <w:vAlign w:val="center"/>
          </w:tcPr>
          <w:p w14:paraId="1DEE6DD1" w14:textId="1D2FD530" w:rsidR="009D7CA6" w:rsidRPr="00F27C0E" w:rsidRDefault="009D7CA6" w:rsidP="00FE1287">
            <w:pPr>
              <w:ind w:right="4"/>
              <w:jc w:val="center"/>
              <w:rPr>
                <w:rFonts w:ascii="Times New Roman" w:hAnsi="Times New Roman" w:cs="Times New Roman"/>
                <w:sz w:val="24"/>
                <w:szCs w:val="24"/>
              </w:rPr>
            </w:pPr>
            <w:r w:rsidRPr="00F27C0E">
              <w:rPr>
                <w:rFonts w:ascii="Times New Roman" w:hAnsi="Times New Roman" w:cs="Times New Roman"/>
                <w:sz w:val="24"/>
                <w:szCs w:val="24"/>
              </w:rPr>
              <w:t>5.</w:t>
            </w:r>
          </w:p>
        </w:tc>
        <w:tc>
          <w:tcPr>
            <w:tcW w:w="2108" w:type="dxa"/>
            <w:shd w:val="clear" w:color="auto" w:fill="FFFFFF" w:themeFill="background1"/>
            <w:tcMar>
              <w:top w:w="15" w:type="dxa"/>
              <w:left w:w="108" w:type="dxa"/>
              <w:bottom w:w="0" w:type="dxa"/>
              <w:right w:w="108" w:type="dxa"/>
            </w:tcMar>
          </w:tcPr>
          <w:p w14:paraId="1B754889" w14:textId="0EE71A28" w:rsidR="009D7CA6" w:rsidRPr="00F27C0E" w:rsidRDefault="009D7CA6" w:rsidP="009C6F33">
            <w:pPr>
              <w:ind w:right="4"/>
              <w:rPr>
                <w:rFonts w:ascii="Times New Roman" w:hAnsi="Times New Roman" w:cs="Times New Roman"/>
                <w:sz w:val="24"/>
                <w:szCs w:val="24"/>
              </w:rPr>
            </w:pPr>
            <w:r w:rsidRPr="00F27C0E">
              <w:rPr>
                <w:rFonts w:ascii="Times New Roman" w:hAnsi="Times New Roman" w:cs="Times New Roman"/>
                <w:sz w:val="24"/>
                <w:szCs w:val="24"/>
              </w:rPr>
              <w:t xml:space="preserve">“Pengaruh Media Pembelajar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Terhadap Keterampilan Berbicara Bahasa Indonesia”.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23887/ika.v20i2.45014","ISSN":"1829-5282","abstract":"This research uses quasi-experimental research. The population in this study This study For this study, a quasi-experimental design was used. The participants in this study are a quasi-experimental research design was adopted for this investigation. Students from SMA Negeri 2 Banjar's Class XI, which was split into Classes XI BABUD 1 and 2, were chosen as the research subjects. Random sampling was used to choose the experimental and control groups. Data on speaking ability were gathered through performance evaluations made during structured observations or observations of specific study samples. The information was then examined using statistical inference. According to the findings, the experimental group's average score fell into the very high category (81.80%), while the control group's score fell into the high category (75.20%). It could be identified that there was a significant difference in speaking skills between the group that uses podcasts as a learning medium and the group that uses Google Meet.","author":[{"dropping-particle":"","family":"Setiawan","given":"Komang Agus","non-dropping-particle":"","parse-names":false,"suffix":""},{"dropping-particle":"","family":"Sutama","given":"I Made","non-dropping-particle":"","parse-names":false,"suffix":""},{"dropping-particle":"","family":"Dewantara","given":"I Putu Mas","non-dropping-particle":"","parse-names":false,"suffix":""}],"container-title":"Jurnal IKA","id":"ITEM-1","issue":"2","issued":{"date-parts":[["2022"]]},"page":"85-91","title":"Pengaruh Media Pembelajaran Podcast Terhadap Keterampilan Berbicara Bahasa Indonesia","type":"article-journal","volume":"20"},"uris":["http://www.mendeley.com/documents/?uuid=4d9736cf-7118-4b1b-b1f5-f144fa842386"]}],"mendeley":{"formattedCitation":"(Setiawan et al., 2022)","manualFormatting":"Setiawan, (2022)","plainTextFormattedCitation":"(Setiawan et al., 2022)","previouslyFormattedCitation":"(Setiawan et al., 2022)"},"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etiawan, (2022)</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14:paraId="7D6C6125" w14:textId="49E0A708" w:rsidR="009D7CA6" w:rsidRPr="00F27C0E" w:rsidRDefault="009D7CA6" w:rsidP="001736D5">
            <w:pPr>
              <w:ind w:right="4"/>
              <w:rPr>
                <w:rFonts w:ascii="Times New Roman" w:hAnsi="Times New Roman" w:cs="Times New Roman"/>
                <w:sz w:val="24"/>
                <w:szCs w:val="24"/>
              </w:rPr>
            </w:pPr>
            <w:r w:rsidRPr="00F27C0E">
              <w:rPr>
                <w:rFonts w:ascii="Times New Roman" w:hAnsi="Times New Roman" w:cs="Times New Roman"/>
                <w:sz w:val="24"/>
                <w:szCs w:val="24"/>
              </w:rPr>
              <w:t>A</w:t>
            </w:r>
            <w:r w:rsidR="00D137C3">
              <w:rPr>
                <w:rFonts w:ascii="Times New Roman" w:hAnsi="Times New Roman" w:cs="Times New Roman"/>
                <w:sz w:val="24"/>
                <w:szCs w:val="24"/>
              </w:rPr>
              <w:t>danya</w:t>
            </w:r>
            <w:r w:rsidRPr="00F27C0E">
              <w:rPr>
                <w:rFonts w:ascii="Times New Roman" w:hAnsi="Times New Roman" w:cs="Times New Roman"/>
                <w:sz w:val="24"/>
                <w:szCs w:val="24"/>
              </w:rPr>
              <w:t xml:space="preserve"> perbedaan antara kelompok yang menggunak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alat pembelajaran dan kelompok yang menggunakan Google Meet. Ketik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igunakan sebagai alat pembelajaran, mereka meningkatkan keterampilan berbicara siswa dan meningkatkan keinginan mereka untuk belajar secara online.</w:t>
            </w:r>
          </w:p>
        </w:tc>
        <w:tc>
          <w:tcPr>
            <w:tcW w:w="1275" w:type="dxa"/>
            <w:shd w:val="clear" w:color="auto" w:fill="FFFFFF" w:themeFill="background1"/>
            <w:vAlign w:val="center"/>
          </w:tcPr>
          <w:p w14:paraId="7005F085" w14:textId="2EE905B8" w:rsidR="009D7CA6" w:rsidRPr="009D7CA6" w:rsidRDefault="009D7CA6" w:rsidP="009D7CA6">
            <w:pPr>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13848B73" w14:textId="77777777" w:rsidR="009D7CA6" w:rsidRPr="00F27C0E" w:rsidRDefault="009D7CA6" w:rsidP="001736D5">
            <w:pPr>
              <w:ind w:right="4"/>
              <w:rPr>
                <w:rFonts w:ascii="Times New Roman" w:hAnsi="Times New Roman" w:cs="Times New Roman"/>
                <w:sz w:val="24"/>
                <w:szCs w:val="24"/>
              </w:rPr>
            </w:pPr>
          </w:p>
        </w:tc>
      </w:tr>
      <w:tr w:rsidR="009D7CA6" w:rsidRPr="00F27C0E" w14:paraId="1A410162" w14:textId="5EE66A81" w:rsidTr="00BA0B99">
        <w:tc>
          <w:tcPr>
            <w:tcW w:w="727" w:type="dxa"/>
            <w:shd w:val="clear" w:color="auto" w:fill="FFFFFF" w:themeFill="background1"/>
            <w:vAlign w:val="center"/>
          </w:tcPr>
          <w:p w14:paraId="69A38875" w14:textId="0CA31411" w:rsidR="009D7CA6" w:rsidRPr="00F27C0E" w:rsidRDefault="009D7CA6" w:rsidP="00FE1287">
            <w:pPr>
              <w:ind w:right="4"/>
              <w:jc w:val="center"/>
              <w:rPr>
                <w:rFonts w:ascii="Times New Roman" w:hAnsi="Times New Roman" w:cs="Times New Roman"/>
                <w:sz w:val="24"/>
                <w:szCs w:val="24"/>
              </w:rPr>
            </w:pPr>
            <w:r w:rsidRPr="00F27C0E">
              <w:rPr>
                <w:rFonts w:ascii="Times New Roman" w:hAnsi="Times New Roman" w:cs="Times New Roman"/>
                <w:sz w:val="24"/>
                <w:szCs w:val="24"/>
              </w:rPr>
              <w:t>6.</w:t>
            </w:r>
          </w:p>
        </w:tc>
        <w:tc>
          <w:tcPr>
            <w:tcW w:w="2108" w:type="dxa"/>
            <w:shd w:val="clear" w:color="auto" w:fill="FFFFFF" w:themeFill="background1"/>
            <w:tcMar>
              <w:top w:w="15" w:type="dxa"/>
              <w:left w:w="108" w:type="dxa"/>
              <w:bottom w:w="0" w:type="dxa"/>
              <w:right w:w="108" w:type="dxa"/>
            </w:tcMar>
          </w:tcPr>
          <w:p w14:paraId="44EC1555" w14:textId="1ED9AB47" w:rsidR="009D7CA6" w:rsidRPr="00F27C0E" w:rsidRDefault="009D7CA6" w:rsidP="001736D5">
            <w:pPr>
              <w:ind w:right="4"/>
              <w:rPr>
                <w:rFonts w:ascii="Times New Roman" w:hAnsi="Times New Roman" w:cs="Times New Roman"/>
                <w:sz w:val="24"/>
                <w:szCs w:val="24"/>
              </w:rPr>
            </w:pPr>
            <w:r w:rsidRPr="00F27C0E">
              <w:rPr>
                <w:rFonts w:ascii="Times New Roman" w:hAnsi="Times New Roman" w:cs="Times New Roman"/>
                <w:sz w:val="24"/>
                <w:szCs w:val="24"/>
              </w:rPr>
              <w:t xml:space="preserve">“Pengembangan Media Pembelajar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meningkatkan Hasil Belajar Bahasa Indonesia KD Cerpen Pada Siswa Tunanetra Kelas VII SMPLB SLB Negeri Salatiga”. Oleh Reni Setiawati, (2023) </w:t>
            </w:r>
          </w:p>
        </w:tc>
        <w:tc>
          <w:tcPr>
            <w:tcW w:w="2552" w:type="dxa"/>
            <w:shd w:val="clear" w:color="auto" w:fill="FFFFFF" w:themeFill="background1"/>
            <w:tcMar>
              <w:top w:w="15" w:type="dxa"/>
              <w:left w:w="108" w:type="dxa"/>
              <w:bottom w:w="0" w:type="dxa"/>
              <w:right w:w="108" w:type="dxa"/>
            </w:tcMar>
          </w:tcPr>
          <w:p w14:paraId="2FFB4774" w14:textId="29403557" w:rsidR="009D7CA6" w:rsidRPr="00F27C0E" w:rsidRDefault="009D7CA6" w:rsidP="001736D5">
            <w:pPr>
              <w:ind w:right="4"/>
              <w:rPr>
                <w:rFonts w:ascii="Times New Roman" w:hAnsi="Times New Roman" w:cs="Times New Roman"/>
                <w:sz w:val="24"/>
                <w:szCs w:val="24"/>
              </w:rPr>
            </w:pPr>
            <w:r w:rsidRPr="00F27C0E">
              <w:rPr>
                <w:rFonts w:ascii="Times New Roman" w:hAnsi="Times New Roman" w:cs="Times New Roman"/>
                <w:sz w:val="24"/>
                <w:szCs w:val="24"/>
              </w:rPr>
              <w:t xml:space="preserve">(1)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media pembelajaran audio, diperlukan untuk guru dan siswa tunanetra kelas VII untuk meningkatkan hasil belajar KD cerpen Bahasa Indonesia; (2)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yang dirancang oleh peneliti, dapat meningkatkan hasil belajar siswa tunanetra berdasarkan saran dari tim ahli; dan (3)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yang dikembangkan oleh peneliti, dapat meningkatkan hasil belajar siswa tunanetra.</w:t>
            </w:r>
          </w:p>
        </w:tc>
        <w:tc>
          <w:tcPr>
            <w:tcW w:w="1275" w:type="dxa"/>
            <w:shd w:val="clear" w:color="auto" w:fill="FFFFFF" w:themeFill="background1"/>
            <w:vAlign w:val="center"/>
          </w:tcPr>
          <w:p w14:paraId="58BDB567" w14:textId="3C8D30CC" w:rsidR="009D7CA6" w:rsidRPr="00F27C0E" w:rsidRDefault="009D7CA6" w:rsidP="009D7CA6">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4890CBC0" w14:textId="77777777" w:rsidR="009D7CA6" w:rsidRPr="00F27C0E" w:rsidRDefault="009D7CA6" w:rsidP="001736D5">
            <w:pPr>
              <w:ind w:right="4"/>
              <w:rPr>
                <w:rFonts w:ascii="Times New Roman" w:hAnsi="Times New Roman" w:cs="Times New Roman"/>
                <w:sz w:val="24"/>
                <w:szCs w:val="24"/>
              </w:rPr>
            </w:pPr>
          </w:p>
        </w:tc>
      </w:tr>
      <w:tr w:rsidR="009D7CA6" w:rsidRPr="00F27C0E" w14:paraId="0923FE44" w14:textId="75E56C5F" w:rsidTr="00BA0B99">
        <w:tc>
          <w:tcPr>
            <w:tcW w:w="727" w:type="dxa"/>
            <w:shd w:val="clear" w:color="auto" w:fill="FFFFFF" w:themeFill="background1"/>
            <w:vAlign w:val="center"/>
          </w:tcPr>
          <w:p w14:paraId="49C4107B" w14:textId="13AA8A21" w:rsidR="009D7CA6" w:rsidRPr="00F27C0E" w:rsidRDefault="009D7CA6" w:rsidP="00C41E47">
            <w:pPr>
              <w:ind w:right="4"/>
              <w:jc w:val="center"/>
              <w:rPr>
                <w:rFonts w:ascii="Times New Roman" w:hAnsi="Times New Roman" w:cs="Times New Roman"/>
                <w:sz w:val="24"/>
                <w:szCs w:val="24"/>
              </w:rPr>
            </w:pPr>
            <w:r w:rsidRPr="00F27C0E">
              <w:rPr>
                <w:rFonts w:ascii="Times New Roman" w:hAnsi="Times New Roman" w:cs="Times New Roman"/>
                <w:sz w:val="24"/>
                <w:szCs w:val="24"/>
              </w:rPr>
              <w:t>7.</w:t>
            </w:r>
          </w:p>
        </w:tc>
        <w:tc>
          <w:tcPr>
            <w:tcW w:w="2108" w:type="dxa"/>
            <w:shd w:val="clear" w:color="auto" w:fill="FFFFFF" w:themeFill="background1"/>
            <w:tcMar>
              <w:top w:w="15" w:type="dxa"/>
              <w:left w:w="108" w:type="dxa"/>
              <w:bottom w:w="0" w:type="dxa"/>
              <w:right w:w="108" w:type="dxa"/>
            </w:tcMar>
          </w:tcPr>
          <w:p w14:paraId="00C7ED41" w14:textId="1E29F8F6" w:rsidR="009D7CA6" w:rsidRPr="00F27C0E" w:rsidRDefault="009D7CA6" w:rsidP="009E368A">
            <w:pPr>
              <w:ind w:right="4"/>
              <w:rPr>
                <w:rFonts w:ascii="Times New Roman" w:hAnsi="Times New Roman" w:cs="Times New Roman"/>
                <w:sz w:val="24"/>
                <w:szCs w:val="24"/>
              </w:rPr>
            </w:pPr>
            <w:r w:rsidRPr="00F27C0E">
              <w:rPr>
                <w:rFonts w:ascii="Times New Roman" w:hAnsi="Times New Roman" w:cs="Times New Roman"/>
                <w:sz w:val="24"/>
                <w:szCs w:val="24"/>
              </w:rPr>
              <w:t xml:space="preserve">“Pembelajaran Menulis Puisi Dengan Menggunakan Medi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Meningkatkan Kemampuan Berpikir Kreatif Peserta Didik Kelas Viii Smpn 2 Margahayu Bandung Tahun Pelajaran 2022/2023”.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022/2023","author":[{"dropping-particle":"","family":"Helawati","given":"Ela","non-dropping-particle":"","parse-names":false,"suffix":""},{"dropping-particle":"","family":"Supian","given":"","non-dropping-particle":"","parse-names":false,"suffix":""},{"dropping-particle":"","family":"Nurhayatin","given":"Titin","non-dropping-particle":"","parse-names":false,"suffix":""}],"container-title":"Sastra Indonesia dan Daerah","id":"ITEM-1","issue":"1","issued":{"date-parts":[["2024"]]},"page":"56-66","title":"Pembelajaran Menulis Puisi Dengan Menggunakan Media Podcast Untuk Meningkatkan Kemampuan Berpikir Kreatif Peserta Didik Kelas Viii Smpn 2 Margahayu Bandung Tahun Pelajaran 2022/2023","type":"article-journal","volume":"14"},"uris":["http://www.mendeley.com/documents/?uuid=ce57c552-1da4-444b-8b50-ccaf15ab4c28"]}],"mendeley":{"formattedCitation":"(Helawati et al., 2024)","manualFormatting":"Helawati (2024)","plainTextFormattedCitation":"(Helawati et al., 2024)","previouslyFormattedCitation":"(Helawati et al., 2024)"},"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Helawati (2024)</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14:paraId="10E58C44" w14:textId="28D72348" w:rsidR="009D7CA6" w:rsidRPr="00F27C0E" w:rsidRDefault="009D7CA6" w:rsidP="00864A90">
            <w:pPr>
              <w:ind w:right="4"/>
              <w:rPr>
                <w:rFonts w:ascii="Times New Roman" w:hAnsi="Times New Roman" w:cs="Times New Roman"/>
                <w:sz w:val="24"/>
                <w:szCs w:val="24"/>
              </w:rPr>
            </w:pPr>
            <w:r w:rsidRPr="00F27C0E">
              <w:rPr>
                <w:rFonts w:ascii="Times New Roman" w:hAnsi="Times New Roman" w:cs="Times New Roman"/>
                <w:sz w:val="24"/>
                <w:szCs w:val="24"/>
              </w:rPr>
              <w:t>Pembelajaran menulis puisi berdampak terhadap kemampuan berpikir kreatif peserta didik. Selain itu, dapat menjadi alternatif pemilihan model pembelajaran di kelas.</w:t>
            </w:r>
          </w:p>
        </w:tc>
        <w:tc>
          <w:tcPr>
            <w:tcW w:w="1275" w:type="dxa"/>
            <w:shd w:val="clear" w:color="auto" w:fill="FFFFFF" w:themeFill="background1"/>
            <w:vAlign w:val="center"/>
          </w:tcPr>
          <w:p w14:paraId="71FA6747" w14:textId="0F95CA7E" w:rsidR="009D7CA6" w:rsidRPr="00F27C0E" w:rsidRDefault="009D7CA6" w:rsidP="009D7CA6">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7D7B80BA" w14:textId="77777777" w:rsidR="009D7CA6" w:rsidRPr="00F27C0E" w:rsidRDefault="009D7CA6" w:rsidP="00864A90">
            <w:pPr>
              <w:ind w:right="4"/>
              <w:rPr>
                <w:rFonts w:ascii="Times New Roman" w:hAnsi="Times New Roman" w:cs="Times New Roman"/>
                <w:sz w:val="24"/>
                <w:szCs w:val="24"/>
              </w:rPr>
            </w:pPr>
          </w:p>
        </w:tc>
      </w:tr>
      <w:tr w:rsidR="009D7CA6" w:rsidRPr="00F27C0E" w14:paraId="59F5CD34" w14:textId="06066878" w:rsidTr="00BA0B99">
        <w:tc>
          <w:tcPr>
            <w:tcW w:w="727" w:type="dxa"/>
            <w:shd w:val="clear" w:color="auto" w:fill="FFFFFF" w:themeFill="background1"/>
            <w:vAlign w:val="center"/>
          </w:tcPr>
          <w:p w14:paraId="3D7CD8D1" w14:textId="654857B4" w:rsidR="009D7CA6" w:rsidRPr="00F27C0E" w:rsidRDefault="009D7CA6" w:rsidP="00C41E47">
            <w:pPr>
              <w:ind w:right="4"/>
              <w:jc w:val="center"/>
              <w:rPr>
                <w:rFonts w:ascii="Times New Roman" w:hAnsi="Times New Roman" w:cs="Times New Roman"/>
                <w:sz w:val="24"/>
                <w:szCs w:val="24"/>
              </w:rPr>
            </w:pPr>
            <w:r w:rsidRPr="00F27C0E">
              <w:rPr>
                <w:rFonts w:ascii="Times New Roman" w:hAnsi="Times New Roman" w:cs="Times New Roman"/>
                <w:sz w:val="24"/>
                <w:szCs w:val="24"/>
              </w:rPr>
              <w:t>8.</w:t>
            </w:r>
          </w:p>
        </w:tc>
        <w:tc>
          <w:tcPr>
            <w:tcW w:w="2108" w:type="dxa"/>
            <w:shd w:val="clear" w:color="auto" w:fill="FFFFFF" w:themeFill="background1"/>
            <w:tcMar>
              <w:top w:w="15" w:type="dxa"/>
              <w:left w:w="108" w:type="dxa"/>
              <w:bottom w:w="0" w:type="dxa"/>
              <w:right w:w="108" w:type="dxa"/>
            </w:tcMar>
          </w:tcPr>
          <w:p w14:paraId="0D87F404" w14:textId="0F37A2FE" w:rsidR="009D7CA6" w:rsidRPr="00F27C0E" w:rsidRDefault="009D7CA6" w:rsidP="009E368A">
            <w:pPr>
              <w:ind w:right="4"/>
              <w:rPr>
                <w:rFonts w:ascii="Times New Roman" w:hAnsi="Times New Roman" w:cs="Times New Roman"/>
                <w:sz w:val="24"/>
                <w:szCs w:val="24"/>
              </w:rPr>
            </w:pPr>
            <w:r w:rsidRPr="00F27C0E">
              <w:rPr>
                <w:rFonts w:ascii="Times New Roman" w:hAnsi="Times New Roman" w:cs="Times New Roman"/>
                <w:sz w:val="24"/>
                <w:szCs w:val="24"/>
              </w:rPr>
              <w:t xml:space="preserve">“Pengembangan konte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edukatif mata pelajaran bahasa indonesia materi puisi mts ddi jarasua di kabupaten soppeng”.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uthor":[{"dropping-particle":"","family":"Mubarak","given":"Fadil","non-dropping-particle":"","parse-names":false,"suffix":""},{"dropping-particle":"","family":"Sinaga","given":"Andromeda Valentino","non-dropping-particle":"","parse-names":false,"suffix":""},{"dropping-particle":"","family":"Studi","given":"Program","non-dropping-particle":"","parse-names":false,"suffix":""},{"dropping-particle":"","family":"Pendidikan","given":"Teknologi","non-dropping-particle":"","parse-names":false,"suffix":""},{"dropping-particle":"","family":"Makassar","given":"Universitas Negeri","non-dropping-particle":"","parse-names":false,"suffix":""}],"id":"ITEM-1","issued":{"date-parts":[["0"]]},"title":"Pengembangan konten podcast edukatif mata pelajaran bahasa indonesia materi puisi mts ddi jarasua di kabupaten soppeng","type":"article-journal"},"uris":["http://www.mendeley.com/documents/?uuid=84c98fb1-3e93-4c60-885c-f4f39d309773"]}],"mendeley":{"formattedCitation":"(Mubarak et al., n.d.)","manualFormatting":"Mubarak (2025)","plainTextFormattedCitation":"(Mubarak et al., n.d.)","previouslyFormattedCitation":"(Mubarak et al., n.d.)"},"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Mubarak (2025)</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14:paraId="33A8E398" w14:textId="67E60B27" w:rsidR="009D7CA6" w:rsidRPr="00F27C0E" w:rsidRDefault="009D7CA6" w:rsidP="00864A90">
            <w:pPr>
              <w:ind w:right="4"/>
              <w:rPr>
                <w:rFonts w:ascii="Times New Roman" w:hAnsi="Times New Roman" w:cs="Times New Roman"/>
                <w:sz w:val="24"/>
                <w:szCs w:val="24"/>
              </w:rPr>
            </w:pPr>
            <w:r w:rsidRPr="00F27C0E">
              <w:rPr>
                <w:rFonts w:ascii="Times New Roman" w:hAnsi="Times New Roman" w:cs="Times New Roman"/>
                <w:sz w:val="24"/>
                <w:szCs w:val="24"/>
              </w:rPr>
              <w:t xml:space="preserve">Media konte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edukatif bertema puisi yang dikembangkan Praktis dan Valid untuk digunakan dalam proses pembelajaran puisi di Kelas VIII di MTs DDI Jarasua</w:t>
            </w:r>
          </w:p>
        </w:tc>
        <w:tc>
          <w:tcPr>
            <w:tcW w:w="1275" w:type="dxa"/>
            <w:shd w:val="clear" w:color="auto" w:fill="FFFFFF" w:themeFill="background1"/>
            <w:vAlign w:val="center"/>
          </w:tcPr>
          <w:p w14:paraId="288D3657" w14:textId="00860916" w:rsidR="009D7CA6" w:rsidRPr="00F27C0E" w:rsidRDefault="009D7CA6" w:rsidP="009D7CA6">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3EE271AD" w14:textId="77777777" w:rsidR="009D7CA6" w:rsidRPr="00F27C0E" w:rsidRDefault="009D7CA6" w:rsidP="00864A90">
            <w:pPr>
              <w:ind w:right="4"/>
              <w:rPr>
                <w:rFonts w:ascii="Times New Roman" w:hAnsi="Times New Roman" w:cs="Times New Roman"/>
                <w:sz w:val="24"/>
                <w:szCs w:val="24"/>
              </w:rPr>
            </w:pPr>
          </w:p>
        </w:tc>
      </w:tr>
      <w:tr w:rsidR="009D7CA6" w:rsidRPr="00F27C0E" w14:paraId="02BBB3EC" w14:textId="102FC887" w:rsidTr="00BA0B99">
        <w:tc>
          <w:tcPr>
            <w:tcW w:w="727" w:type="dxa"/>
            <w:shd w:val="clear" w:color="auto" w:fill="FFFFFF" w:themeFill="background1"/>
            <w:vAlign w:val="center"/>
          </w:tcPr>
          <w:p w14:paraId="1A5BDB25" w14:textId="37C3DCE0" w:rsidR="009D7CA6" w:rsidRPr="00F27C0E" w:rsidRDefault="009D7CA6" w:rsidP="00C41E47">
            <w:pPr>
              <w:ind w:right="4"/>
              <w:jc w:val="center"/>
              <w:rPr>
                <w:rFonts w:ascii="Times New Roman" w:hAnsi="Times New Roman" w:cs="Times New Roman"/>
                <w:sz w:val="24"/>
                <w:szCs w:val="24"/>
              </w:rPr>
            </w:pPr>
            <w:r w:rsidRPr="00F27C0E">
              <w:rPr>
                <w:rFonts w:ascii="Times New Roman" w:hAnsi="Times New Roman" w:cs="Times New Roman"/>
                <w:sz w:val="24"/>
                <w:szCs w:val="24"/>
              </w:rPr>
              <w:t>9.</w:t>
            </w:r>
          </w:p>
        </w:tc>
        <w:tc>
          <w:tcPr>
            <w:tcW w:w="2108" w:type="dxa"/>
            <w:shd w:val="clear" w:color="auto" w:fill="FFFFFF" w:themeFill="background1"/>
            <w:tcMar>
              <w:top w:w="15" w:type="dxa"/>
              <w:left w:w="108" w:type="dxa"/>
              <w:bottom w:w="0" w:type="dxa"/>
              <w:right w:w="108" w:type="dxa"/>
            </w:tcMar>
          </w:tcPr>
          <w:p w14:paraId="50F2CBF8" w14:textId="3DFD84E9" w:rsidR="009D7CA6" w:rsidRPr="00F27C0E" w:rsidRDefault="009D7CA6" w:rsidP="00DC55EF">
            <w:pPr>
              <w:ind w:right="4"/>
              <w:rPr>
                <w:rFonts w:ascii="Times New Roman" w:hAnsi="Times New Roman" w:cs="Times New Roman"/>
                <w:sz w:val="24"/>
                <w:szCs w:val="24"/>
              </w:rPr>
            </w:pPr>
            <w:r w:rsidRPr="00F27C0E">
              <w:rPr>
                <w:rFonts w:ascii="Times New Roman" w:hAnsi="Times New Roman" w:cs="Times New Roman"/>
                <w:sz w:val="24"/>
                <w:szCs w:val="24"/>
              </w:rPr>
              <w:t xml:space="preserve">“Pengaruh pengguna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ing terhadap keterampilan berbicara pada mata pelajaran bahasa indonesia siswa sanggar </w:t>
            </w:r>
            <w:r w:rsidR="00D137C3">
              <w:rPr>
                <w:rFonts w:ascii="Times New Roman" w:hAnsi="Times New Roman" w:cs="Times New Roman"/>
                <w:sz w:val="24"/>
                <w:szCs w:val="24"/>
              </w:rPr>
              <w:t>bimbingan</w:t>
            </w:r>
            <w:r w:rsidRPr="00F27C0E">
              <w:rPr>
                <w:rFonts w:ascii="Times New Roman" w:hAnsi="Times New Roman" w:cs="Times New Roman"/>
                <w:sz w:val="24"/>
                <w:szCs w:val="24"/>
              </w:rPr>
              <w:t xml:space="preserve"> kampung bharu Malaysia”.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uthor":[{"dropping-particle":"","family":"Penerapan","given":"Dengan","non-dropping-particle":"","parse-names":false,"suffix":""},{"dropping-particle":"","family":"Fifo","given":"Metode","non-dropping-particle":"","parse-names":false,"suffix":""}],"id":"ITEM-1","issued":{"date-parts":[["2023"]]},"page":"17-23","title":"PENGARUH PENGGUNAAN PODCASTING TERHADAP KETERAMPILAN BERBICARA PADA MATA PELAJARAN BAHASA INDONESIA SISWA SANGGAR BIMNINGAN KAMPUNG BHARU MALAYSIA","type":"article-journal","volume":"10"},"uris":["http://www.mendeley.com/documents/?uuid=8850b374-13ef-4915-8259-ee77455a8d13"]}],"mendeley":{"formattedCitation":"(Penerapan &amp; Fifo, 2023)","manualFormatting":"Penerapan &amp; Fifo, (2023)","plainTextFormattedCitation":"(Penerapan &amp; Fifo, 2023)","previouslyFormattedCitation":"(Penerapan &amp; Fifo,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P</w:t>
            </w:r>
            <w:r w:rsidR="00D137C3">
              <w:rPr>
                <w:rFonts w:ascii="Times New Roman" w:hAnsi="Times New Roman" w:cs="Times New Roman"/>
                <w:noProof/>
                <w:sz w:val="24"/>
                <w:szCs w:val="24"/>
              </w:rPr>
              <w:t>penerapan</w:t>
            </w:r>
            <w:r w:rsidRPr="00F27C0E">
              <w:rPr>
                <w:rFonts w:ascii="Times New Roman" w:hAnsi="Times New Roman" w:cs="Times New Roman"/>
                <w:noProof/>
                <w:sz w:val="24"/>
                <w:szCs w:val="24"/>
              </w:rPr>
              <w:t xml:space="preserve"> &amp; Fifo, (2023)</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14:paraId="0D87C569" w14:textId="00862E65" w:rsidR="009D7CA6" w:rsidRPr="00F27C0E" w:rsidRDefault="009D7CA6" w:rsidP="00864A90">
            <w:pPr>
              <w:ind w:right="4"/>
              <w:rPr>
                <w:rFonts w:ascii="Times New Roman" w:hAnsi="Times New Roman" w:cs="Times New Roman"/>
                <w:sz w:val="24"/>
                <w:szCs w:val="24"/>
              </w:rPr>
            </w:pPr>
            <w:r w:rsidRPr="00F27C0E">
              <w:rPr>
                <w:rFonts w:ascii="Times New Roman" w:hAnsi="Times New Roman" w:cs="Times New Roman"/>
                <w:sz w:val="24"/>
                <w:szCs w:val="24"/>
              </w:rPr>
              <w:t xml:space="preserve">Berdasarkan fenomena yang terjadi, bahwa pengguna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angat direkomendasikan untuk digunakan dalam pembelajaran Bahasa Indonesia.</w:t>
            </w:r>
          </w:p>
        </w:tc>
        <w:tc>
          <w:tcPr>
            <w:tcW w:w="1275" w:type="dxa"/>
            <w:shd w:val="clear" w:color="auto" w:fill="FFFFFF" w:themeFill="background1"/>
            <w:vAlign w:val="center"/>
          </w:tcPr>
          <w:p w14:paraId="29D2C82B" w14:textId="31174525" w:rsidR="009D7CA6" w:rsidRPr="00F27C0E" w:rsidRDefault="009D7CA6" w:rsidP="009D7CA6">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142C8BE2" w14:textId="77777777" w:rsidR="009D7CA6" w:rsidRPr="00F27C0E" w:rsidRDefault="009D7CA6" w:rsidP="00864A90">
            <w:pPr>
              <w:ind w:right="4"/>
              <w:rPr>
                <w:rFonts w:ascii="Times New Roman" w:hAnsi="Times New Roman" w:cs="Times New Roman"/>
                <w:sz w:val="24"/>
                <w:szCs w:val="24"/>
              </w:rPr>
            </w:pPr>
          </w:p>
        </w:tc>
      </w:tr>
      <w:tr w:rsidR="009D7CA6" w:rsidRPr="00F27C0E" w14:paraId="5D17B7EF" w14:textId="0BFF105B" w:rsidTr="00BA0B99">
        <w:tc>
          <w:tcPr>
            <w:tcW w:w="727" w:type="dxa"/>
            <w:shd w:val="clear" w:color="auto" w:fill="FFFFFF" w:themeFill="background1"/>
            <w:vAlign w:val="center"/>
          </w:tcPr>
          <w:p w14:paraId="73779CCC" w14:textId="0FBDD405" w:rsidR="009D7CA6" w:rsidRPr="00F27C0E" w:rsidRDefault="009D7CA6" w:rsidP="00C41E47">
            <w:pPr>
              <w:ind w:right="4"/>
              <w:jc w:val="center"/>
              <w:rPr>
                <w:rFonts w:ascii="Times New Roman" w:hAnsi="Times New Roman" w:cs="Times New Roman"/>
                <w:sz w:val="24"/>
                <w:szCs w:val="24"/>
              </w:rPr>
            </w:pPr>
            <w:r w:rsidRPr="00F27C0E">
              <w:rPr>
                <w:rFonts w:ascii="Times New Roman" w:hAnsi="Times New Roman" w:cs="Times New Roman"/>
                <w:sz w:val="24"/>
                <w:szCs w:val="24"/>
              </w:rPr>
              <w:t>10.</w:t>
            </w:r>
          </w:p>
        </w:tc>
        <w:tc>
          <w:tcPr>
            <w:tcW w:w="2108" w:type="dxa"/>
            <w:shd w:val="clear" w:color="auto" w:fill="FFFFFF" w:themeFill="background1"/>
            <w:tcMar>
              <w:top w:w="15" w:type="dxa"/>
              <w:left w:w="108" w:type="dxa"/>
              <w:bottom w:w="0" w:type="dxa"/>
              <w:right w:w="108" w:type="dxa"/>
            </w:tcMar>
          </w:tcPr>
          <w:p w14:paraId="4EC72283" w14:textId="42045494" w:rsidR="009D7CA6" w:rsidRPr="00F27C0E" w:rsidRDefault="009D7CA6" w:rsidP="00DC55EF">
            <w:pPr>
              <w:ind w:right="4"/>
              <w:rPr>
                <w:rFonts w:ascii="Times New Roman" w:hAnsi="Times New Roman" w:cs="Times New Roman"/>
                <w:sz w:val="24"/>
                <w:szCs w:val="24"/>
              </w:rPr>
            </w:pPr>
            <w:r w:rsidRPr="00F27C0E">
              <w:rPr>
                <w:rFonts w:ascii="Times New Roman" w:hAnsi="Times New Roman" w:cs="Times New Roman"/>
                <w:sz w:val="24"/>
                <w:szCs w:val="24"/>
              </w:rPr>
              <w:t xml:space="preserve">“Meningkatkan Penguasaan Kosakata Bahasa “.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Penguasaan kosakata Bahasa Indonesia merupakan salah satu aspek penting dalam kemampuan berbahasa yang harus dikuasai oleh siswa, terutama di tingkat Madrasah Ibtidaiyah (MI). Kosakata yang luas dan variatif menjadi fondasi utama dalam memahami teks, menyampaikan ide, serta berkomunikasi dengan baik dalam bahasa Indonesia. Metode penelitian menggunakan pendekatan kualitatif dengan fokus pada analisis mendalam terhadap pengalaman siswa dan guru di MI Nurul Islam Labruk Kidul Kabupaten Lumajang yang telah menggunakan media audio dalam pembelajaran kosakata pada mata pelajaran Bahasa Indonesia. Teknik Pengumpulan Data melalui wawancara, observasi, dan analisis dokumen. Hasil temuan dalam penelitian ini yaitu semakin meningkatnya motivasi belajar peserta didik, peserta didik dapat terfasilitasi pemahaman kosakata dengan lebih mudah, peserta didik aktif terlibat dalam proses pembelajaran, serta dapat meningkatkan keterampilan berbicara peserta didik pada mata pelajaran Bahasa Indonesia dengan menggunakan media audio.","author":[{"dropping-particle":"","family":"Shofiyah","given":"Siti","non-dropping-particle":"","parse-names":false,"suffix":""},{"dropping-particle":"","family":"Khoiriyah","given":"Ana","non-dropping-particle":"","parse-names":false,"suffix":""}],"id":"ITEM-1","issue":"02","issued":{"date-parts":[["2023"]]},"title":"Meningkatkan Penguasaan Kosakata Bahasa","type":"article-journal","volume":"02"},"uris":["http://www.mendeley.com/documents/?uuid=26a87a34-ea71-4e9b-ae4e-cf66d7bb32ea"]}],"mendeley":{"formattedCitation":"(Shofiyah &amp; Khoiriyah, 2023)","manualFormatting":"Shofiyah &amp; Khoiriyah, (2023)","plainTextFormattedCitation":"(Shofiyah &amp; Khoiriyah, 2023)","previouslyFormattedCitation":"(Shofiyah &amp; Khoiriyah,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hofiyah &amp; Khoiriyah, (2023)</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14:paraId="4883E4B7" w14:textId="2FBCAF47" w:rsidR="009D7CA6" w:rsidRPr="00F27C0E" w:rsidRDefault="009D7CA6" w:rsidP="00864A90">
            <w:pPr>
              <w:ind w:right="4"/>
              <w:rPr>
                <w:rFonts w:ascii="Times New Roman" w:hAnsi="Times New Roman" w:cs="Times New Roman"/>
                <w:sz w:val="24"/>
                <w:szCs w:val="24"/>
              </w:rPr>
            </w:pPr>
            <w:r w:rsidRPr="00F27C0E">
              <w:rPr>
                <w:rFonts w:ascii="Times New Roman" w:hAnsi="Times New Roman" w:cs="Times New Roman"/>
                <w:sz w:val="24"/>
                <w:szCs w:val="24"/>
              </w:rPr>
              <w:t>Penggunaan media audio dalam pembelajaran Bahasa Indonesia meningkatkan penguasaan pemahaman. Ini dapat menjadi solusi untuk berbagai pendekatan pembelajaran Bahasa Indonesia.</w:t>
            </w:r>
          </w:p>
        </w:tc>
        <w:tc>
          <w:tcPr>
            <w:tcW w:w="1275" w:type="dxa"/>
            <w:shd w:val="clear" w:color="auto" w:fill="FFFFFF" w:themeFill="background1"/>
            <w:vAlign w:val="center"/>
          </w:tcPr>
          <w:p w14:paraId="7A2D6A40" w14:textId="64C4601A" w:rsidR="009D7CA6" w:rsidRPr="00F27C0E" w:rsidRDefault="009D7CA6" w:rsidP="009D7CA6">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53232FD3" w14:textId="77777777" w:rsidR="009D7CA6" w:rsidRPr="00F27C0E" w:rsidRDefault="009D7CA6" w:rsidP="00864A90">
            <w:pPr>
              <w:ind w:right="4"/>
              <w:rPr>
                <w:rFonts w:ascii="Times New Roman" w:hAnsi="Times New Roman" w:cs="Times New Roman"/>
                <w:sz w:val="24"/>
                <w:szCs w:val="24"/>
              </w:rPr>
            </w:pPr>
          </w:p>
        </w:tc>
      </w:tr>
      <w:tr w:rsidR="009D7CA6" w:rsidRPr="00F27C0E" w14:paraId="58411938" w14:textId="07EE9769" w:rsidTr="00BA0B99">
        <w:tc>
          <w:tcPr>
            <w:tcW w:w="727" w:type="dxa"/>
            <w:shd w:val="clear" w:color="auto" w:fill="FFFFFF" w:themeFill="background1"/>
            <w:vAlign w:val="center"/>
          </w:tcPr>
          <w:p w14:paraId="394AEF19" w14:textId="26CC030A" w:rsidR="009D7CA6" w:rsidRPr="00F27C0E" w:rsidRDefault="009D7CA6" w:rsidP="00C41E47">
            <w:pPr>
              <w:ind w:right="4"/>
              <w:jc w:val="center"/>
              <w:rPr>
                <w:rFonts w:ascii="Times New Roman" w:hAnsi="Times New Roman" w:cs="Times New Roman"/>
                <w:sz w:val="24"/>
                <w:szCs w:val="24"/>
              </w:rPr>
            </w:pPr>
            <w:r w:rsidRPr="00F27C0E">
              <w:rPr>
                <w:rFonts w:ascii="Times New Roman" w:hAnsi="Times New Roman" w:cs="Times New Roman"/>
                <w:sz w:val="24"/>
                <w:szCs w:val="24"/>
              </w:rPr>
              <w:t>11.</w:t>
            </w:r>
          </w:p>
        </w:tc>
        <w:tc>
          <w:tcPr>
            <w:tcW w:w="2108" w:type="dxa"/>
            <w:shd w:val="clear" w:color="auto" w:fill="FFFFFF" w:themeFill="background1"/>
            <w:tcMar>
              <w:top w:w="15" w:type="dxa"/>
              <w:left w:w="108" w:type="dxa"/>
              <w:bottom w:w="0" w:type="dxa"/>
              <w:right w:w="108" w:type="dxa"/>
            </w:tcMar>
          </w:tcPr>
          <w:p w14:paraId="0AC366C1" w14:textId="20EECF7C" w:rsidR="009D7CA6" w:rsidRPr="00F27C0E" w:rsidRDefault="009D7CA6" w:rsidP="00DC55EF">
            <w:pPr>
              <w:ind w:right="4"/>
              <w:rPr>
                <w:rFonts w:ascii="Times New Roman" w:hAnsi="Times New Roman" w:cs="Times New Roman"/>
                <w:sz w:val="24"/>
                <w:szCs w:val="24"/>
              </w:rPr>
            </w:pPr>
            <w:r w:rsidRPr="00F27C0E">
              <w:rPr>
                <w:rFonts w:ascii="Times New Roman" w:hAnsi="Times New Roman" w:cs="Times New Roman"/>
                <w:sz w:val="24"/>
                <w:szCs w:val="24"/>
              </w:rPr>
              <w:t xml:space="preserve">“Literasi Dalam Media Pembelajaran Bahasa Indonesia Di Madrasah Ibtidaiyah (Mi) Muhammadiyah Toyareka Purbalingga”.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 Toyareka Purbalingga, menganalisis pencapaian hasil yang sudah dicapai pada proses pemanfaatan literasi media pembelajaran bahasa Indonesia di MI Muhammadiyah Toyareka. …","author":[{"dropping-particle":"","family":"Metros","given":"P","non-dropping-particle":"","parse-names":false,"suffix":""}],"id":"ITEM-1","issue":"Mi","issued":{"date-parts":[["2022"]]},"title":"Literasi Dalam Media Pembelajaran Bahasa Indonesia Di Madrasah Ibtidaiyah (Mi) Muhammadiyah Toyareka Purbalingga","type":"article-journal"},"uris":["http://www.mendeley.com/documents/?uuid=cd97e8b9-754c-4a35-9097-a67987368089"]}],"mendeley":{"formattedCitation":"(Metros, 2022)","manualFormatting":"Metros, (2022)","plainTextFormattedCitation":"(Metros, 2022)","previouslyFormattedCitation":"(Metros, 2022)"},"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Metros, (2022)</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14:paraId="0549B755" w14:textId="629CBB0A" w:rsidR="009D7CA6" w:rsidRPr="00F27C0E" w:rsidRDefault="009D7CA6" w:rsidP="00864A90">
            <w:pPr>
              <w:ind w:right="4"/>
              <w:rPr>
                <w:rFonts w:ascii="Times New Roman" w:hAnsi="Times New Roman" w:cs="Times New Roman"/>
                <w:sz w:val="24"/>
                <w:szCs w:val="24"/>
              </w:rPr>
            </w:pPr>
            <w:r w:rsidRPr="00F27C0E">
              <w:rPr>
                <w:rFonts w:ascii="Times New Roman" w:hAnsi="Times New Roman" w:cs="Times New Roman"/>
                <w:sz w:val="24"/>
                <w:szCs w:val="24"/>
              </w:rPr>
              <w:t>Data menunjukkan bahwa p</w:t>
            </w:r>
            <w:r w:rsidR="00D137C3">
              <w:rPr>
                <w:rFonts w:ascii="Times New Roman" w:hAnsi="Times New Roman" w:cs="Times New Roman"/>
                <w:sz w:val="24"/>
                <w:szCs w:val="24"/>
              </w:rPr>
              <w:t>penerapan</w:t>
            </w:r>
            <w:r w:rsidRPr="00F27C0E">
              <w:rPr>
                <w:rFonts w:ascii="Times New Roman" w:hAnsi="Times New Roman" w:cs="Times New Roman"/>
                <w:sz w:val="24"/>
                <w:szCs w:val="24"/>
              </w:rPr>
              <w:t xml:space="preserve"> literasi dalam media pembelajaran membantu pembelajaran bahasa Indonesia di MI Muhammadiyah Toyareka Purbalingga.</w:t>
            </w:r>
          </w:p>
        </w:tc>
        <w:tc>
          <w:tcPr>
            <w:tcW w:w="1275" w:type="dxa"/>
            <w:shd w:val="clear" w:color="auto" w:fill="FFFFFF" w:themeFill="background1"/>
            <w:vAlign w:val="center"/>
          </w:tcPr>
          <w:p w14:paraId="590E98A5" w14:textId="5CA7AB9C" w:rsidR="009D7CA6" w:rsidRPr="00F27C0E" w:rsidRDefault="009D7CA6" w:rsidP="009D7CA6">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67333DE1" w14:textId="77777777" w:rsidR="009D7CA6" w:rsidRPr="00F27C0E" w:rsidRDefault="009D7CA6" w:rsidP="00864A90">
            <w:pPr>
              <w:ind w:right="4"/>
              <w:rPr>
                <w:rFonts w:ascii="Times New Roman" w:hAnsi="Times New Roman" w:cs="Times New Roman"/>
                <w:sz w:val="24"/>
                <w:szCs w:val="24"/>
              </w:rPr>
            </w:pPr>
          </w:p>
        </w:tc>
      </w:tr>
      <w:tr w:rsidR="009D7CA6" w:rsidRPr="00F27C0E" w14:paraId="3E086038" w14:textId="33D9DD6C" w:rsidTr="00BA0B99">
        <w:tc>
          <w:tcPr>
            <w:tcW w:w="727" w:type="dxa"/>
            <w:shd w:val="clear" w:color="auto" w:fill="FFFFFF" w:themeFill="background1"/>
            <w:vAlign w:val="center"/>
          </w:tcPr>
          <w:p w14:paraId="24A3AB2B" w14:textId="147E7FF4" w:rsidR="009D7CA6" w:rsidRPr="00F27C0E" w:rsidRDefault="009D7CA6" w:rsidP="00C41E47">
            <w:pPr>
              <w:ind w:right="4"/>
              <w:jc w:val="center"/>
              <w:rPr>
                <w:rFonts w:ascii="Times New Roman" w:hAnsi="Times New Roman" w:cs="Times New Roman"/>
                <w:sz w:val="24"/>
                <w:szCs w:val="24"/>
              </w:rPr>
            </w:pPr>
            <w:r w:rsidRPr="00F27C0E">
              <w:rPr>
                <w:rFonts w:ascii="Times New Roman" w:hAnsi="Times New Roman" w:cs="Times New Roman"/>
                <w:sz w:val="24"/>
                <w:szCs w:val="24"/>
              </w:rPr>
              <w:t>12.</w:t>
            </w:r>
          </w:p>
        </w:tc>
        <w:tc>
          <w:tcPr>
            <w:tcW w:w="2108" w:type="dxa"/>
            <w:shd w:val="clear" w:color="auto" w:fill="FFFFFF" w:themeFill="background1"/>
            <w:tcMar>
              <w:top w:w="15" w:type="dxa"/>
              <w:left w:w="108" w:type="dxa"/>
              <w:bottom w:w="0" w:type="dxa"/>
              <w:right w:w="108" w:type="dxa"/>
            </w:tcMar>
          </w:tcPr>
          <w:p w14:paraId="35EA4D04" w14:textId="3B9D199E" w:rsidR="009D7CA6" w:rsidRPr="00F27C0E" w:rsidRDefault="009D7CA6" w:rsidP="00DC55EF">
            <w:pPr>
              <w:ind w:right="4"/>
              <w:rPr>
                <w:rFonts w:ascii="Times New Roman" w:hAnsi="Times New Roman" w:cs="Times New Roman"/>
                <w:sz w:val="24"/>
                <w:szCs w:val="24"/>
              </w:rPr>
            </w:pPr>
            <w:r w:rsidRPr="00F27C0E">
              <w:rPr>
                <w:rFonts w:ascii="Times New Roman" w:hAnsi="Times New Roman" w:cs="Times New Roman"/>
                <w:sz w:val="24"/>
                <w:szCs w:val="24"/>
              </w:rPr>
              <w:t>“P</w:t>
            </w:r>
            <w:r w:rsidR="00D137C3">
              <w:rPr>
                <w:rFonts w:ascii="Times New Roman" w:hAnsi="Times New Roman" w:cs="Times New Roman"/>
                <w:sz w:val="24"/>
                <w:szCs w:val="24"/>
              </w:rPr>
              <w:t>penerapan</w:t>
            </w:r>
            <w:r w:rsidRPr="00F27C0E">
              <w:rPr>
                <w:rFonts w:ascii="Times New Roman" w:hAnsi="Times New Roman" w:cs="Times New Roman"/>
                <w:sz w:val="24"/>
                <w:szCs w:val="24"/>
              </w:rPr>
              <w:t xml:space="preserve"> teknologi di kurikulum merdeka pada buku teks bahasa indonesia kelas xi intan pariwara”.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uthor":[{"dropping-particle":"","family":"Indonesia","given":"Bahasa","non-dropping-particle":"","parse-names":false,"suffix":""},{"dropping-particle":"","family":"Xi","given":"Kelas","non-dropping-particle":"","parse-names":false,"suffix":""},{"dropping-particle":"","family":"Pariwara","given":"Intan","non-dropping-particle":"","parse-names":false,"suffix":""}],"id":"ITEM-1","issue":"1","issued":{"date-parts":[["0"]]},"page":"37-51","title":"PENERAPAN TEKNOLOGI DI KURIKULUM MERDEKA PADA BUKU TEKS BAHASA INDONESIA KELAS XI INTAN PARIWARA Cintia","type":"article-journal","volume":"10"},"uris":["http://www.mendeley.com/documents/?uuid=dbba7677-df5e-4fa8-b873-c3a67ce03afb"]}],"mendeley":{"formattedCitation":"(Indonesia et al., n.d.)","manualFormatting":"Cintia, (2025)","plainTextFormattedCitation":"(Indonesia et al., n.d.)","previouslyFormattedCitation":"(Indonesia et al., n.d.)"},"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Cintia, (2025)</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14:paraId="7899555C" w14:textId="1C6F5F3A" w:rsidR="009D7CA6" w:rsidRPr="00F27C0E" w:rsidRDefault="009D7CA6" w:rsidP="00864A90">
            <w:pPr>
              <w:ind w:right="4"/>
              <w:rPr>
                <w:rFonts w:ascii="Times New Roman" w:hAnsi="Times New Roman" w:cs="Times New Roman"/>
                <w:sz w:val="24"/>
                <w:szCs w:val="24"/>
              </w:rPr>
            </w:pPr>
            <w:r w:rsidRPr="00F27C0E">
              <w:rPr>
                <w:rFonts w:ascii="Times New Roman" w:hAnsi="Times New Roman" w:cs="Times New Roman"/>
                <w:sz w:val="24"/>
                <w:szCs w:val="24"/>
              </w:rPr>
              <w:t>Terdapat tiga macam media pembelajaran berbasis teknologi yang ditetapkan di buku teks Bahasa Indonesia kelas XI terbitan Intan Pariwara di Kurikulum Merdeka yakni media visual, media audio, dan media audio visual.</w:t>
            </w:r>
          </w:p>
        </w:tc>
        <w:tc>
          <w:tcPr>
            <w:tcW w:w="1275" w:type="dxa"/>
            <w:shd w:val="clear" w:color="auto" w:fill="FFFFFF" w:themeFill="background1"/>
            <w:vAlign w:val="center"/>
          </w:tcPr>
          <w:p w14:paraId="29898437" w14:textId="276F5FE2" w:rsidR="009D7CA6" w:rsidRPr="00F27C0E" w:rsidRDefault="009D7CA6" w:rsidP="009D7CA6">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4810354D" w14:textId="77777777" w:rsidR="009D7CA6" w:rsidRPr="00F27C0E" w:rsidRDefault="009D7CA6" w:rsidP="00864A90">
            <w:pPr>
              <w:ind w:right="4"/>
              <w:rPr>
                <w:rFonts w:ascii="Times New Roman" w:hAnsi="Times New Roman" w:cs="Times New Roman"/>
                <w:sz w:val="24"/>
                <w:szCs w:val="24"/>
              </w:rPr>
            </w:pPr>
          </w:p>
        </w:tc>
      </w:tr>
      <w:tr w:rsidR="009D7CA6" w:rsidRPr="00F27C0E" w14:paraId="17E1C35B" w14:textId="30D9A63D" w:rsidTr="00BA0B99">
        <w:tc>
          <w:tcPr>
            <w:tcW w:w="727" w:type="dxa"/>
            <w:shd w:val="clear" w:color="auto" w:fill="FFFFFF" w:themeFill="background1"/>
            <w:vAlign w:val="center"/>
          </w:tcPr>
          <w:p w14:paraId="06B48218" w14:textId="352EC859" w:rsidR="009D7CA6" w:rsidRPr="00F27C0E" w:rsidRDefault="009D7CA6" w:rsidP="00C41E47">
            <w:pPr>
              <w:ind w:right="4"/>
              <w:jc w:val="center"/>
              <w:rPr>
                <w:rFonts w:ascii="Times New Roman" w:hAnsi="Times New Roman" w:cs="Times New Roman"/>
                <w:sz w:val="24"/>
                <w:szCs w:val="24"/>
              </w:rPr>
            </w:pPr>
            <w:r w:rsidRPr="00F27C0E">
              <w:rPr>
                <w:rFonts w:ascii="Times New Roman" w:hAnsi="Times New Roman" w:cs="Times New Roman"/>
                <w:sz w:val="24"/>
                <w:szCs w:val="24"/>
              </w:rPr>
              <w:t>13.</w:t>
            </w:r>
          </w:p>
        </w:tc>
        <w:tc>
          <w:tcPr>
            <w:tcW w:w="2108" w:type="dxa"/>
            <w:shd w:val="clear" w:color="auto" w:fill="FFFFFF" w:themeFill="background1"/>
            <w:tcMar>
              <w:top w:w="15" w:type="dxa"/>
              <w:left w:w="108" w:type="dxa"/>
              <w:bottom w:w="0" w:type="dxa"/>
              <w:right w:w="108" w:type="dxa"/>
            </w:tcMar>
          </w:tcPr>
          <w:p w14:paraId="55EF7975" w14:textId="17F3CB2D" w:rsidR="009D7CA6" w:rsidRPr="00F27C0E" w:rsidRDefault="009D7CA6" w:rsidP="00DC55EF">
            <w:pPr>
              <w:ind w:right="4"/>
              <w:rPr>
                <w:rFonts w:ascii="Times New Roman" w:hAnsi="Times New Roman" w:cs="Times New Roman"/>
                <w:sz w:val="24"/>
                <w:szCs w:val="24"/>
              </w:rPr>
            </w:pPr>
            <w:r w:rsidRPr="00F27C0E">
              <w:rPr>
                <w:rFonts w:ascii="Times New Roman" w:hAnsi="Times New Roman" w:cs="Times New Roman"/>
                <w:sz w:val="24"/>
                <w:szCs w:val="24"/>
              </w:rPr>
              <w:t xml:space="preserve">Kemampuan Menyimak sebagai Pondasi “Pengembangan Keterampilan Berbahasa Siswa Kelas Rendah pada Mata Pelajaran Bahasa Indonesia”.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uthor":[{"dropping-particle":"","family":"Ubaidillah","given":"Muhamad Irsad","non-dropping-particle":"","parse-names":false,"suffix":""},{"dropping-particle":"","family":"Holis","given":"Ade","non-dropping-particle":"","parse-names":false,"suffix":""}],"id":"ITEM-1","issued":{"date-parts":[["2025"]]},"page":"439-448","title":"Kemampuan Menyimak sebagai Pondasi Pengembangan Keterampilan Berbahasa Siswa Kelas Rendah pada Mata Pelajaran Bahasa Indonesia","type":"article-journal","volume":"5"},"uris":["http://www.mendeley.com/documents/?uuid=5cbfd812-d37e-410e-b4cf-9d611ae730fa"]}],"mendeley":{"formattedCitation":"(Ubaidillah &amp; Holis, 2025)","manualFormatting":"Ubaidillah &amp; Holis, (2025)","plainTextFormattedCitation":"(Ubaidillah &amp; Holis, 2025)","previouslyFormattedCitation":"(Ubaidillah &amp; Holis, 2025)"},"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Ubaidillah &amp; Holis, (2025)</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14:paraId="5F136AD0" w14:textId="38D6330F" w:rsidR="009D7CA6" w:rsidRPr="00F27C0E" w:rsidRDefault="009D7CA6" w:rsidP="00864A90">
            <w:pPr>
              <w:ind w:right="4"/>
              <w:rPr>
                <w:rFonts w:ascii="Times New Roman" w:hAnsi="Times New Roman" w:cs="Times New Roman"/>
                <w:sz w:val="24"/>
                <w:szCs w:val="24"/>
              </w:rPr>
            </w:pPr>
            <w:r w:rsidRPr="00F27C0E">
              <w:rPr>
                <w:rFonts w:ascii="Times New Roman" w:hAnsi="Times New Roman" w:cs="Times New Roman"/>
                <w:sz w:val="24"/>
                <w:szCs w:val="24"/>
              </w:rPr>
              <w:t>Karena kurangnya variasi metode pembelajaran, kurangnya penggunaan media interaktif, dan kurangnya ke</w:t>
            </w:r>
            <w:r w:rsidR="00D137C3">
              <w:rPr>
                <w:rFonts w:ascii="Times New Roman" w:hAnsi="Times New Roman" w:cs="Times New Roman"/>
                <w:sz w:val="24"/>
                <w:szCs w:val="24"/>
              </w:rPr>
              <w:t>bisa</w:t>
            </w:r>
            <w:r w:rsidRPr="00F27C0E">
              <w:rPr>
                <w:rFonts w:ascii="Times New Roman" w:hAnsi="Times New Roman" w:cs="Times New Roman"/>
                <w:sz w:val="24"/>
                <w:szCs w:val="24"/>
              </w:rPr>
              <w:t>aan membaca dan mendengarkan cerita di lingkungan rumah, keterampilan menyimak yang buruk</w:t>
            </w:r>
          </w:p>
        </w:tc>
        <w:tc>
          <w:tcPr>
            <w:tcW w:w="1275" w:type="dxa"/>
            <w:shd w:val="clear" w:color="auto" w:fill="FFFFFF" w:themeFill="background1"/>
            <w:vAlign w:val="center"/>
          </w:tcPr>
          <w:p w14:paraId="2DD560B4" w14:textId="76BE1D44" w:rsidR="009D7CA6" w:rsidRPr="00F27C0E" w:rsidRDefault="009D7CA6" w:rsidP="009D7CA6">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28CB2EC7" w14:textId="77777777" w:rsidR="009D7CA6" w:rsidRPr="00F27C0E" w:rsidRDefault="009D7CA6" w:rsidP="00864A90">
            <w:pPr>
              <w:ind w:right="4"/>
              <w:rPr>
                <w:rFonts w:ascii="Times New Roman" w:hAnsi="Times New Roman" w:cs="Times New Roman"/>
                <w:sz w:val="24"/>
                <w:szCs w:val="24"/>
              </w:rPr>
            </w:pPr>
          </w:p>
        </w:tc>
      </w:tr>
      <w:tr w:rsidR="009D7CA6" w:rsidRPr="00F27C0E" w14:paraId="09351E19" w14:textId="15CE601D" w:rsidTr="00BA0B99">
        <w:tc>
          <w:tcPr>
            <w:tcW w:w="727" w:type="dxa"/>
            <w:shd w:val="clear" w:color="auto" w:fill="FFFFFF" w:themeFill="background1"/>
            <w:vAlign w:val="center"/>
          </w:tcPr>
          <w:p w14:paraId="36DC61F6" w14:textId="40D1123B" w:rsidR="009D7CA6" w:rsidRPr="00F27C0E" w:rsidRDefault="009D7CA6" w:rsidP="00C41E47">
            <w:pPr>
              <w:ind w:right="4"/>
              <w:jc w:val="center"/>
              <w:rPr>
                <w:rFonts w:ascii="Times New Roman" w:hAnsi="Times New Roman" w:cs="Times New Roman"/>
                <w:sz w:val="24"/>
                <w:szCs w:val="24"/>
              </w:rPr>
            </w:pPr>
            <w:r w:rsidRPr="00F27C0E">
              <w:rPr>
                <w:rFonts w:ascii="Times New Roman" w:hAnsi="Times New Roman" w:cs="Times New Roman"/>
                <w:sz w:val="24"/>
                <w:szCs w:val="24"/>
              </w:rPr>
              <w:t>14.</w:t>
            </w:r>
          </w:p>
        </w:tc>
        <w:tc>
          <w:tcPr>
            <w:tcW w:w="2108" w:type="dxa"/>
            <w:shd w:val="clear" w:color="auto" w:fill="FFFFFF" w:themeFill="background1"/>
            <w:tcMar>
              <w:top w:w="15" w:type="dxa"/>
              <w:left w:w="108" w:type="dxa"/>
              <w:bottom w:w="0" w:type="dxa"/>
              <w:right w:w="108" w:type="dxa"/>
            </w:tcMar>
          </w:tcPr>
          <w:p w14:paraId="3FA6D8A2" w14:textId="6166A93D" w:rsidR="009D7CA6" w:rsidRPr="00F27C0E" w:rsidRDefault="009D7CA6" w:rsidP="00A92708">
            <w:pPr>
              <w:ind w:right="4"/>
              <w:rPr>
                <w:rFonts w:ascii="Times New Roman" w:hAnsi="Times New Roman" w:cs="Times New Roman"/>
                <w:sz w:val="24"/>
                <w:szCs w:val="24"/>
              </w:rPr>
            </w:pPr>
            <w:r w:rsidRPr="00F27C0E">
              <w:rPr>
                <w:rFonts w:ascii="Times New Roman" w:hAnsi="Times New Roman" w:cs="Times New Roman"/>
                <w:sz w:val="24"/>
                <w:szCs w:val="24"/>
              </w:rPr>
              <w:t xml:space="preserve">“Pengembangan audio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Bahasa Indonesia topik cerita rakyat hikayat kelas x SMA”. oleh Yusrica Paulina, (2022)</w:t>
            </w:r>
          </w:p>
        </w:tc>
        <w:tc>
          <w:tcPr>
            <w:tcW w:w="2552" w:type="dxa"/>
            <w:shd w:val="clear" w:color="auto" w:fill="FFFFFF" w:themeFill="background1"/>
            <w:tcMar>
              <w:top w:w="15" w:type="dxa"/>
              <w:left w:w="108" w:type="dxa"/>
              <w:bottom w:w="0" w:type="dxa"/>
              <w:right w:w="108" w:type="dxa"/>
            </w:tcMar>
          </w:tcPr>
          <w:p w14:paraId="7ED19684" w14:textId="13E3C8BB" w:rsidR="009D7CA6" w:rsidRPr="00F27C0E" w:rsidRDefault="009D7CA6" w:rsidP="00864A90">
            <w:pPr>
              <w:ind w:right="4"/>
              <w:rPr>
                <w:rFonts w:ascii="Times New Roman" w:hAnsi="Times New Roman" w:cs="Times New Roman"/>
                <w:sz w:val="24"/>
                <w:szCs w:val="24"/>
              </w:rPr>
            </w:pPr>
            <w:r w:rsidRPr="00F27C0E">
              <w:rPr>
                <w:rFonts w:ascii="Times New Roman" w:hAnsi="Times New Roman" w:cs="Times New Roman"/>
                <w:sz w:val="24"/>
                <w:szCs w:val="24"/>
              </w:rPr>
              <w:t xml:space="preserve">Dari uji validitas media audio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memenuhi kriteria valid dan layak digunakan berdasarkan hasil presentase dari ahli media dan ahli materi.</w:t>
            </w:r>
          </w:p>
        </w:tc>
        <w:tc>
          <w:tcPr>
            <w:tcW w:w="1275" w:type="dxa"/>
            <w:shd w:val="clear" w:color="auto" w:fill="FFFFFF" w:themeFill="background1"/>
            <w:vAlign w:val="center"/>
          </w:tcPr>
          <w:p w14:paraId="022E7F50" w14:textId="7675B46F" w:rsidR="009D7CA6" w:rsidRPr="00F27C0E" w:rsidRDefault="009D7CA6" w:rsidP="009D7CA6">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2949E784" w14:textId="77777777" w:rsidR="009D7CA6" w:rsidRPr="00F27C0E" w:rsidRDefault="009D7CA6" w:rsidP="00864A90">
            <w:pPr>
              <w:ind w:right="4"/>
              <w:rPr>
                <w:rFonts w:ascii="Times New Roman" w:hAnsi="Times New Roman" w:cs="Times New Roman"/>
                <w:sz w:val="24"/>
                <w:szCs w:val="24"/>
              </w:rPr>
            </w:pPr>
          </w:p>
        </w:tc>
      </w:tr>
      <w:tr w:rsidR="009D7CA6" w:rsidRPr="00F27C0E" w14:paraId="2F60A223" w14:textId="13438886" w:rsidTr="00BA0B99">
        <w:tc>
          <w:tcPr>
            <w:tcW w:w="727" w:type="dxa"/>
            <w:shd w:val="clear" w:color="auto" w:fill="FFFFFF" w:themeFill="background1"/>
            <w:vAlign w:val="center"/>
          </w:tcPr>
          <w:p w14:paraId="60306F5B" w14:textId="5F5A1C3F" w:rsidR="009D7CA6" w:rsidRPr="00F27C0E" w:rsidRDefault="009D7CA6" w:rsidP="00C41E47">
            <w:pPr>
              <w:ind w:right="4"/>
              <w:jc w:val="center"/>
              <w:rPr>
                <w:rFonts w:ascii="Times New Roman" w:hAnsi="Times New Roman" w:cs="Times New Roman"/>
                <w:sz w:val="24"/>
                <w:szCs w:val="24"/>
              </w:rPr>
            </w:pPr>
            <w:r w:rsidRPr="00F27C0E">
              <w:rPr>
                <w:rFonts w:ascii="Times New Roman" w:hAnsi="Times New Roman" w:cs="Times New Roman"/>
                <w:sz w:val="24"/>
                <w:szCs w:val="24"/>
              </w:rPr>
              <w:t>15.</w:t>
            </w:r>
          </w:p>
        </w:tc>
        <w:tc>
          <w:tcPr>
            <w:tcW w:w="2108" w:type="dxa"/>
            <w:shd w:val="clear" w:color="auto" w:fill="FFFFFF" w:themeFill="background1"/>
            <w:tcMar>
              <w:top w:w="15" w:type="dxa"/>
              <w:left w:w="108" w:type="dxa"/>
              <w:bottom w:w="0" w:type="dxa"/>
              <w:right w:w="108" w:type="dxa"/>
            </w:tcMar>
          </w:tcPr>
          <w:p w14:paraId="3D2CEA1F" w14:textId="077B8CB0" w:rsidR="009D7CA6" w:rsidRPr="00F27C0E" w:rsidRDefault="009D7CA6" w:rsidP="000F5D81">
            <w:pPr>
              <w:ind w:right="4"/>
              <w:rPr>
                <w:rFonts w:ascii="Times New Roman" w:hAnsi="Times New Roman" w:cs="Times New Roman"/>
                <w:sz w:val="24"/>
                <w:szCs w:val="24"/>
              </w:rPr>
            </w:pPr>
            <w:r w:rsidRPr="00F27C0E">
              <w:rPr>
                <w:rFonts w:ascii="Times New Roman" w:hAnsi="Times New Roman" w:cs="Times New Roman"/>
                <w:sz w:val="24"/>
                <w:szCs w:val="24"/>
              </w:rPr>
              <w:t>“</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alternatif pembelajaran jarak jauh”.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32585/edudikara.v5i2.212","ISSN":"2541-0261","abstract":"Podcast adalah salah satu media komunikasi yang bisa kita manfaatkan bukan saja untuk berkomunikasi dengan orang lain tapi juga saling berbagi informasi yang menarik dan penting. Meskipun kerap kali disebut mirip dengan radio, namun bisa dibilang podcast lebih praktis daripada radio. karena podcast lahir pada generasi digital yang serba cepat dan mudah untuk diakses. Media Podcast sebagai altertnatif pembelajaran jarak jauh bisa menjadi pendukung materi belajar yang akan kita sampaikan pada masa pandemi seperti sat ini sehingga penyampaian materi lebih kratif unik serta menarik terlebih fleksibilitas pendengar kapan  mood unttuk mendengarkan materi ini. Podcast ini disebut efektif karena podcast dapat digunakan sebagai media belajar dan pembelajaran yang variatif, perangkat pemutarnya sederhana dan mudah ditemukan dan dapat didengarkan di mana saja kapan saja bahkan bagi yang terbiasa  multitasking, Podcast ini disebut efisien karena praktis dan ramah bandwidth. Praktis artinya dapat dibawa kemanapun dan hanya membutuhkan ruang penyimpanan yang sedikit dikarenakan ukuran file-nya yang kecil. Melalui podcast, kuota data internet tidak banyak tersedot, sehingga akan meringankan orang tua siswa","author":[{"dropping-particle":"","family":"Sudarmoyo","given":"Sudarmoyo","non-dropping-particle":"","parse-names":false,"suffix":""}],"container-title":"Edudikara: Jurnal Pendidikan dan Pembelajaran","id":"ITEM-1","issue":"2","issued":{"date-parts":[["2020"]]},"page":"65-73","title":"Podcast sebagai Alternatif Media Pembelajaran Jarak Jauh","type":"article-journal","volume":"5"},"uris":["http://www.mendeley.com/documents/?uuid=19c5d633-f34c-4bb7-aede-501bdf9ed1d9"]}],"mendeley":{"formattedCitation":"(Sudarmoyo, 2020)","manualFormatting":"Sudarmoyo, (2020)","plainTextFormattedCitation":"(Sudarmoyo, 2020)","previouslyFormattedCitation":"(Sudarmoyo, 2020)"},"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udarmoyo, (2020)</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14:paraId="7F1E8EF5" w14:textId="2A3D4815" w:rsidR="009D7CA6" w:rsidRPr="00F27C0E" w:rsidRDefault="009D7CA6" w:rsidP="00864A90">
            <w:pPr>
              <w:ind w:right="4"/>
              <w:rPr>
                <w:rFonts w:ascii="Times New Roman" w:hAnsi="Times New Roman" w:cs="Times New Roman"/>
                <w:sz w:val="24"/>
                <w:szCs w:val="24"/>
              </w:rPr>
            </w:pPr>
            <w:r w:rsidRPr="00F27C0E">
              <w:rPr>
                <w:rFonts w:ascii="Times New Roman" w:hAnsi="Times New Roman" w:cs="Times New Roman"/>
                <w:sz w:val="24"/>
                <w:szCs w:val="24"/>
              </w:rPr>
              <w:t xml:space="preserve">Meringankan orangtua dalam pembelajaran jarak jauh karena tidak menyedot banyak kuota data internet </w:t>
            </w:r>
          </w:p>
        </w:tc>
        <w:tc>
          <w:tcPr>
            <w:tcW w:w="1275" w:type="dxa"/>
            <w:shd w:val="clear" w:color="auto" w:fill="FFFFFF" w:themeFill="background1"/>
            <w:vAlign w:val="center"/>
          </w:tcPr>
          <w:p w14:paraId="69A3599D" w14:textId="1C97F48C" w:rsidR="009D7CA6" w:rsidRPr="00F27C0E" w:rsidRDefault="009D7CA6" w:rsidP="009D7CA6">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20D940CB" w14:textId="77777777" w:rsidR="009D7CA6" w:rsidRPr="00F27C0E" w:rsidRDefault="009D7CA6" w:rsidP="00864A90">
            <w:pPr>
              <w:ind w:right="4"/>
              <w:rPr>
                <w:rFonts w:ascii="Times New Roman" w:hAnsi="Times New Roman" w:cs="Times New Roman"/>
                <w:sz w:val="24"/>
                <w:szCs w:val="24"/>
              </w:rPr>
            </w:pPr>
          </w:p>
        </w:tc>
      </w:tr>
      <w:tr w:rsidR="009D7CA6" w:rsidRPr="00F27C0E" w14:paraId="08BB042C" w14:textId="4997637E" w:rsidTr="00BA0B99">
        <w:tc>
          <w:tcPr>
            <w:tcW w:w="727" w:type="dxa"/>
            <w:shd w:val="clear" w:color="auto" w:fill="FFFFFF" w:themeFill="background1"/>
            <w:vAlign w:val="center"/>
          </w:tcPr>
          <w:p w14:paraId="6F020437" w14:textId="7270540B" w:rsidR="009D7CA6" w:rsidRPr="00F27C0E" w:rsidRDefault="009D7CA6" w:rsidP="00C41E47">
            <w:pPr>
              <w:ind w:right="4"/>
              <w:jc w:val="center"/>
              <w:rPr>
                <w:rFonts w:ascii="Times New Roman" w:hAnsi="Times New Roman" w:cs="Times New Roman"/>
                <w:sz w:val="24"/>
                <w:szCs w:val="24"/>
              </w:rPr>
            </w:pPr>
            <w:r w:rsidRPr="00F27C0E">
              <w:rPr>
                <w:rFonts w:ascii="Times New Roman" w:hAnsi="Times New Roman" w:cs="Times New Roman"/>
                <w:sz w:val="24"/>
                <w:szCs w:val="24"/>
              </w:rPr>
              <w:t>16.</w:t>
            </w:r>
          </w:p>
        </w:tc>
        <w:tc>
          <w:tcPr>
            <w:tcW w:w="2108" w:type="dxa"/>
            <w:shd w:val="clear" w:color="auto" w:fill="FFFFFF" w:themeFill="background1"/>
            <w:tcMar>
              <w:top w:w="15" w:type="dxa"/>
              <w:left w:w="108" w:type="dxa"/>
              <w:bottom w:w="0" w:type="dxa"/>
              <w:right w:w="108" w:type="dxa"/>
            </w:tcMar>
          </w:tcPr>
          <w:p w14:paraId="3B68B687" w14:textId="4F4129E5" w:rsidR="009D7CA6" w:rsidRPr="00F27C0E" w:rsidRDefault="009D7CA6" w:rsidP="00814F5E">
            <w:pPr>
              <w:ind w:right="4"/>
              <w:rPr>
                <w:rFonts w:ascii="Times New Roman" w:hAnsi="Times New Roman" w:cs="Times New Roman"/>
                <w:sz w:val="24"/>
                <w:szCs w:val="24"/>
              </w:rPr>
            </w:pPr>
            <w:r w:rsidRPr="00F27C0E">
              <w:rPr>
                <w:rFonts w:ascii="Times New Roman" w:hAnsi="Times New Roman" w:cs="Times New Roman"/>
                <w:sz w:val="24"/>
                <w:szCs w:val="24"/>
              </w:rPr>
              <w:t xml:space="preserve">“Penggunaan Medi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Akun Rintik Sedu Terhadap Pembelajaran Keterampilan Menulis Puisi Siswa Kelas X Sma Negeri 5 Kota Tangerang Selatan Tahun Pelajaran 2023 / 2024”.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 Penelitian ini akan mendeskripsikan pemanfaatan media pembelajaran podcast akun Rintik Sedu milik Nadhifa Allya Tsana dalam pembelajaran menulis puisi. Peneliti berharap …","author":[{"dropping-particle":"","family":"Hira","given":"Nadifa Ma","non-dropping-particle":"","parse-names":false,"suffix":""}],"container-title":"UIN Syarif Hidayatullah jakarta","id":"ITEM-1","issued":{"date-parts":[["2023"]]},"title":"Penggunaan Media Podcast Akun Rintik Sedu Terhadap Pembelajaran Keterampilan Menulis Puisi Siswa Kelas X Sma Negeri 5 Kota Tangerang Selatan Tahun Pelajaran 2023 / 2024","type":"article-journal"},"uris":["http://www.mendeley.com/documents/?uuid=77ed355f-7e28-4383-a6cd-d89119bc745f"]}],"mendeley":{"formattedCitation":"(Hira, 2023)","manualFormatting":"Hira, (2023)","plainTextFormattedCitation":"(Hira, 2023)","previouslyFormattedCitation":"(Hira,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Hira, (2023)</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14:paraId="3B2F3F52" w14:textId="69682469" w:rsidR="009D7CA6" w:rsidRPr="00F27C0E" w:rsidRDefault="009D7CA6" w:rsidP="00AD32D0">
            <w:pPr>
              <w:ind w:right="4"/>
              <w:rPr>
                <w:rFonts w:ascii="Times New Roman" w:hAnsi="Times New Roman" w:cs="Times New Roman"/>
                <w:sz w:val="24"/>
                <w:szCs w:val="24"/>
              </w:rPr>
            </w:pPr>
            <w:r w:rsidRPr="00F27C0E">
              <w:rPr>
                <w:rFonts w:ascii="Times New Roman" w:hAnsi="Times New Roman" w:cs="Times New Roman"/>
                <w:sz w:val="24"/>
                <w:szCs w:val="24"/>
              </w:rPr>
              <w:t xml:space="preserve">Penggunaan medi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akun Rintik Sedu baik digunakan sebagai media pembelajaran</w:t>
            </w:r>
          </w:p>
        </w:tc>
        <w:tc>
          <w:tcPr>
            <w:tcW w:w="1275" w:type="dxa"/>
            <w:shd w:val="clear" w:color="auto" w:fill="FFFFFF" w:themeFill="background1"/>
            <w:vAlign w:val="center"/>
          </w:tcPr>
          <w:p w14:paraId="523B9A46" w14:textId="0C8D59D5" w:rsidR="009D7CA6" w:rsidRPr="00F27C0E" w:rsidRDefault="009D7CA6" w:rsidP="009D7CA6">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4FD0B802" w14:textId="77777777" w:rsidR="009D7CA6" w:rsidRPr="00F27C0E" w:rsidRDefault="009D7CA6" w:rsidP="00AD32D0">
            <w:pPr>
              <w:ind w:right="4"/>
              <w:rPr>
                <w:rFonts w:ascii="Times New Roman" w:hAnsi="Times New Roman" w:cs="Times New Roman"/>
                <w:sz w:val="24"/>
                <w:szCs w:val="24"/>
              </w:rPr>
            </w:pPr>
          </w:p>
        </w:tc>
      </w:tr>
      <w:tr w:rsidR="009D7CA6" w:rsidRPr="00F27C0E" w14:paraId="3FB60EAF" w14:textId="152FF966" w:rsidTr="00BA0B99">
        <w:tc>
          <w:tcPr>
            <w:tcW w:w="727" w:type="dxa"/>
            <w:shd w:val="clear" w:color="auto" w:fill="FFFFFF" w:themeFill="background1"/>
            <w:vAlign w:val="center"/>
          </w:tcPr>
          <w:p w14:paraId="14AD392F" w14:textId="79FEFA98" w:rsidR="009D7CA6" w:rsidRPr="00F27C0E" w:rsidRDefault="009D7CA6" w:rsidP="00C41E47">
            <w:pPr>
              <w:ind w:right="4"/>
              <w:jc w:val="center"/>
              <w:rPr>
                <w:rFonts w:ascii="Times New Roman" w:hAnsi="Times New Roman" w:cs="Times New Roman"/>
                <w:sz w:val="24"/>
                <w:szCs w:val="24"/>
              </w:rPr>
            </w:pPr>
            <w:r w:rsidRPr="00F27C0E">
              <w:rPr>
                <w:rFonts w:ascii="Times New Roman" w:hAnsi="Times New Roman" w:cs="Times New Roman"/>
                <w:sz w:val="24"/>
                <w:szCs w:val="24"/>
              </w:rPr>
              <w:t>17.</w:t>
            </w:r>
          </w:p>
        </w:tc>
        <w:tc>
          <w:tcPr>
            <w:tcW w:w="2108" w:type="dxa"/>
            <w:shd w:val="clear" w:color="auto" w:fill="FFFFFF" w:themeFill="background1"/>
            <w:tcMar>
              <w:top w:w="15" w:type="dxa"/>
              <w:left w:w="108" w:type="dxa"/>
              <w:bottom w:w="0" w:type="dxa"/>
              <w:right w:w="108" w:type="dxa"/>
            </w:tcMar>
          </w:tcPr>
          <w:p w14:paraId="547776FF" w14:textId="52AE934A" w:rsidR="009D7CA6" w:rsidRPr="00F27C0E" w:rsidRDefault="009D7CA6" w:rsidP="00814F5E">
            <w:pPr>
              <w:ind w:right="4"/>
              <w:rPr>
                <w:rFonts w:ascii="Times New Roman" w:hAnsi="Times New Roman" w:cs="Times New Roman"/>
                <w:sz w:val="24"/>
                <w:szCs w:val="24"/>
              </w:rPr>
            </w:pPr>
            <w:r w:rsidRPr="00F27C0E">
              <w:rPr>
                <w:rFonts w:ascii="Times New Roman" w:hAnsi="Times New Roman" w:cs="Times New Roman"/>
                <w:sz w:val="24"/>
                <w:szCs w:val="24"/>
              </w:rPr>
              <w:t>“P</w:t>
            </w:r>
            <w:r w:rsidR="00D137C3">
              <w:rPr>
                <w:rFonts w:ascii="Times New Roman" w:hAnsi="Times New Roman" w:cs="Times New Roman"/>
                <w:sz w:val="24"/>
                <w:szCs w:val="24"/>
              </w:rPr>
              <w:t>penerapan</w:t>
            </w:r>
            <w:r w:rsidRPr="00F27C0E">
              <w:rPr>
                <w:rFonts w:ascii="Times New Roman" w:hAnsi="Times New Roman" w:cs="Times New Roman"/>
                <w:sz w:val="24"/>
                <w:szCs w:val="24"/>
              </w:rPr>
              <w:t xml:space="preserve"> Medi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Menulis Teks Cerpen Pada Siswa Kelas XI SMA Negeri 1 Grobogan Tahun Pelajaran 2022/2023”.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59024/simpati.v2i1.511","ISSN":"2964-8548","abstract":"This research aims to describe the application of podcast media in learning to write short story texts in class XI of SMA Negeri 1 Grobogan for the 2022/2023 academic year. This type of research is descriptive qualitative. The data collection techniques used are observation techniques, interview techniques, and also documentation techniques. Meanwhile, the background to this research is class XI students at SMA Negeri 1 Grobogan who are considered very active and thirsty for technology-based media. The research carried out obtained valid data and as expected, that the lesson went well. Apart from going well based on the data that has been collected, the activities carried out for 2X45 minutes are in line with the principles of good learning, therefore this research on the application of Podcast media in learning to write short story texts for class XI students at SMA Negeri 1 Grobogan can be said to be implemented well.","author":[{"dropping-particle":"","family":"Lilik Andriyan","given":"","non-dropping-particle":"","parse-names":false,"suffix":""},{"dropping-particle":"","family":"Siti Ulfiyani","given":"","non-dropping-particle":"","parse-names":false,"suffix":""},{"dropping-particle":"","family":"Zainal Arifin","given":"","non-dropping-particle":"","parse-names":false,"suffix":""}],"container-title":"Simpati","id":"ITEM-1","issue":"1","issued":{"date-parts":[["2023"]]},"page":"82-86","title":"Penerapan Media Podcast Dalam Pembelajaran Menulis Teks Cerpen Pada Siswa Kelas XI SMA Negeri 1 Grobogan Tahun Pelajaran 2022/2023","type":"article-journal","volume":"2"},"uris":["http://www.mendeley.com/documents/?uuid=04e0c0a1-ca4b-4563-a32a-fe3dbc2cf8a8"]}],"mendeley":{"formattedCitation":"(Lilik Andriyan et al., 2023)","manualFormatting":"Lilik Andriyan, (2023)","plainTextFormattedCitation":"(Lilik Andriyan et al., 2023)","previouslyFormattedCitation":"(Lilik Andriyan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Lilik Andriyan, (2023)</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14:paraId="061CF3F3" w14:textId="7DE4A56A" w:rsidR="009D7CA6" w:rsidRPr="00F27C0E" w:rsidRDefault="009D7CA6" w:rsidP="00864A90">
            <w:pPr>
              <w:ind w:right="4"/>
              <w:rPr>
                <w:rFonts w:ascii="Times New Roman" w:hAnsi="Times New Roman" w:cs="Times New Roman"/>
                <w:sz w:val="24"/>
                <w:szCs w:val="24"/>
              </w:rPr>
            </w:pPr>
            <w:r w:rsidRPr="00F27C0E">
              <w:rPr>
                <w:rFonts w:ascii="Times New Roman" w:hAnsi="Times New Roman" w:cs="Times New Roman"/>
                <w:sz w:val="24"/>
                <w:szCs w:val="24"/>
              </w:rPr>
              <w:t>P</w:t>
            </w:r>
            <w:r w:rsidR="00D137C3">
              <w:rPr>
                <w:rFonts w:ascii="Times New Roman" w:hAnsi="Times New Roman" w:cs="Times New Roman"/>
                <w:sz w:val="24"/>
                <w:szCs w:val="24"/>
              </w:rPr>
              <w:t>penerapan</w:t>
            </w:r>
            <w:r w:rsidRPr="00F27C0E">
              <w:rPr>
                <w:rFonts w:ascii="Times New Roman" w:hAnsi="Times New Roman" w:cs="Times New Roman"/>
                <w:sz w:val="24"/>
                <w:szCs w:val="24"/>
              </w:rPr>
              <w:t xml:space="preserve"> medi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w:t>
            </w:r>
            <w:r w:rsidR="00D137C3">
              <w:rPr>
                <w:rFonts w:ascii="Times New Roman" w:hAnsi="Times New Roman" w:cs="Times New Roman"/>
                <w:sz w:val="24"/>
                <w:szCs w:val="24"/>
              </w:rPr>
              <w:t>bisa</w:t>
            </w:r>
            <w:r w:rsidRPr="00F27C0E">
              <w:rPr>
                <w:rFonts w:ascii="Times New Roman" w:hAnsi="Times New Roman" w:cs="Times New Roman"/>
                <w:sz w:val="24"/>
                <w:szCs w:val="24"/>
              </w:rPr>
              <w:t xml:space="preserve"> diterapkan dengan baik</w:t>
            </w:r>
          </w:p>
        </w:tc>
        <w:tc>
          <w:tcPr>
            <w:tcW w:w="1275" w:type="dxa"/>
            <w:shd w:val="clear" w:color="auto" w:fill="FFFFFF" w:themeFill="background1"/>
            <w:vAlign w:val="center"/>
          </w:tcPr>
          <w:p w14:paraId="62A5FA78" w14:textId="25BBF1FC" w:rsidR="009D7CA6" w:rsidRPr="00F27C0E" w:rsidRDefault="009D7CA6" w:rsidP="009D7CA6">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6C7F7B45" w14:textId="77777777" w:rsidR="009D7CA6" w:rsidRPr="00F27C0E" w:rsidRDefault="009D7CA6" w:rsidP="00864A90">
            <w:pPr>
              <w:ind w:right="4"/>
              <w:rPr>
                <w:rFonts w:ascii="Times New Roman" w:hAnsi="Times New Roman" w:cs="Times New Roman"/>
                <w:sz w:val="24"/>
                <w:szCs w:val="24"/>
              </w:rPr>
            </w:pPr>
          </w:p>
        </w:tc>
      </w:tr>
      <w:tr w:rsidR="009D7CA6" w:rsidRPr="00F27C0E" w14:paraId="1F4B91FA" w14:textId="71A8EF43" w:rsidTr="00BA0B99">
        <w:tc>
          <w:tcPr>
            <w:tcW w:w="727" w:type="dxa"/>
            <w:shd w:val="clear" w:color="auto" w:fill="FFFFFF" w:themeFill="background1"/>
            <w:vAlign w:val="center"/>
          </w:tcPr>
          <w:p w14:paraId="765FB2F2" w14:textId="7D1676A8" w:rsidR="009D7CA6" w:rsidRPr="00F27C0E" w:rsidRDefault="009D7CA6" w:rsidP="00C41E47">
            <w:pPr>
              <w:ind w:right="4"/>
              <w:jc w:val="center"/>
              <w:rPr>
                <w:rFonts w:ascii="Times New Roman" w:hAnsi="Times New Roman" w:cs="Times New Roman"/>
                <w:sz w:val="24"/>
                <w:szCs w:val="24"/>
              </w:rPr>
            </w:pPr>
            <w:r w:rsidRPr="00F27C0E">
              <w:rPr>
                <w:rFonts w:ascii="Times New Roman" w:hAnsi="Times New Roman" w:cs="Times New Roman"/>
                <w:sz w:val="24"/>
                <w:szCs w:val="24"/>
              </w:rPr>
              <w:t>18.</w:t>
            </w:r>
          </w:p>
        </w:tc>
        <w:tc>
          <w:tcPr>
            <w:tcW w:w="2108" w:type="dxa"/>
            <w:shd w:val="clear" w:color="auto" w:fill="FFFFFF" w:themeFill="background1"/>
            <w:tcMar>
              <w:top w:w="15" w:type="dxa"/>
              <w:left w:w="108" w:type="dxa"/>
              <w:bottom w:w="0" w:type="dxa"/>
              <w:right w:w="108" w:type="dxa"/>
            </w:tcMar>
          </w:tcPr>
          <w:p w14:paraId="5060F635" w14:textId="29506574" w:rsidR="009D7CA6" w:rsidRPr="00F27C0E" w:rsidRDefault="009D7CA6" w:rsidP="00814F5E">
            <w:pPr>
              <w:ind w:right="4"/>
              <w:rPr>
                <w:rFonts w:ascii="Times New Roman" w:hAnsi="Times New Roman" w:cs="Times New Roman"/>
                <w:sz w:val="24"/>
                <w:szCs w:val="24"/>
              </w:rPr>
            </w:pPr>
            <w:r w:rsidRPr="00F27C0E">
              <w:rPr>
                <w:rFonts w:ascii="Times New Roman" w:hAnsi="Times New Roman" w:cs="Times New Roman"/>
                <w:sz w:val="24"/>
                <w:szCs w:val="24"/>
              </w:rPr>
              <w:t xml:space="preserve">“Media Pembelajar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Meningkatkan Keterampilan Menulis Puisi”.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Penelitian ini dilatarbelakangi masalah siswa, yang merasa kesulitan untuk melakukan kegiatan menulis puisi dalam hal menuangkan ide atau gagasan pada puisi berdasarkan unsur instrinsik yang dibangun. Penelitian ini memiliki tujuan yaitu untuk mengetahui kemampuan siswa menulis puisi sebelum menggunakan media podcast. Metode yang digunakan dalam penelitian ini yaitu metode eksperimen dengan menggunakan One-Group Pretest-Posttest Design. Data diambil dari kegiatan guru dan siswa. Selain itu adanya uji coba mengenai teknik pengumpulan data yaitu tes. Hasil penelitian ini memiliki kesimpulan yaitu sebagai berikut: (1) kemampuan menulis puisi sebelum menggunakan media podcast yaitu dengan nilai rata-rata 64,34 dapat dikategorikan dengan cukup; (2) kemampuan menulis puisi sesudah menggunakan media podcast yaitu dengan nilai rata-rata 71,43 dapat dikategorikan dengan baik; (3) media podcast efektif digunakan dalam menulis puisi pada siswa kelas X IIS 2 SMA YPI Sukawening. Kata","author":[{"dropping-particle":"","family":"Saepuloh","given":"Muhamad Fahmi","non-dropping-particle":"","parse-names":false,"suffix":""},{"dropping-particle":"","family":"Nurwahidah","given":"Lina Siti","non-dropping-particle":"","parse-names":false,"suffix":""},{"dropping-particle":"","family":"Kartini","given":"Ari","non-dropping-particle":"","parse-names":false,"suffix":""}],"container-title":"Caraka: Jurnal Pendidikan Bahasa dan Sastra Indonesia serta Bahasa Daerah","id":"ITEM-1","issue":"2","issued":{"date-parts":[["2021"]]},"page":"107-116","title":"Media Pembelajaran Podcast Untuk Meningkatkan Keterampilan Menulis Puisi","type":"article-journal","volume":"10"},"uris":["http://www.mendeley.com/documents/?uuid=f99d5ccb-3b6c-4f79-95b5-a95690beff30"]}],"mendeley":{"formattedCitation":"(Saepuloh et al., 2021)","manualFormatting":"Saepuloh, (2021)","plainTextFormattedCitation":"(Saepuloh et al., 2021)","previouslyFormattedCitation":"(Saepuloh et al., 2021)"},"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aepuloh, (2021)</w: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14:paraId="32D238AE" w14:textId="1F4E998F" w:rsidR="009D7CA6" w:rsidRPr="00F27C0E" w:rsidRDefault="009D7CA6" w:rsidP="00864A90">
            <w:pPr>
              <w:ind w:right="4"/>
              <w:rPr>
                <w:rFonts w:ascii="Times New Roman" w:hAnsi="Times New Roman" w:cs="Times New Roman"/>
                <w:sz w:val="24"/>
                <w:szCs w:val="24"/>
              </w:rPr>
            </w:pPr>
            <w:r w:rsidRPr="00F27C0E">
              <w:rPr>
                <w:rFonts w:ascii="Times New Roman" w:hAnsi="Times New Roman" w:cs="Times New Roman"/>
                <w:sz w:val="24"/>
                <w:szCs w:val="24"/>
              </w:rPr>
              <w:t>Berpengaruh dalam peningkatan keterampilan menulis puisi dan menciptakan proses pembelajaran yang bermakna</w:t>
            </w:r>
          </w:p>
        </w:tc>
        <w:tc>
          <w:tcPr>
            <w:tcW w:w="1275" w:type="dxa"/>
            <w:shd w:val="clear" w:color="auto" w:fill="FFFFFF" w:themeFill="background1"/>
            <w:vAlign w:val="center"/>
          </w:tcPr>
          <w:p w14:paraId="0CB8402A" w14:textId="6C278BD2" w:rsidR="009D7CA6" w:rsidRPr="00F27C0E" w:rsidRDefault="009D7CA6" w:rsidP="009D7CA6">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78EFDE70" w14:textId="77777777" w:rsidR="009D7CA6" w:rsidRPr="00F27C0E" w:rsidRDefault="009D7CA6" w:rsidP="00864A90">
            <w:pPr>
              <w:ind w:right="4"/>
              <w:rPr>
                <w:rFonts w:ascii="Times New Roman" w:hAnsi="Times New Roman" w:cs="Times New Roman"/>
                <w:sz w:val="24"/>
                <w:szCs w:val="24"/>
              </w:rPr>
            </w:pPr>
          </w:p>
        </w:tc>
      </w:tr>
      <w:tr w:rsidR="009D7CA6" w:rsidRPr="00F27C0E" w14:paraId="75D8A39F" w14:textId="25356DB1" w:rsidTr="00BA0B99">
        <w:tc>
          <w:tcPr>
            <w:tcW w:w="727" w:type="dxa"/>
            <w:shd w:val="clear" w:color="auto" w:fill="FFFFFF" w:themeFill="background1"/>
            <w:vAlign w:val="center"/>
          </w:tcPr>
          <w:p w14:paraId="409E341F" w14:textId="0255C923" w:rsidR="009D7CA6" w:rsidRPr="00F27C0E" w:rsidRDefault="009D7CA6" w:rsidP="00C41E47">
            <w:pPr>
              <w:ind w:right="4"/>
              <w:jc w:val="center"/>
              <w:rPr>
                <w:rFonts w:ascii="Times New Roman" w:hAnsi="Times New Roman" w:cs="Times New Roman"/>
                <w:sz w:val="24"/>
                <w:szCs w:val="24"/>
              </w:rPr>
            </w:pPr>
            <w:r w:rsidRPr="00F27C0E">
              <w:rPr>
                <w:rFonts w:ascii="Times New Roman" w:hAnsi="Times New Roman" w:cs="Times New Roman"/>
                <w:sz w:val="24"/>
                <w:szCs w:val="24"/>
              </w:rPr>
              <w:t>19.</w:t>
            </w:r>
          </w:p>
        </w:tc>
        <w:tc>
          <w:tcPr>
            <w:tcW w:w="2108" w:type="dxa"/>
            <w:shd w:val="clear" w:color="auto" w:fill="FFFFFF" w:themeFill="background1"/>
            <w:tcMar>
              <w:top w:w="15" w:type="dxa"/>
              <w:left w:w="108" w:type="dxa"/>
              <w:bottom w:w="0" w:type="dxa"/>
              <w:right w:w="108" w:type="dxa"/>
            </w:tcMar>
          </w:tcPr>
          <w:p w14:paraId="10426640" w14:textId="5DF70D5E" w:rsidR="009D7CA6" w:rsidRPr="00F27C0E" w:rsidRDefault="009D7CA6" w:rsidP="009D7CA6">
            <w:pPr>
              <w:ind w:right="4"/>
              <w:rPr>
                <w:rFonts w:ascii="Times New Roman" w:hAnsi="Times New Roman" w:cs="Times New Roman"/>
                <w:sz w:val="24"/>
                <w:szCs w:val="24"/>
              </w:rPr>
            </w:pPr>
            <w:r w:rsidRPr="00F27C0E">
              <w:rPr>
                <w:rFonts w:ascii="Times New Roman" w:hAnsi="Times New Roman" w:cs="Times New Roman"/>
                <w:sz w:val="24"/>
                <w:szCs w:val="24"/>
              </w:rPr>
              <w:t xml:space="preserve">“Analisis Siniar Dongeng Anak Masa Kini sebagai Media ajar dalam Pembelajaran Cerita Fantasi Di SMP Kelas VI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614-2007","author":[{"dropping-particle":"","family":"Dewi","given":"Kadek Siska Yulia","non-dropping-particle":"","parse-names":false,"suffix":""},{"dropping-particle":"","family":"Sriasih","given":"Sang Ayu Putu","non-dropping-particle":"","parse-names":false,"suffix":""},{"dropping-particle":"","family":"Wendra","given":"Wayan","non-dropping-particle":"","parse-names":false,"suffix":""}],"container-title":"Jurnal Pendidikan Bahasa dan Sastra Indonesia","id":"ITEM-1","issue":"2","issued":{"date-parts":[["2023"]]},"page":"116-132","title":"Analisis Siniar “Dongeng Anak Masa Kini” sebagai Media ajar dalam Pembelajaran Cerita Fantasi Di SMP Kelas VII","type":"article-journal","volume":"13"},"uris":["http://www.mendeley.com/documents/?uuid=d3044329-d451-4be9-98ac-e310dd02b12b"]}],"mendeley":{"formattedCitation":"(Dewi et al., 2023)","manualFormatting":"Dewi (2023)","plainTextFormattedCitation":"(Dewi et al., 2023)","previouslyFormattedCitation":"(Dewi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Dewi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614-2007","author":[{"dropping-particle":"","family":"Dewi","given":"Kadek Siska Yulia","non-dropping-particle":"","parse-names":false,"suffix":""},{"dropping-particle":"","family":"Sriasih","given":"Sang Ayu Putu","non-dropping-particle":"","parse-names":false,"suffix":""},{"dropping-particle":"","family":"Wendra","given":"Wayan","non-dropping-particle":"","parse-names":false,"suffix":""}],"container-title":"Jurnal Pendidikan Bahasa dan Sastra Indonesia","id":"ITEM-1","issue":"2","issued":{"date-parts":[["2023"]]},"page":"116-132","title":"Analisis Siniar “Dongeng Anak Masa Kini” sebagai Media ajar dalam Pembelajaran Cerita Fantasi Di SMP Kelas VII","type":"article-journal","volume":"13"},"uris":["http://www.mendeley.com/documents/?uuid=d3044329-d451-4be9-98ac-e310dd02b12b"]}],"mendeley":{"formattedCitation":"(Dewi et al., 2023)","plainTextFormattedCitation":"(Dewi et al., 2023)","previouslyFormattedCitation":"(Dewi et al., 2023)"},"properties":{"noteIndex":0},"schema":"https://github.com/citation-style-language/schema/raw/master/csl-citation.json"}</w:instrText>
            </w:r>
            <w:r w:rsidRPr="00F27C0E">
              <w:rPr>
                <w:rFonts w:ascii="Times New Roman" w:hAnsi="Times New Roman" w:cs="Times New Roman"/>
                <w:sz w:val="24"/>
                <w:szCs w:val="24"/>
              </w:rPr>
              <w:fldChar w:fldCharType="end"/>
            </w:r>
          </w:p>
        </w:tc>
        <w:tc>
          <w:tcPr>
            <w:tcW w:w="2552" w:type="dxa"/>
            <w:shd w:val="clear" w:color="auto" w:fill="FFFFFF" w:themeFill="background1"/>
            <w:tcMar>
              <w:top w:w="15" w:type="dxa"/>
              <w:left w:w="108" w:type="dxa"/>
              <w:bottom w:w="0" w:type="dxa"/>
              <w:right w:w="108" w:type="dxa"/>
            </w:tcMar>
          </w:tcPr>
          <w:p w14:paraId="5E5968AF" w14:textId="71DB8740" w:rsidR="009D7CA6" w:rsidRPr="00F27C0E" w:rsidRDefault="009D7CA6" w:rsidP="00864A90">
            <w:pPr>
              <w:ind w:right="4"/>
              <w:rPr>
                <w:rFonts w:ascii="Times New Roman" w:hAnsi="Times New Roman" w:cs="Times New Roman"/>
                <w:sz w:val="24"/>
                <w:szCs w:val="24"/>
              </w:rPr>
            </w:pPr>
            <w:r w:rsidRPr="00F27C0E">
              <w:rPr>
                <w:rFonts w:ascii="Times New Roman" w:hAnsi="Times New Roman" w:cs="Times New Roman"/>
                <w:sz w:val="24"/>
                <w:szCs w:val="24"/>
              </w:rPr>
              <w:t>Media siniar tidak perlu menggunakan proyektor cukup menggunakan laptop untuk memutar siniar yang diinginkan. Sehingga media ini layak untuk digunakan dalam pembelajaran</w:t>
            </w:r>
          </w:p>
        </w:tc>
        <w:tc>
          <w:tcPr>
            <w:tcW w:w="1275" w:type="dxa"/>
            <w:shd w:val="clear" w:color="auto" w:fill="FFFFFF" w:themeFill="background1"/>
            <w:vAlign w:val="center"/>
          </w:tcPr>
          <w:p w14:paraId="066B66F2" w14:textId="442BFB76" w:rsidR="009D7CA6" w:rsidRPr="00F27C0E" w:rsidRDefault="009D7CA6" w:rsidP="009D7CA6">
            <w:pPr>
              <w:ind w:right="4"/>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shd w:val="clear" w:color="auto" w:fill="FFFFFF" w:themeFill="background1"/>
          </w:tcPr>
          <w:p w14:paraId="0DBDF4A6" w14:textId="77777777" w:rsidR="009D7CA6" w:rsidRPr="00F27C0E" w:rsidRDefault="009D7CA6" w:rsidP="00864A90">
            <w:pPr>
              <w:ind w:right="4"/>
              <w:rPr>
                <w:rFonts w:ascii="Times New Roman" w:hAnsi="Times New Roman" w:cs="Times New Roman"/>
                <w:sz w:val="24"/>
                <w:szCs w:val="24"/>
              </w:rPr>
            </w:pPr>
          </w:p>
        </w:tc>
      </w:tr>
    </w:tbl>
    <w:p w14:paraId="06FDC240" w14:textId="20B16F3B" w:rsidR="00AF7389" w:rsidRDefault="00AF7389" w:rsidP="00AE2747">
      <w:pPr>
        <w:pStyle w:val="Heading2"/>
      </w:pPr>
      <w:r>
        <w:br w:type="page"/>
      </w:r>
    </w:p>
    <w:p w14:paraId="4AB6FF80" w14:textId="2917EE4B" w:rsidR="004B4A5D" w:rsidRPr="00F27C0E" w:rsidRDefault="009C6F33" w:rsidP="00AE2747">
      <w:pPr>
        <w:pStyle w:val="Heading2"/>
      </w:pPr>
      <w:bookmarkStart w:id="60" w:name="_Toc200839926"/>
      <w:r w:rsidRPr="00F27C0E">
        <w:t xml:space="preserve">4.2 Pembahasan Hasil </w:t>
      </w:r>
      <w:r w:rsidR="00D137C3">
        <w:t>Penelitian</w:t>
      </w:r>
      <w:bookmarkEnd w:id="60"/>
    </w:p>
    <w:p w14:paraId="215B0E8C" w14:textId="1842312B" w:rsidR="009C6F33" w:rsidRPr="00F27C0E" w:rsidRDefault="00814F5E" w:rsidP="005538F1">
      <w:p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        Berdasarkan analisis data yang peneliti dapat pada jurnal</w:t>
      </w:r>
      <w:r w:rsidRPr="00F27C0E">
        <w:rPr>
          <w:rFonts w:ascii="Times New Roman" w:hAnsi="Times New Roman" w:cs="Times New Roman"/>
          <w:i/>
          <w:sz w:val="24"/>
          <w:szCs w:val="24"/>
        </w:rPr>
        <w:t xml:space="preserve">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kita dapat menjelaskan secara rinci satu persatu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Bahasa Indonesia.</w:t>
      </w:r>
    </w:p>
    <w:p w14:paraId="4545350A" w14:textId="02915397" w:rsidR="00814F5E" w:rsidRPr="00F27C0E" w:rsidRDefault="00814F5E" w:rsidP="00814599">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w:t>
      </w:r>
    </w:p>
    <w:p w14:paraId="17F73AA4" w14:textId="013F0998" w:rsidR="00814F5E" w:rsidRDefault="00814599" w:rsidP="00552D5A">
      <w:p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        </w:t>
      </w:r>
      <w:r w:rsidR="00814F5E" w:rsidRPr="00F27C0E">
        <w:rPr>
          <w:rFonts w:ascii="Times New Roman" w:hAnsi="Times New Roman" w:cs="Times New Roman"/>
          <w:sz w:val="24"/>
          <w:szCs w:val="24"/>
        </w:rPr>
        <w:t xml:space="preserve">Pada jurnal berjudul “Penggunaan </w:t>
      </w:r>
      <w:r w:rsidR="000E54A9" w:rsidRPr="000E54A9">
        <w:rPr>
          <w:rFonts w:ascii="Times New Roman" w:hAnsi="Times New Roman" w:cs="Times New Roman"/>
          <w:i/>
          <w:sz w:val="24"/>
          <w:szCs w:val="24"/>
        </w:rPr>
        <w:t>Podcast</w:t>
      </w:r>
      <w:r w:rsidR="00814F5E" w:rsidRPr="00F27C0E">
        <w:rPr>
          <w:rFonts w:ascii="Times New Roman" w:hAnsi="Times New Roman" w:cs="Times New Roman"/>
          <w:sz w:val="24"/>
          <w:szCs w:val="24"/>
        </w:rPr>
        <w:t xml:space="preserve"> Sebagai Media Pembelajaran Sastra Indonesia” yang diteliti oleh </w:t>
      </w:r>
      <w:r w:rsidR="00814F5E" w:rsidRPr="00F27C0E">
        <w:rPr>
          <w:rFonts w:ascii="Times New Roman" w:hAnsi="Times New Roman" w:cs="Times New Roman"/>
          <w:sz w:val="24"/>
          <w:szCs w:val="24"/>
        </w:rPr>
        <w:fldChar w:fldCharType="begin" w:fldLock="1"/>
      </w:r>
      <w:r w:rsidR="00814F5E" w:rsidRPr="00F27C0E">
        <w:rPr>
          <w:rFonts w:ascii="Times New Roman" w:hAnsi="Times New Roman" w:cs="Times New Roman"/>
          <w:sz w:val="24"/>
          <w:szCs w:val="24"/>
        </w:rPr>
        <w:instrText>ADDIN CSL_CITATION {"citationItems":[{"id":"ITEM-1","itemData":{"DOI":"10.36379/estetika.v3i2.201","abstract":"Penelitian ini membahas bagaimana podcast digunakan sebagai media pembelajaran sastra Indonesia. Tujuan dari penelitian ini adalah untuk mengetahui bagaimana penggunaan podcast sebagai media pembelajaran sastra Indonesia di perguruan tinggi. Subjek dari penelitian ini adalah mahasiswa aktif Pendidikan Bahasa dan Sastra Indonesia UIN Syarif Hidayatullah yang semuanya telah sedia menjadi responden penelitian. Metode yang digunakan pada penelitian ini adalah metode deskriptif kualitatif. Sumber data dari penelitian ini adalah kuisioner penggunaan podcast sebagai media pembelajaran sastra yang disebar secara daring melalui google form. Data berupa persentase dan jawaban responden dari pertanyaan-pertanyaan pilihan ganda dan essay singkat mengenai penggunaan media podcast dalam pembelajaran sastra. Metode analisis data dilakukan dengan mengelompokkan rata-rata skor jawaban pada angket, mencari persentasi hasil tanggapan responden, dan menginterpretasi hasil tanggapan responden berdasarkan persentase. Hasil dari penelitian ini adalah penggunaan podcast sebagai media pembelajaran sastra Indonesia sedikit banyaknya sudah dilakukan. Responden yang merupakan peserta didik dalam pembelajaran sastra merasa bahwa podcast sebagai media pembelajaran sastra cukup efektif, karena sifatnya yang mudah diakses, bisa diputar berulang-ulang, menyenangkan, dan menambah variasi dalam pembelajaran.","author":[{"dropping-particle":"","family":"Farhan","given":"Muhamad","non-dropping-particle":"","parse-names":false,"suffix":""}],"container-title":"Estetika: Jurnal Pendidikan Bahasa Dan Sastra Indonesia","id":"ITEM-1","issue":"2","issued":{"date-parts":[["2022"]]},"page":"64-71","title":"Penggunaan Podcast Sebagai Media Pembelajaran Sastra Indonesia","type":"article-journal","volume":"3"},"uris":["http://www.mendeley.com/documents/?uuid=eb5294e6-ac95-4996-a24a-752f1c99e6ee"]}],"mendeley":{"formattedCitation":"(Farhan, 2022a)","manualFormatting":"Farhan, (2022)","plainTextFormattedCitation":"(Farhan, 2022a)","previouslyFormattedCitation":"(Farhan, 2022a)"},"properties":{"noteIndex":0},"schema":"https://github.com/citation-style-language/schema/raw/master/csl-citation.json"}</w:instrText>
      </w:r>
      <w:r w:rsidR="00814F5E" w:rsidRPr="00F27C0E">
        <w:rPr>
          <w:rFonts w:ascii="Times New Roman" w:hAnsi="Times New Roman" w:cs="Times New Roman"/>
          <w:sz w:val="24"/>
          <w:szCs w:val="24"/>
        </w:rPr>
        <w:fldChar w:fldCharType="separate"/>
      </w:r>
      <w:r w:rsidR="00814F5E" w:rsidRPr="00F27C0E">
        <w:rPr>
          <w:rFonts w:ascii="Times New Roman" w:hAnsi="Times New Roman" w:cs="Times New Roman"/>
          <w:noProof/>
          <w:sz w:val="24"/>
          <w:szCs w:val="24"/>
        </w:rPr>
        <w:t>Farhan, (2022)</w:t>
      </w:r>
      <w:r w:rsidR="00814F5E"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w:t>
      </w:r>
      <w:r w:rsidR="00BE6D2C" w:rsidRPr="00F27C0E">
        <w:rPr>
          <w:rFonts w:ascii="Times New Roman" w:hAnsi="Times New Roman" w:cs="Times New Roman"/>
          <w:sz w:val="24"/>
          <w:szCs w:val="24"/>
        </w:rPr>
        <w:t xml:space="preserve">Hasil </w:t>
      </w:r>
      <w:r w:rsidR="00D137C3">
        <w:rPr>
          <w:rFonts w:ascii="Times New Roman" w:hAnsi="Times New Roman" w:cs="Times New Roman"/>
          <w:sz w:val="24"/>
          <w:szCs w:val="24"/>
        </w:rPr>
        <w:t>penelitian</w:t>
      </w:r>
      <w:r w:rsidR="00BE6D2C" w:rsidRPr="00F27C0E">
        <w:rPr>
          <w:rFonts w:ascii="Times New Roman" w:hAnsi="Times New Roman" w:cs="Times New Roman"/>
          <w:sz w:val="24"/>
          <w:szCs w:val="24"/>
        </w:rPr>
        <w:t xml:space="preserve"> menunjukka</w:t>
      </w:r>
      <w:r w:rsidR="004121AB" w:rsidRPr="00F27C0E">
        <w:rPr>
          <w:rFonts w:ascii="Times New Roman" w:hAnsi="Times New Roman" w:cs="Times New Roman"/>
          <w:sz w:val="24"/>
          <w:szCs w:val="24"/>
        </w:rPr>
        <w:t>n</w:t>
      </w:r>
      <w:r w:rsidR="00D137C3">
        <w:rPr>
          <w:rFonts w:ascii="Times New Roman" w:hAnsi="Times New Roman" w:cs="Times New Roman"/>
          <w:sz w:val="24"/>
          <w:szCs w:val="24"/>
        </w:rPr>
        <w:t xml:space="preserve"> bahwa responden yang merupakan</w:t>
      </w:r>
      <w:r w:rsidR="00BE6D2C" w:rsidRPr="00F27C0E">
        <w:rPr>
          <w:rFonts w:ascii="Times New Roman" w:hAnsi="Times New Roman" w:cs="Times New Roman"/>
          <w:sz w:val="24"/>
          <w:szCs w:val="24"/>
        </w:rPr>
        <w:t xml:space="preserve"> peserta didik dalam pembelajaran sastra merasa bahwa </w:t>
      </w:r>
      <w:r w:rsidR="000E54A9" w:rsidRPr="000E54A9">
        <w:rPr>
          <w:rFonts w:ascii="Times New Roman" w:hAnsi="Times New Roman" w:cs="Times New Roman"/>
          <w:i/>
          <w:sz w:val="24"/>
          <w:szCs w:val="24"/>
        </w:rPr>
        <w:t>Podcast</w:t>
      </w:r>
      <w:r w:rsidR="00BE6D2C" w:rsidRPr="00F27C0E">
        <w:rPr>
          <w:rFonts w:ascii="Times New Roman" w:hAnsi="Times New Roman" w:cs="Times New Roman"/>
          <w:sz w:val="24"/>
          <w:szCs w:val="24"/>
        </w:rPr>
        <w:t xml:space="preserve"> sebagai media pembelajaran sastra cukup efektif, karena sifatnya yang mudah diakses, bisa diputar berulang- ulang, menyenangkan, dan menambah variasi dalam pembelajaran. </w:t>
      </w:r>
      <w:r w:rsidRPr="00F27C0E">
        <w:rPr>
          <w:rFonts w:ascii="Times New Roman" w:hAnsi="Times New Roman" w:cs="Times New Roman"/>
          <w:sz w:val="24"/>
          <w:szCs w:val="24"/>
        </w:rPr>
        <w:t xml:space="preserve">Adapun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sidR="00BA0B99">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udah diakses, bisa diputar berulang- ulang, menyenangkan, dan menambah variasi dalam pembelajaran.</w:t>
      </w:r>
    </w:p>
    <w:p w14:paraId="39542241" w14:textId="67D58FE2" w:rsidR="009C07BC" w:rsidRPr="00F27C0E" w:rsidRDefault="009C07BC" w:rsidP="00FD6C57">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000E54A9"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000E54A9"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sidR="00FD6C57">
        <w:rPr>
          <w:rFonts w:ascii="Times New Roman" w:hAnsi="Times New Roman" w:cs="Times New Roman"/>
          <w:sz w:val="24"/>
          <w:szCs w:val="24"/>
        </w:rPr>
        <w:t xml:space="preserve"> pada siswa.</w:t>
      </w:r>
    </w:p>
    <w:p w14:paraId="07A52C4B" w14:textId="1F081CC8" w:rsidR="00FE1287" w:rsidRPr="00F27C0E" w:rsidRDefault="00814599" w:rsidP="00552D5A">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2</w:t>
      </w:r>
    </w:p>
    <w:p w14:paraId="66A0FEC7" w14:textId="00FF991F" w:rsidR="00FE1287" w:rsidRDefault="00814599" w:rsidP="00552D5A">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ngembangan Media Pembelajaran Berbasis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Meningkatkan Kemampuan Berbicara Siswa Pada Pembelajaran Bahasa Indonesia Kelas X Di Smk Telkom Banjarbaru”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The development of increasingly sophisticated and sophisticated technology can be called part of the industrial revolution 4.0, which has made the learning process more diverse and varied. The use of podcast-based learning media is a form of information and communication technology development that can be used as an alternative learning media. The purpose of this study was to develop podcast-based learning media, to determine the feasibility of the learning media and to determine students' speaking skills at SMK Telkom Banjarbaru. The development model used in this study refers to the 4D (four-D) research and development model with four stages, namely define, design, develop, and disseminate. The data collection techniques in this study were interviews, observations, and expert validation questionnaires, as well as student response questionnaires. The results of development research show that Podcast-based learning media is able to create an interactive and more meaningful learning atmosphere for students. Schools can utilize podcast learning media as digital learning media to support teaching and learning activities in improving students' speaking skills.","author":[{"dropping-particle":"","family":"Eki","given":"Angga","non-dropping-particle":"","parse-names":false,"suffix":""},{"dropping-particle":"","family":"Rahmadan","given":"Duta","non-dropping-particle":"","parse-names":false,"suffix":""},{"dropping-particle":"","family":"Mansur","given":"Hamsi","non-dropping-particle":"","parse-names":false,"suffix":""},{"dropping-particle":"","family":"Cyly","given":"Zaudah","non-dropping-particle":"","parse-names":false,"suffix":""},{"dropping-particle":"","family":"Dalu","given":"Arrum","non-dropping-particle":"","parse-names":false,"suffix":""}],"id":"ITEM-1","issue":"1","issued":{"date-parts":[["2020"]]},"page":"82-92","title":"Pengembangan Media Pembelajaran Berbasis Podcast Untuk Meningkatkan Kemampuan Berbicara Siswa Pada Pembelajaran Bahasa Indonesia Kelas X Di Smk Telkom Banjarbaru","type":"article-journal","volume":"1"},"uris":["http://www.mendeley.com/documents/?uuid=fab4bfec-eaf8-4974-b1a6-b8754795d9cd"]}],"mendeley":{"formattedCitation":"(Eki et al., 2020)","manualFormatting":"Eki, (2020)","plainTextFormattedCitation":"(Eki et al., 2020)","previouslyFormattedCitation":"(Eki et al., 2020)"},"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Eki, (2020)</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w:t>
      </w:r>
      <w:r w:rsidR="00BE6D2C" w:rsidRPr="00F27C0E">
        <w:rPr>
          <w:rFonts w:ascii="Times New Roman" w:hAnsi="Times New Roman" w:cs="Times New Roman"/>
          <w:sz w:val="24"/>
          <w:szCs w:val="24"/>
        </w:rPr>
        <w:t xml:space="preserve">Hasil </w:t>
      </w:r>
      <w:r w:rsidR="00D137C3">
        <w:rPr>
          <w:rFonts w:ascii="Times New Roman" w:hAnsi="Times New Roman" w:cs="Times New Roman"/>
          <w:sz w:val="24"/>
          <w:szCs w:val="24"/>
        </w:rPr>
        <w:t>penelitian</w:t>
      </w:r>
      <w:r w:rsidR="00BE6D2C" w:rsidRPr="00F27C0E">
        <w:rPr>
          <w:rFonts w:ascii="Times New Roman" w:hAnsi="Times New Roman" w:cs="Times New Roman"/>
          <w:sz w:val="24"/>
          <w:szCs w:val="24"/>
        </w:rPr>
        <w:t xml:space="preserve"> menunjukka</w:t>
      </w:r>
      <w:r w:rsidR="004121AB" w:rsidRPr="00F27C0E">
        <w:rPr>
          <w:rFonts w:ascii="Times New Roman" w:hAnsi="Times New Roman" w:cs="Times New Roman"/>
          <w:sz w:val="24"/>
          <w:szCs w:val="24"/>
        </w:rPr>
        <w:t>n</w:t>
      </w:r>
      <w:r w:rsidR="00BE6D2C" w:rsidRPr="00F27C0E">
        <w:rPr>
          <w:rFonts w:ascii="Times New Roman" w:hAnsi="Times New Roman" w:cs="Times New Roman"/>
          <w:sz w:val="24"/>
          <w:szCs w:val="24"/>
        </w:rPr>
        <w:t xml:space="preserve"> bahwa media pembelajaran berbasis </w:t>
      </w:r>
      <w:r w:rsidR="000E54A9" w:rsidRPr="000E54A9">
        <w:rPr>
          <w:rFonts w:ascii="Times New Roman" w:hAnsi="Times New Roman" w:cs="Times New Roman"/>
          <w:i/>
          <w:sz w:val="24"/>
          <w:szCs w:val="24"/>
        </w:rPr>
        <w:t>Podcast</w:t>
      </w:r>
      <w:r w:rsidR="00BE6D2C" w:rsidRPr="00F27C0E">
        <w:rPr>
          <w:rFonts w:ascii="Times New Roman" w:hAnsi="Times New Roman" w:cs="Times New Roman"/>
          <w:sz w:val="24"/>
          <w:szCs w:val="24"/>
        </w:rPr>
        <w:t xml:space="preserve"> dapat membuat belajar lebih interaktif dan bermakna bagi siswa. Sekolah dapat menggunakan </w:t>
      </w:r>
      <w:r w:rsidR="000E54A9" w:rsidRPr="000E54A9">
        <w:rPr>
          <w:rFonts w:ascii="Times New Roman" w:hAnsi="Times New Roman" w:cs="Times New Roman"/>
          <w:i/>
          <w:sz w:val="24"/>
          <w:szCs w:val="24"/>
        </w:rPr>
        <w:t>Podcast</w:t>
      </w:r>
      <w:r w:rsidR="00BE6D2C" w:rsidRPr="00F27C0E">
        <w:rPr>
          <w:rFonts w:ascii="Times New Roman" w:hAnsi="Times New Roman" w:cs="Times New Roman"/>
          <w:sz w:val="24"/>
          <w:szCs w:val="24"/>
        </w:rPr>
        <w:t xml:space="preserve"> sebagai media pembelajaran digital untuk mendukung kegiatan belajar mengajar dan meningkatkan kemampuan berbicara siswa. </w:t>
      </w:r>
      <w:r w:rsidRPr="00F27C0E">
        <w:rPr>
          <w:rFonts w:ascii="Times New Roman" w:hAnsi="Times New Roman" w:cs="Times New Roman"/>
          <w:sz w:val="24"/>
          <w:szCs w:val="24"/>
        </w:rPr>
        <w:t xml:space="preserve">Adapun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sidR="00BA0B99">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embuat pembelajaran menjadi interaktif dan lebih bermakna untuk siswa.</w:t>
      </w:r>
    </w:p>
    <w:p w14:paraId="351860C7" w14:textId="7D0C7E5A" w:rsidR="009C07BC" w:rsidRPr="00F27C0E" w:rsidRDefault="009C07BC" w:rsidP="009C07BC">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000E54A9"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000E54A9"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14:paraId="495B07B6" w14:textId="5EABF2BB" w:rsidR="00FE1287" w:rsidRPr="00F27C0E" w:rsidRDefault="00814599" w:rsidP="00552D5A">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3</w:t>
      </w:r>
    </w:p>
    <w:p w14:paraId="4443AEC7" w14:textId="26F0BFEC" w:rsidR="00FE1287" w:rsidRDefault="00814599" w:rsidP="00552D5A">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manfaat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t Spotify sebagai Media Pembelajaran Bahasa Indonesia”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623-0380","abstract":"Media pembelajaran adalah alat yang digunakan oleh pendidik untuk menyampaikan materi. Seiring berkembangnya teknologi, media pembelajaran hadir dalam berbagai bentuk, salah satunya adalah podcast. Tujuan dari penelitian ini adalah  memaparkan proses penggunaan podcast Spotify sebagai media pembelajaran bahasa Indonesia. Metode yang digunakan pada penelitian ini adalah deskriptif-kualitatif dengan desain penelitian studi pustaka. Data penelitian ini diambil dari beberapa buku, jurnal, dan prosiding yang membahas topik serupa. Hasil penelitian ini adalah langkah-langkah pemanfaatan podcast Spotify sebagai media pembelajaran bahasa Indonesia. Adapun langkah-langkah yang dapat dilakukan oleh pendidik yaitu: (1) Mengawali pembelajaran dengan mengadakan pretes untuk menguji kemampuan analisis peserta didik; (2) Mendengarkan materi melalui podcast Spotify yang telah dipersiapkan; (3)  Postes dapat diberikan usai peserta didik mendengarkan podcast. Postes ini berguna menguji pengetahuan yang dimiliki oleh peserta didik setelah mendengarkan materi di dalam Spotify. Penggunaan podcast sebagai media pembelajaran dapat melatih kemampuan menyimak peserta didik.","author":[{"dropping-particle":"","family":"Safira Ramadhani","given":"Jihan","non-dropping-particle":"","parse-names":false,"suffix":""},{"dropping-particle":"","family":"Bayu Firmansyah","given":"M","non-dropping-particle":"","parse-names":false,"suffix":""},{"dropping-particle":"","family":"Tri Wilujeng","given":"Ifin","non-dropping-particle":"","parse-names":false,"suffix":""},{"dropping-particle":"","family":"Nilamsari Putri","given":"Nafisah","non-dropping-particle":"","parse-names":false,"suffix":""},{"dropping-particle":"","family":"Nafisah Pendidikan Bahasa dan Sastra Indonesia","given":"Durotun","non-dropping-particle":"","parse-names":false,"suffix":""},{"dropping-particle":"","family":"PGRI Wiranegara","given":"Universitas","non-dropping-particle":"","parse-names":false,"suffix":""}],"container-title":"Jurnal Ilmu Pendidikan (JIP) STKIP Kusuma Negara","id":"ITEM-1","issue":"2","issued":{"date-parts":[["2023"]]},"page":"135-143","title":"Jurnal Ilmu Pendidikan (JIP) STKIP Kusuma Negara Pemanfaatan Podcast Spotify sebagai Media Pembelajaran Bahasa Indonesia","type":"article-journal","volume":"14"},"uris":["http://www.mendeley.com/documents/?uuid=ba634250-13c9-4026-80f2-0291477c735b"]}],"mendeley":{"formattedCitation":"(Safira Ramadhani et al., 2023)","manualFormatting":"Safira Ramadhani, (2023)","plainTextFormattedCitation":"(Safira Ramadhani et al., 2023)","previouslyFormattedCitation":"(Safira Ramadhani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afira Ramadhani,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w:t>
      </w:r>
      <w:r w:rsidR="004121AB" w:rsidRPr="00F27C0E">
        <w:rPr>
          <w:rFonts w:ascii="Times New Roman" w:hAnsi="Times New Roman" w:cs="Times New Roman"/>
          <w:sz w:val="24"/>
          <w:szCs w:val="24"/>
        </w:rPr>
        <w:t xml:space="preserve">Hasil </w:t>
      </w:r>
      <w:r w:rsidR="00D137C3">
        <w:rPr>
          <w:rFonts w:ascii="Times New Roman" w:hAnsi="Times New Roman" w:cs="Times New Roman"/>
          <w:sz w:val="24"/>
          <w:szCs w:val="24"/>
        </w:rPr>
        <w:t>penelitian</w:t>
      </w:r>
      <w:r w:rsidR="004121AB" w:rsidRPr="00F27C0E">
        <w:rPr>
          <w:rFonts w:ascii="Times New Roman" w:hAnsi="Times New Roman" w:cs="Times New Roman"/>
          <w:sz w:val="24"/>
          <w:szCs w:val="24"/>
        </w:rPr>
        <w:t xml:space="preserve"> menunjukkan cara menggunakan </w:t>
      </w:r>
      <w:r w:rsidR="000E54A9" w:rsidRPr="000E54A9">
        <w:rPr>
          <w:rFonts w:ascii="Times New Roman" w:hAnsi="Times New Roman" w:cs="Times New Roman"/>
          <w:i/>
          <w:sz w:val="24"/>
          <w:szCs w:val="24"/>
        </w:rPr>
        <w:t>Podcast</w:t>
      </w:r>
      <w:r w:rsidR="004121AB" w:rsidRPr="00F27C0E">
        <w:rPr>
          <w:rFonts w:ascii="Times New Roman" w:hAnsi="Times New Roman" w:cs="Times New Roman"/>
          <w:sz w:val="24"/>
          <w:szCs w:val="24"/>
        </w:rPr>
        <w:t xml:space="preserve"> Spotify sebagai media untuk belajar bahasa Indonesia. </w:t>
      </w:r>
      <w:r w:rsidRPr="00F27C0E">
        <w:rPr>
          <w:rFonts w:ascii="Times New Roman" w:hAnsi="Times New Roman" w:cs="Times New Roman"/>
          <w:sz w:val="24"/>
          <w:szCs w:val="24"/>
        </w:rPr>
        <w:t xml:space="preserve">Adapun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sidR="00BA0B99">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 xml:space="preserve">yaitu medi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pat melatih kemampuan menyimak siswa.</w:t>
      </w:r>
    </w:p>
    <w:p w14:paraId="0978B81D" w14:textId="2B777B8E" w:rsidR="009C07BC" w:rsidRPr="00F27C0E" w:rsidRDefault="009C07BC" w:rsidP="009C07BC">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000E54A9"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000E54A9"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14:paraId="7394E414" w14:textId="057CBC32" w:rsidR="00FE1287" w:rsidRPr="00F27C0E" w:rsidRDefault="005D261D" w:rsidP="00552D5A">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4</w:t>
      </w:r>
    </w:p>
    <w:p w14:paraId="31FEC0AA" w14:textId="719B1072" w:rsidR="00FE1287" w:rsidRDefault="005D261D" w:rsidP="00552D5A">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ngembangan Media Pembelajaran Berbasis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Pada Mata Pelajaran Bahasa Indonesia Di Smp Kristen Citra Bangsa Mandiri”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37792/hinef.v2i1.868","abstract":"Abstract\r Based on the problems that occur in class XIII A Christian Citra Bangsa Mandiri Middle School. The purpose of this development research is to develop podcast-based learning media in Indonesian language subjects at Citra Bangsa Mandiri Christian Middle School. With the use of audio podcast media developed in the anchor application so that the material presented is clearer, because the media can be accessed at any time and makes students enthusiastic during the learning process. This type of research uses the Research and Development (RnD) model. Data collection by researchers using questionnaires and interviews this thesis data collection techniques through questionnaires, interviews and documentation. The data collected in this study used a questionnaire. The results of this thesis show the results of class XIII SMP Kristen Citra Bangsa Kupang, with a total of 15 students, the average result of 15 students shows that 1154 is divided by the number of students, namely 15 students, and gets a final score of 83.53% and the level of achievement its good. So that this audio is feasible and can be applied in learning activities on the subject matter of Cinderella stories for class XIII Indonesian at Christian Citra Bangsa Mandiri Middle School.\r Keywords: Development, Podcast Media, Subjects, Indonesian Language\r  \r Abstrak\r Berdasarkan permasalahan yang terjadi pada SMP Kristen Citra Bangsa Mandiri kelas XIII A. Tujuan dari penelitian pengembangan ini yakni untuk mengembangkan media pembelajaran berbasis podcast pada mata pelajaran Bahasa indonesia di SMP Kristen Citra Bangsa Mandiri. Dengan penggunaan media audio podcast yang dikembangkan dalam aplikasi anchor agar materi yang disampaikan lebih jelas, karena media dapat diakses kapan saja dan membuat semangat peserta didik saat proses belajar. Jenis penelitian dengan menggunakan model Research and Development (RnD). Pengumpulan data oleh peneliti menggunakan angket dan wawancara teknik pengumpulan data skripsi ini melalui Kuesioner, Wawancara dan Dokumentasi. Data yang dihimpun dalam penelitian ini menggunakan angket. Hasil dari skripsi ini menunjukan hasil dari siswa kelas XIII SMP Kristen Citra Bangsa Kupang, dengan jumlah 15 siswa, hasilnya rata-rata dari 15 siswa menunjukkan bahwa 1154 dibagi jumlah siswa, yaitu 15 siswa, dan mendapatkan nilai akhir 83,53% dan tingkat pencapaian nya baik. Sehingga  audio ini  telah layak dan dapat diterapkan dalam kegiatan pembelajaran materi pokok Cerita cerit…","author":[{"dropping-particle":"","family":"Pairikaes","given":"Irvan","non-dropping-particle":"","parse-names":false,"suffix":""},{"dropping-particle":"","family":"Benufinit","given":"Yonly A","non-dropping-particle":"","parse-names":false,"suffix":""},{"dropping-particle":"","family":"Manu","given":"Gerlan A","non-dropping-particle":"","parse-names":false,"suffix":""}],"container-title":"HINEF : Jurnal Rumpun Ilmu Pendidikan","id":"ITEM-1","issue":"1","issued":{"date-parts":[["2023"]]},"page":"35-41","title":"Pengembangan Media Pembelajaran Berbasis Podcast Pada Mata Pelajaran Bahasa Indonesia Di Smp Kristen Citra Bangsa Mandiri","type":"article-journal","volume":"2"},"uris":["http://www.mendeley.com/documents/?uuid=8de3efae-e558-4992-b309-7f7b020a21a7"]}],"mendeley":{"formattedCitation":"(Pairikaes et al., 2023)","manualFormatting":"Pairikaes (2023)","plainTextFormattedCitation":"(Pairikaes et al., 2023)","previouslyFormattedCitation":"(Pairikaes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Pairikaes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w:t>
      </w:r>
      <w:r w:rsidR="004121AB" w:rsidRPr="00F27C0E">
        <w:rPr>
          <w:rFonts w:ascii="Times New Roman" w:hAnsi="Times New Roman" w:cs="Times New Roman"/>
          <w:sz w:val="24"/>
          <w:szCs w:val="24"/>
        </w:rPr>
        <w:t xml:space="preserve">Hasil </w:t>
      </w:r>
      <w:r w:rsidR="00D137C3">
        <w:rPr>
          <w:rFonts w:ascii="Times New Roman" w:hAnsi="Times New Roman" w:cs="Times New Roman"/>
          <w:sz w:val="24"/>
          <w:szCs w:val="24"/>
        </w:rPr>
        <w:t>penelitian</w:t>
      </w:r>
      <w:r w:rsidR="004121AB" w:rsidRPr="00F27C0E">
        <w:rPr>
          <w:rFonts w:ascii="Times New Roman" w:hAnsi="Times New Roman" w:cs="Times New Roman"/>
          <w:sz w:val="24"/>
          <w:szCs w:val="24"/>
        </w:rPr>
        <w:t xml:space="preserve"> menunjukkan bahwa kinerja siswa di kelas XIII SMP Kristen Citra Bangsa Kupang yang terdiri dari 15 siswa. Hasil rata-rata dari 15 siswa menunjukkan bahwa 1154 siswa dibagi menjadi 15 siswa, yang berarti mereka memiliki nilai akhir 83,53% dan tingkat pencapaian yang baik. </w:t>
      </w:r>
      <w:r w:rsidRPr="00F27C0E">
        <w:rPr>
          <w:rFonts w:ascii="Times New Roman" w:hAnsi="Times New Roman" w:cs="Times New Roman"/>
          <w:sz w:val="24"/>
          <w:szCs w:val="24"/>
        </w:rPr>
        <w:t xml:space="preserve">Adapun  manfaat </w:t>
      </w:r>
      <w:r w:rsidR="000E54A9" w:rsidRPr="000E54A9">
        <w:rPr>
          <w:rFonts w:ascii="Times New Roman" w:hAnsi="Times New Roman" w:cs="Times New Roman"/>
          <w:i/>
          <w:sz w:val="24"/>
          <w:szCs w:val="24"/>
        </w:rPr>
        <w:t>Podcast</w:t>
      </w:r>
      <w:r w:rsidR="00BA0B99">
        <w:rPr>
          <w:rFonts w:ascii="Times New Roman" w:hAnsi="Times New Roman" w:cs="Times New Roman"/>
          <w:sz w:val="24"/>
          <w:szCs w:val="24"/>
        </w:rPr>
        <w:t xml:space="preserve"> sebagai pembelajaran bahasa Indonesia</w:t>
      </w:r>
      <w:r w:rsidRPr="00F27C0E">
        <w:rPr>
          <w:rFonts w:ascii="Times New Roman" w:hAnsi="Times New Roman" w:cs="Times New Roman"/>
          <w:sz w:val="24"/>
          <w:szCs w:val="24"/>
        </w:rPr>
        <w:t xml:space="preserve"> yaitu sebagai metode yang efektif untuk melatih kemampuan dalam memanfaatkan teknologi digital.</w:t>
      </w:r>
    </w:p>
    <w:p w14:paraId="46F26E69" w14:textId="2A59D11C" w:rsidR="009C07BC" w:rsidRPr="009C07BC" w:rsidRDefault="009C07BC" w:rsidP="009C07BC">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000E54A9"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000E54A9"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14:paraId="23D8563E" w14:textId="77777777" w:rsidR="00AF7389" w:rsidRDefault="00AF7389" w:rsidP="00552D5A">
      <w:pPr>
        <w:spacing w:after="0" w:line="480" w:lineRule="auto"/>
        <w:ind w:right="49"/>
        <w:jc w:val="center"/>
        <w:rPr>
          <w:rFonts w:ascii="Times New Roman" w:hAnsi="Times New Roman" w:cs="Times New Roman"/>
          <w:b/>
          <w:sz w:val="24"/>
          <w:szCs w:val="24"/>
        </w:rPr>
      </w:pPr>
    </w:p>
    <w:p w14:paraId="2679273B" w14:textId="270CBBB0" w:rsidR="00FE1287" w:rsidRPr="00F27C0E" w:rsidRDefault="005D261D" w:rsidP="00552D5A">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5</w:t>
      </w:r>
    </w:p>
    <w:p w14:paraId="5D337FE1" w14:textId="14E5AB13" w:rsidR="005D261D" w:rsidRDefault="005D261D" w:rsidP="00552D5A">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ngaruh Media Pembelajar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Terhadap Keterampilan Berbicara Bahasa Indonesia”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23887/ika.v20i2.45014","ISSN":"1829-5282","abstract":"This research uses quasi-experimental research. The population in this study This study For this study, a quasi-experimental design was used. The participants in this study are a quasi-experimental research design was adopted for this investigation. Students from SMA Negeri 2 Banjar's Class XI, which was split into Classes XI BABUD 1 and 2, were chosen as the research subjects. Random sampling was used to choose the experimental and control groups. Data on speaking ability were gathered through performance evaluations made during structured observations or observations of specific study samples. The information was then examined using statistical inference. According to the findings, the experimental group's average score fell into the very high category (81.80%), while the control group's score fell into the high category (75.20%). It could be identified that there was a significant difference in speaking skills between the group that uses podcasts as a learning medium and the group that uses Google Meet.","author":[{"dropping-particle":"","family":"Setiawan","given":"Komang Agus","non-dropping-particle":"","parse-names":false,"suffix":""},{"dropping-particle":"","family":"Sutama","given":"I Made","non-dropping-particle":"","parse-names":false,"suffix":""},{"dropping-particle":"","family":"Dewantara","given":"I Putu Mas","non-dropping-particle":"","parse-names":false,"suffix":""}],"container-title":"Jurnal IKA","id":"ITEM-1","issue":"2","issued":{"date-parts":[["2022"]]},"page":"85-91","title":"Pengaruh Media Pembelajaran Podcast Terhadap Keterampilan Berbicara Bahasa Indonesia","type":"article-journal","volume":"20"},"uris":["http://www.mendeley.com/documents/?uuid=4d9736cf-7118-4b1b-b1f5-f144fa842386"]}],"mendeley":{"formattedCitation":"(Setiawan et al., 2022)","manualFormatting":"Setiawan, (2022)","plainTextFormattedCitation":"(Setiawan et al., 2022)","previouslyFormattedCitation":"(Setiawan et al., 2022)"},"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etiawan, (2022)</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w:t>
      </w:r>
      <w:r w:rsidR="004121AB" w:rsidRPr="00F27C0E">
        <w:rPr>
          <w:rFonts w:ascii="Times New Roman" w:hAnsi="Times New Roman" w:cs="Times New Roman"/>
          <w:sz w:val="24"/>
          <w:szCs w:val="24"/>
        </w:rPr>
        <w:t xml:space="preserve">Hasil </w:t>
      </w:r>
      <w:r w:rsidR="00D137C3">
        <w:rPr>
          <w:rFonts w:ascii="Times New Roman" w:hAnsi="Times New Roman" w:cs="Times New Roman"/>
          <w:sz w:val="24"/>
          <w:szCs w:val="24"/>
        </w:rPr>
        <w:t>penelitian</w:t>
      </w:r>
      <w:r w:rsidR="004121AB" w:rsidRPr="00F27C0E">
        <w:rPr>
          <w:rFonts w:ascii="Times New Roman" w:hAnsi="Times New Roman" w:cs="Times New Roman"/>
          <w:sz w:val="24"/>
          <w:szCs w:val="24"/>
        </w:rPr>
        <w:t xml:space="preserve"> menunjukkan bahwa </w:t>
      </w:r>
      <w:r w:rsidR="00D137C3">
        <w:rPr>
          <w:rFonts w:ascii="Times New Roman" w:hAnsi="Times New Roman" w:cs="Times New Roman"/>
          <w:sz w:val="24"/>
          <w:szCs w:val="24"/>
        </w:rPr>
        <w:t>aadanya</w:t>
      </w:r>
      <w:r w:rsidR="004121AB" w:rsidRPr="00F27C0E">
        <w:rPr>
          <w:rFonts w:ascii="Times New Roman" w:hAnsi="Times New Roman" w:cs="Times New Roman"/>
          <w:sz w:val="24"/>
          <w:szCs w:val="24"/>
        </w:rPr>
        <w:t xml:space="preserve"> perbedaan antara kelompok yang menggunakan </w:t>
      </w:r>
      <w:r w:rsidR="000E54A9" w:rsidRPr="000E54A9">
        <w:rPr>
          <w:rFonts w:ascii="Times New Roman" w:hAnsi="Times New Roman" w:cs="Times New Roman"/>
          <w:i/>
          <w:sz w:val="24"/>
          <w:szCs w:val="24"/>
        </w:rPr>
        <w:t>Podcast</w:t>
      </w:r>
      <w:r w:rsidR="004121AB" w:rsidRPr="00F27C0E">
        <w:rPr>
          <w:rFonts w:ascii="Times New Roman" w:hAnsi="Times New Roman" w:cs="Times New Roman"/>
          <w:sz w:val="24"/>
          <w:szCs w:val="24"/>
        </w:rPr>
        <w:t xml:space="preserve"> sebagai alat pembelajaran dan kelompok yang menggunakan Google Meet. Ketika </w:t>
      </w:r>
      <w:r w:rsidR="000E54A9" w:rsidRPr="000E54A9">
        <w:rPr>
          <w:rFonts w:ascii="Times New Roman" w:hAnsi="Times New Roman" w:cs="Times New Roman"/>
          <w:i/>
          <w:sz w:val="24"/>
          <w:szCs w:val="24"/>
        </w:rPr>
        <w:t>Podcast</w:t>
      </w:r>
      <w:r w:rsidR="004121AB" w:rsidRPr="00F27C0E">
        <w:rPr>
          <w:rFonts w:ascii="Times New Roman" w:hAnsi="Times New Roman" w:cs="Times New Roman"/>
          <w:sz w:val="24"/>
          <w:szCs w:val="24"/>
        </w:rPr>
        <w:t xml:space="preserve"> digunakan sebagai alat pembelajaran, mereka meningkatkan keterampilan berbicara siswa dan meningkatkan keinginan mereka untuk belajar secara online. </w:t>
      </w:r>
      <w:r w:rsidRPr="00F27C0E">
        <w:rPr>
          <w:rFonts w:ascii="Times New Roman" w:hAnsi="Times New Roman" w:cs="Times New Roman"/>
          <w:sz w:val="24"/>
          <w:szCs w:val="24"/>
        </w:rPr>
        <w:t xml:space="preserve">Adapun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sidR="00BA0B99">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embantu siswa berbicara lebih baik lagi.</w:t>
      </w:r>
    </w:p>
    <w:p w14:paraId="0F3CAE39" w14:textId="713CA38E" w:rsidR="000E54A9" w:rsidRPr="00F27C0E" w:rsidRDefault="000E54A9" w:rsidP="000E54A9">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14:paraId="1FE0B19F" w14:textId="3AB5FC40" w:rsidR="005D261D" w:rsidRPr="00F27C0E" w:rsidRDefault="005D261D" w:rsidP="00552D5A">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6</w:t>
      </w:r>
    </w:p>
    <w:p w14:paraId="2E891D3D" w14:textId="648D353A" w:rsidR="005D261D" w:rsidRDefault="005D261D" w:rsidP="00552D5A">
      <w:p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ngembangan Media Pembelajar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meningkatkan Hasil Belajar Bahasa Indonesia KD Cerpen Pada Siswa Tunanetra Kelas VII SMPLB SLB Negeri Salatiga” yang diteliti oleh Reni Setiawati, (2023).</w:t>
      </w:r>
      <w:r w:rsidR="004121AB" w:rsidRPr="00F27C0E">
        <w:rPr>
          <w:rFonts w:ascii="Times New Roman" w:hAnsi="Times New Roman" w:cs="Times New Roman"/>
          <w:sz w:val="24"/>
          <w:szCs w:val="24"/>
        </w:rPr>
        <w:t xml:space="preserve"> Hasil </w:t>
      </w:r>
      <w:r w:rsidR="00D137C3">
        <w:rPr>
          <w:rFonts w:ascii="Times New Roman" w:hAnsi="Times New Roman" w:cs="Times New Roman"/>
          <w:sz w:val="24"/>
          <w:szCs w:val="24"/>
        </w:rPr>
        <w:t>penelitian</w:t>
      </w:r>
      <w:r w:rsidR="004121AB" w:rsidRPr="00F27C0E">
        <w:rPr>
          <w:rFonts w:ascii="Times New Roman" w:hAnsi="Times New Roman" w:cs="Times New Roman"/>
          <w:sz w:val="24"/>
          <w:szCs w:val="24"/>
        </w:rPr>
        <w:t xml:space="preserve"> menunjukkan bahwa</w:t>
      </w:r>
      <w:r w:rsidRPr="00F27C0E">
        <w:rPr>
          <w:rFonts w:ascii="Times New Roman" w:hAnsi="Times New Roman" w:cs="Times New Roman"/>
          <w:sz w:val="24"/>
          <w:szCs w:val="24"/>
        </w:rPr>
        <w:t xml:space="preserve"> </w:t>
      </w:r>
      <w:r w:rsidR="004121AB" w:rsidRPr="00F27C0E">
        <w:rPr>
          <w:rFonts w:ascii="Times New Roman" w:hAnsi="Times New Roman" w:cs="Times New Roman"/>
          <w:sz w:val="24"/>
          <w:szCs w:val="24"/>
        </w:rPr>
        <w:t xml:space="preserve">(1) </w:t>
      </w:r>
      <w:r w:rsidR="000E54A9" w:rsidRPr="000E54A9">
        <w:rPr>
          <w:rFonts w:ascii="Times New Roman" w:hAnsi="Times New Roman" w:cs="Times New Roman"/>
          <w:i/>
          <w:sz w:val="24"/>
          <w:szCs w:val="24"/>
        </w:rPr>
        <w:t>Podcast</w:t>
      </w:r>
      <w:r w:rsidR="004121AB" w:rsidRPr="00F27C0E">
        <w:rPr>
          <w:rFonts w:ascii="Times New Roman" w:hAnsi="Times New Roman" w:cs="Times New Roman"/>
          <w:sz w:val="24"/>
          <w:szCs w:val="24"/>
        </w:rPr>
        <w:t xml:space="preserve">, media pembelajaran audio, diperlukan untuk guru dan siswa tunanetra kelas VII untuk meningkatkan hasil belajar KD cerpen Bahasa Indonesia; (2) </w:t>
      </w:r>
      <w:r w:rsidR="000E54A9" w:rsidRPr="000E54A9">
        <w:rPr>
          <w:rFonts w:ascii="Times New Roman" w:hAnsi="Times New Roman" w:cs="Times New Roman"/>
          <w:i/>
          <w:sz w:val="24"/>
          <w:szCs w:val="24"/>
        </w:rPr>
        <w:t>Podcast</w:t>
      </w:r>
      <w:r w:rsidR="004121AB" w:rsidRPr="00F27C0E">
        <w:rPr>
          <w:rFonts w:ascii="Times New Roman" w:hAnsi="Times New Roman" w:cs="Times New Roman"/>
          <w:sz w:val="24"/>
          <w:szCs w:val="24"/>
        </w:rPr>
        <w:t xml:space="preserve">, yang dirancang oleh peneliti, dapat meningkatkan hasil belajar siswa tunanetra berdasarkan saran dari tim ahli; dan (3) </w:t>
      </w:r>
      <w:r w:rsidR="000E54A9" w:rsidRPr="000E54A9">
        <w:rPr>
          <w:rFonts w:ascii="Times New Roman" w:hAnsi="Times New Roman" w:cs="Times New Roman"/>
          <w:i/>
          <w:sz w:val="24"/>
          <w:szCs w:val="24"/>
        </w:rPr>
        <w:t>Podcast</w:t>
      </w:r>
      <w:r w:rsidR="004121AB" w:rsidRPr="00F27C0E">
        <w:rPr>
          <w:rFonts w:ascii="Times New Roman" w:hAnsi="Times New Roman" w:cs="Times New Roman"/>
          <w:sz w:val="24"/>
          <w:szCs w:val="24"/>
        </w:rPr>
        <w:t xml:space="preserve">, yang dikembangkan oleh peneliti, dapat meningkatkan hasil belajar siswa tunanetra. </w:t>
      </w:r>
      <w:r w:rsidRPr="00F27C0E">
        <w:rPr>
          <w:rFonts w:ascii="Times New Roman" w:hAnsi="Times New Roman" w:cs="Times New Roman"/>
          <w:sz w:val="24"/>
          <w:szCs w:val="24"/>
        </w:rPr>
        <w:t xml:space="preserve">Adapun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sidR="008D6683">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eningkatkan hasil pembelajaran cerpen pada siswa tunanetra</w:t>
      </w:r>
      <w:r w:rsidR="00552D5A" w:rsidRPr="00F27C0E">
        <w:rPr>
          <w:rFonts w:ascii="Times New Roman" w:hAnsi="Times New Roman" w:cs="Times New Roman"/>
          <w:sz w:val="24"/>
          <w:szCs w:val="24"/>
        </w:rPr>
        <w:t>.</w:t>
      </w:r>
    </w:p>
    <w:p w14:paraId="6C27EE0C" w14:textId="38B2F32B" w:rsidR="000E54A9" w:rsidRPr="000E54A9" w:rsidRDefault="000E54A9" w:rsidP="000E54A9">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14:paraId="10E2D3A9" w14:textId="20F49864" w:rsidR="00FE1287" w:rsidRPr="00F27C0E" w:rsidRDefault="00552D5A" w:rsidP="00552D5A">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7</w:t>
      </w:r>
    </w:p>
    <w:p w14:paraId="703D700D" w14:textId="7E1E475E" w:rsidR="00552D5A" w:rsidRDefault="00552D5A" w:rsidP="00552D5A">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mbelajaran Menulis Puisi Dengan Menggunakan Medi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Meningkatkan Kemampuan Berpikir Kreatif Peserta Didik Kelas Viii Smpn 2 Margahayu Bandung Tahun Pelajaran 2022/2023”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022/2023","author":[{"dropping-particle":"","family":"Helawati","given":"Ela","non-dropping-particle":"","parse-names":false,"suffix":""},{"dropping-particle":"","family":"Supian","given":"","non-dropping-particle":"","parse-names":false,"suffix":""},{"dropping-particle":"","family":"Nurhayatin","given":"Titin","non-dropping-particle":"","parse-names":false,"suffix":""}],"container-title":"Sastra Indonesia dan Daerah","id":"ITEM-1","issue":"1","issued":{"date-parts":[["2024"]]},"page":"56-66","title":"Pembelajaran Menulis Puisi Dengan Menggunakan Media Podcast Untuk Meningkatkan Kemampuan Berpikir Kreatif Peserta Didik Kelas Viii Smpn 2 Margahayu Bandung Tahun Pelajaran 2022/2023","type":"article-journal","volume":"14"},"uris":["http://www.mendeley.com/documents/?uuid=ce57c552-1da4-444b-8b50-ccaf15ab4c28"]}],"mendeley":{"formattedCitation":"(Helawati et al., 2024)","manualFormatting":"Helawati (2024)","plainTextFormattedCitation":"(Helawati et al., 2024)","previouslyFormattedCitation":"(Helawati et al., 2024)"},"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Helawati (2024)</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w:t>
      </w:r>
      <w:r w:rsidR="004121AB" w:rsidRPr="00F27C0E">
        <w:rPr>
          <w:rFonts w:ascii="Times New Roman" w:hAnsi="Times New Roman" w:cs="Times New Roman"/>
          <w:sz w:val="24"/>
          <w:szCs w:val="24"/>
        </w:rPr>
        <w:t xml:space="preserve"> Hasil </w:t>
      </w:r>
      <w:r w:rsidR="00D137C3">
        <w:rPr>
          <w:rFonts w:ascii="Times New Roman" w:hAnsi="Times New Roman" w:cs="Times New Roman"/>
          <w:sz w:val="24"/>
          <w:szCs w:val="24"/>
        </w:rPr>
        <w:t>penelitian</w:t>
      </w:r>
      <w:r w:rsidR="004121AB" w:rsidRPr="00F27C0E">
        <w:rPr>
          <w:rFonts w:ascii="Times New Roman" w:hAnsi="Times New Roman" w:cs="Times New Roman"/>
          <w:sz w:val="24"/>
          <w:szCs w:val="24"/>
        </w:rPr>
        <w:t xml:space="preserve"> menunjukkan bahwa</w:t>
      </w:r>
      <w:r w:rsidRPr="00F27C0E">
        <w:rPr>
          <w:rFonts w:ascii="Times New Roman" w:hAnsi="Times New Roman" w:cs="Times New Roman"/>
          <w:sz w:val="24"/>
          <w:szCs w:val="24"/>
        </w:rPr>
        <w:t xml:space="preserve"> </w:t>
      </w:r>
      <w:r w:rsidR="004121AB" w:rsidRPr="00F27C0E">
        <w:rPr>
          <w:rFonts w:ascii="Times New Roman" w:hAnsi="Times New Roman" w:cs="Times New Roman"/>
          <w:sz w:val="24"/>
          <w:szCs w:val="24"/>
        </w:rPr>
        <w:t xml:space="preserve">pembelajaran menulis puisi berdampak terhadap kemampuan berpikir kreatif peserta didik. Selain itu, dapat menjadi alternatif pemilihan model pembelajaran di kelas. </w:t>
      </w:r>
      <w:r w:rsidRPr="00F27C0E">
        <w:rPr>
          <w:rFonts w:ascii="Times New Roman" w:hAnsi="Times New Roman" w:cs="Times New Roman"/>
          <w:sz w:val="24"/>
          <w:szCs w:val="24"/>
        </w:rPr>
        <w:t xml:space="preserve">Adapun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sidR="008D6683">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 xml:space="preserve">yaitu meningkatkan kemampuan menulis dan </w:t>
      </w:r>
      <w:r w:rsidR="00D137C3">
        <w:rPr>
          <w:rFonts w:ascii="Times New Roman" w:hAnsi="Times New Roman" w:cs="Times New Roman"/>
          <w:sz w:val="24"/>
          <w:szCs w:val="24"/>
        </w:rPr>
        <w:t>berpikir</w:t>
      </w:r>
      <w:r w:rsidRPr="00F27C0E">
        <w:rPr>
          <w:rFonts w:ascii="Times New Roman" w:hAnsi="Times New Roman" w:cs="Times New Roman"/>
          <w:sz w:val="24"/>
          <w:szCs w:val="24"/>
        </w:rPr>
        <w:t xml:space="preserve"> kreatif pada siswa.</w:t>
      </w:r>
    </w:p>
    <w:p w14:paraId="3CEC997C" w14:textId="680DBD8B" w:rsidR="000E54A9" w:rsidRPr="00F27C0E" w:rsidRDefault="000E54A9" w:rsidP="000E54A9">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14:paraId="27EA31F6" w14:textId="4DB105B6" w:rsidR="00552D5A" w:rsidRPr="00F27C0E" w:rsidRDefault="00552D5A" w:rsidP="00552D5A">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8</w:t>
      </w:r>
    </w:p>
    <w:p w14:paraId="18ABB8F3" w14:textId="5E7D8959" w:rsidR="00552D5A" w:rsidRDefault="00552D5A" w:rsidP="00552D5A">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ngembangan konte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edukatif mata pelajaran bahasa indonesia materi puisi mts ddi jarasua di kabupaten soppeng”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uthor":[{"dropping-particle":"","family":"Mubarak","given":"Fadil","non-dropping-particle":"","parse-names":false,"suffix":""},{"dropping-particle":"","family":"Sinaga","given":"Andromeda Valentino","non-dropping-particle":"","parse-names":false,"suffix":""},{"dropping-particle":"","family":"Studi","given":"Program","non-dropping-particle":"","parse-names":false,"suffix":""},{"dropping-particle":"","family":"Pendidikan","given":"Teknologi","non-dropping-particle":"","parse-names":false,"suffix":""},{"dropping-particle":"","family":"Makassar","given":"Universitas Negeri","non-dropping-particle":"","parse-names":false,"suffix":""}],"id":"ITEM-1","issued":{"date-parts":[["0"]]},"title":"Pengembangan konten podcast edukatif mata pelajaran bahasa indonesia materi puisi mts ddi jarasua di kabupaten soppeng","type":"article-journal"},"uris":["http://www.mendeley.com/documents/?uuid=84c98fb1-3e93-4c60-885c-f4f39d309773"]}],"mendeley":{"formattedCitation":"(Mubarak et al., n.d.)","manualFormatting":"Mubarak (2025)","plainTextFormattedCitation":"(Mubarak et al., n.d.)","previouslyFormattedCitation":"(Mubarak et al., n.d.)"},"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Mubarak (2025)</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w:t>
      </w:r>
      <w:r w:rsidR="004121AB" w:rsidRPr="00F27C0E">
        <w:rPr>
          <w:rFonts w:ascii="Times New Roman" w:hAnsi="Times New Roman" w:cs="Times New Roman"/>
          <w:sz w:val="24"/>
          <w:szCs w:val="24"/>
        </w:rPr>
        <w:t xml:space="preserve">Hasil </w:t>
      </w:r>
      <w:r w:rsidR="00D137C3">
        <w:rPr>
          <w:rFonts w:ascii="Times New Roman" w:hAnsi="Times New Roman" w:cs="Times New Roman"/>
          <w:sz w:val="24"/>
          <w:szCs w:val="24"/>
        </w:rPr>
        <w:t>penelitian</w:t>
      </w:r>
      <w:r w:rsidR="004121AB" w:rsidRPr="00F27C0E">
        <w:rPr>
          <w:rFonts w:ascii="Times New Roman" w:hAnsi="Times New Roman" w:cs="Times New Roman"/>
          <w:sz w:val="24"/>
          <w:szCs w:val="24"/>
        </w:rPr>
        <w:t xml:space="preserve"> menunjukkan bahwa media konten </w:t>
      </w:r>
      <w:r w:rsidR="000E54A9" w:rsidRPr="000E54A9">
        <w:rPr>
          <w:rFonts w:ascii="Times New Roman" w:hAnsi="Times New Roman" w:cs="Times New Roman"/>
          <w:i/>
          <w:sz w:val="24"/>
          <w:szCs w:val="24"/>
        </w:rPr>
        <w:t>Podcast</w:t>
      </w:r>
      <w:r w:rsidR="004121AB" w:rsidRPr="00F27C0E">
        <w:rPr>
          <w:rFonts w:ascii="Times New Roman" w:hAnsi="Times New Roman" w:cs="Times New Roman"/>
          <w:sz w:val="24"/>
          <w:szCs w:val="24"/>
        </w:rPr>
        <w:t xml:space="preserve"> edukatif bertema puisi yang dikembangkan Praktis dan Valid untuk digunakan dalam proses pembelajaran puisi di Kelas VIII di MTs DDI Jarasua. </w:t>
      </w:r>
      <w:r w:rsidRPr="00F27C0E">
        <w:rPr>
          <w:rFonts w:ascii="Times New Roman" w:hAnsi="Times New Roman" w:cs="Times New Roman"/>
          <w:sz w:val="24"/>
          <w:szCs w:val="24"/>
        </w:rPr>
        <w:t xml:space="preserve">Adapun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sidR="008D6683">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 xml:space="preserve">yaitu media yang sangat praktis </w:t>
      </w:r>
      <w:r w:rsidR="00D137C3">
        <w:rPr>
          <w:rFonts w:ascii="Times New Roman" w:hAnsi="Times New Roman" w:cs="Times New Roman"/>
          <w:sz w:val="24"/>
          <w:szCs w:val="24"/>
        </w:rPr>
        <w:t>untuk</w:t>
      </w:r>
      <w:r w:rsidRPr="00F27C0E">
        <w:rPr>
          <w:rFonts w:ascii="Times New Roman" w:hAnsi="Times New Roman" w:cs="Times New Roman"/>
          <w:sz w:val="24"/>
          <w:szCs w:val="24"/>
        </w:rPr>
        <w:t xml:space="preserve"> pembelajaran.</w:t>
      </w:r>
    </w:p>
    <w:p w14:paraId="04EA6B38" w14:textId="4E618204" w:rsidR="00552D5A" w:rsidRPr="00F27C0E" w:rsidRDefault="000E54A9" w:rsidP="000E54A9">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14:paraId="5CEF4EA1" w14:textId="45F5E1F6" w:rsidR="00552D5A" w:rsidRPr="00F27C0E" w:rsidRDefault="00552D5A" w:rsidP="00552D5A">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9</w:t>
      </w:r>
    </w:p>
    <w:p w14:paraId="301FF672" w14:textId="518B9545" w:rsidR="00552D5A" w:rsidRDefault="00552D5A" w:rsidP="00552D5A">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ngaruh pengguna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ing terhadap keterampilan berbicara pada mata pelajaran bahasa indonesia siswa sanggar </w:t>
      </w:r>
      <w:r w:rsidR="00D137C3">
        <w:rPr>
          <w:rFonts w:ascii="Times New Roman" w:hAnsi="Times New Roman" w:cs="Times New Roman"/>
          <w:sz w:val="24"/>
          <w:szCs w:val="24"/>
        </w:rPr>
        <w:t>bimbingan</w:t>
      </w:r>
      <w:r w:rsidRPr="00F27C0E">
        <w:rPr>
          <w:rFonts w:ascii="Times New Roman" w:hAnsi="Times New Roman" w:cs="Times New Roman"/>
          <w:sz w:val="24"/>
          <w:szCs w:val="24"/>
        </w:rPr>
        <w:t xml:space="preserve"> kampung bharu Malaysia”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uthor":[{"dropping-particle":"","family":"Penerapan","given":"Dengan","non-dropping-particle":"","parse-names":false,"suffix":""},{"dropping-particle":"","family":"Fifo","given":"Metode","non-dropping-particle":"","parse-names":false,"suffix":""}],"id":"ITEM-1","issued":{"date-parts":[["2023"]]},"page":"17-23","title":"PENGARUH PENGGUNAAN PODCASTING TERHADAP KETERAMPILAN BERBICARA PADA MATA PELAJARAN BAHASA INDONESIA SISWA SANGGAR BIMNINGAN KAMPUNG BHARU MALAYSIA","type":"article-journal","volume":"10"},"uris":["http://www.mendeley.com/documents/?uuid=8850b374-13ef-4915-8259-ee77455a8d13"]}],"mendeley":{"formattedCitation":"(Penerapan &amp; Fifo, 2023)","manualFormatting":"Penerapan &amp; Fifo, (2023)","plainTextFormattedCitation":"(Penerapan &amp; Fifo, 2023)","previouslyFormattedCitation":"(Penerapan &amp; Fifo,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P</w:t>
      </w:r>
      <w:r w:rsidR="00D137C3">
        <w:rPr>
          <w:rFonts w:ascii="Times New Roman" w:hAnsi="Times New Roman" w:cs="Times New Roman"/>
          <w:noProof/>
          <w:sz w:val="24"/>
          <w:szCs w:val="24"/>
        </w:rPr>
        <w:t>penerapan</w:t>
      </w:r>
      <w:r w:rsidRPr="00F27C0E">
        <w:rPr>
          <w:rFonts w:ascii="Times New Roman" w:hAnsi="Times New Roman" w:cs="Times New Roman"/>
          <w:noProof/>
          <w:sz w:val="24"/>
          <w:szCs w:val="24"/>
        </w:rPr>
        <w:t xml:space="preserve"> &amp; Fifo,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w:t>
      </w:r>
      <w:r w:rsidR="004121AB" w:rsidRPr="00F27C0E">
        <w:rPr>
          <w:rFonts w:ascii="Times New Roman" w:hAnsi="Times New Roman" w:cs="Times New Roman"/>
          <w:sz w:val="24"/>
          <w:szCs w:val="24"/>
        </w:rPr>
        <w:t xml:space="preserve">Hasil </w:t>
      </w:r>
      <w:r w:rsidR="00D137C3">
        <w:rPr>
          <w:rFonts w:ascii="Times New Roman" w:hAnsi="Times New Roman" w:cs="Times New Roman"/>
          <w:sz w:val="24"/>
          <w:szCs w:val="24"/>
        </w:rPr>
        <w:t>penelitian</w:t>
      </w:r>
      <w:r w:rsidR="004121AB" w:rsidRPr="00F27C0E">
        <w:rPr>
          <w:rFonts w:ascii="Times New Roman" w:hAnsi="Times New Roman" w:cs="Times New Roman"/>
          <w:sz w:val="24"/>
          <w:szCs w:val="24"/>
        </w:rPr>
        <w:t xml:space="preserve"> menunjukkan bahwa penggunaan </w:t>
      </w:r>
      <w:r w:rsidR="000E54A9" w:rsidRPr="000E54A9">
        <w:rPr>
          <w:rFonts w:ascii="Times New Roman" w:hAnsi="Times New Roman" w:cs="Times New Roman"/>
          <w:i/>
          <w:sz w:val="24"/>
          <w:szCs w:val="24"/>
        </w:rPr>
        <w:t>Podcast</w:t>
      </w:r>
      <w:r w:rsidR="004121AB" w:rsidRPr="00F27C0E">
        <w:rPr>
          <w:rFonts w:ascii="Times New Roman" w:hAnsi="Times New Roman" w:cs="Times New Roman"/>
          <w:sz w:val="24"/>
          <w:szCs w:val="24"/>
        </w:rPr>
        <w:t xml:space="preserve"> sangat direkomendasikan untuk digunakan dalam pembelajaran Bahasa Indonesia. </w:t>
      </w:r>
      <w:r w:rsidRPr="00F27C0E">
        <w:rPr>
          <w:rFonts w:ascii="Times New Roman" w:hAnsi="Times New Roman" w:cs="Times New Roman"/>
          <w:sz w:val="24"/>
          <w:szCs w:val="24"/>
        </w:rPr>
        <w:t xml:space="preserve">Adapun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sidR="008D6683">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 xml:space="preserve">yaitu media yang sangat praktis </w:t>
      </w:r>
      <w:r w:rsidR="00D137C3">
        <w:rPr>
          <w:rFonts w:ascii="Times New Roman" w:hAnsi="Times New Roman" w:cs="Times New Roman"/>
          <w:sz w:val="24"/>
          <w:szCs w:val="24"/>
        </w:rPr>
        <w:t>untuk</w:t>
      </w:r>
      <w:r w:rsidRPr="00F27C0E">
        <w:rPr>
          <w:rFonts w:ascii="Times New Roman" w:hAnsi="Times New Roman" w:cs="Times New Roman"/>
          <w:sz w:val="24"/>
          <w:szCs w:val="24"/>
        </w:rPr>
        <w:t xml:space="preserve"> pembelajaran.</w:t>
      </w:r>
    </w:p>
    <w:p w14:paraId="57C00C24" w14:textId="54E66216" w:rsidR="000E54A9" w:rsidRPr="00F27C0E" w:rsidRDefault="000E54A9" w:rsidP="000E54A9">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14:paraId="628700FA" w14:textId="024386AF" w:rsidR="00552D5A" w:rsidRPr="00F27C0E" w:rsidRDefault="00552D5A" w:rsidP="00552D5A">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0</w:t>
      </w:r>
    </w:p>
    <w:p w14:paraId="58FFE2A8" w14:textId="13BB6A57" w:rsidR="00552D5A" w:rsidRDefault="00552D5A" w:rsidP="00552D5A">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Meningkatkan Penguasaan Kosakata Bahasa “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Penguasaan kosakata Bahasa Indonesia merupakan salah satu aspek penting dalam kemampuan berbahasa yang harus dikuasai oleh siswa, terutama di tingkat Madrasah Ibtidaiyah (MI). Kosakata yang luas dan variatif menjadi fondasi utama dalam memahami teks, menyampaikan ide, serta berkomunikasi dengan baik dalam bahasa Indonesia. Metode penelitian menggunakan pendekatan kualitatif dengan fokus pada analisis mendalam terhadap pengalaman siswa dan guru di MI Nurul Islam Labruk Kidul Kabupaten Lumajang yang telah menggunakan media audio dalam pembelajaran kosakata pada mata pelajaran Bahasa Indonesia. Teknik Pengumpulan Data melalui wawancara, observasi, dan analisis dokumen. Hasil temuan dalam penelitian ini yaitu semakin meningkatnya motivasi belajar peserta didik, peserta didik dapat terfasilitasi pemahaman kosakata dengan lebih mudah, peserta didik aktif terlibat dalam proses pembelajaran, serta dapat meningkatkan keterampilan berbicara peserta didik pada mata pelajaran Bahasa Indonesia dengan menggunakan media audio.","author":[{"dropping-particle":"","family":"Shofiyah","given":"Siti","non-dropping-particle":"","parse-names":false,"suffix":""},{"dropping-particle":"","family":"Khoiriyah","given":"Ana","non-dropping-particle":"","parse-names":false,"suffix":""}],"id":"ITEM-1","issue":"02","issued":{"date-parts":[["2023"]]},"title":"Meningkatkan Penguasaan Kosakata Bahasa","type":"article-journal","volume":"02"},"uris":["http://www.mendeley.com/documents/?uuid=26a87a34-ea71-4e9b-ae4e-cf66d7bb32ea"]}],"mendeley":{"formattedCitation":"(Shofiyah &amp; Khoiriyah, 2023)","manualFormatting":"Shofiyah &amp; Khoiriyah, (2023)","plainTextFormattedCitation":"(Shofiyah &amp; Khoiriyah, 2023)","previouslyFormattedCitation":"(Shofiyah &amp; Khoiriyah,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hofiyah &amp; Khoiriyah,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w:t>
      </w:r>
      <w:r w:rsidR="004121AB" w:rsidRPr="00F27C0E">
        <w:rPr>
          <w:rFonts w:ascii="Times New Roman" w:hAnsi="Times New Roman" w:cs="Times New Roman"/>
          <w:sz w:val="24"/>
          <w:szCs w:val="24"/>
        </w:rPr>
        <w:t xml:space="preserve">Hasil </w:t>
      </w:r>
      <w:r w:rsidR="00D137C3">
        <w:rPr>
          <w:rFonts w:ascii="Times New Roman" w:hAnsi="Times New Roman" w:cs="Times New Roman"/>
          <w:sz w:val="24"/>
          <w:szCs w:val="24"/>
        </w:rPr>
        <w:t>penelitian</w:t>
      </w:r>
      <w:r w:rsidR="004121AB" w:rsidRPr="00F27C0E">
        <w:rPr>
          <w:rFonts w:ascii="Times New Roman" w:hAnsi="Times New Roman" w:cs="Times New Roman"/>
          <w:sz w:val="24"/>
          <w:szCs w:val="24"/>
        </w:rPr>
        <w:t xml:space="preserve"> menunjukkan bahwa Penggunaan media audio dalam pembelajaran Bahasa Indonesia meningkatkan penguasaan pemahaman. Ini dapat menjadi solusi untuk berbagai pendekatan pembelajaran Bahasa Indonesia. </w:t>
      </w:r>
      <w:r w:rsidRPr="00F27C0E">
        <w:rPr>
          <w:rFonts w:ascii="Times New Roman" w:hAnsi="Times New Roman" w:cs="Times New Roman"/>
          <w:sz w:val="24"/>
          <w:szCs w:val="24"/>
        </w:rPr>
        <w:t xml:space="preserve">Adapun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sidR="008D6683">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eningkatkan keterampilan berbicara dan menambah kosa kata baru.</w:t>
      </w:r>
    </w:p>
    <w:p w14:paraId="1A281ECF" w14:textId="0FED14AF" w:rsidR="000E54A9" w:rsidRPr="00F27C0E" w:rsidRDefault="000E54A9" w:rsidP="00FD6C57">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sidR="00FD6C57">
        <w:rPr>
          <w:rFonts w:ascii="Times New Roman" w:hAnsi="Times New Roman" w:cs="Times New Roman"/>
          <w:sz w:val="24"/>
          <w:szCs w:val="24"/>
        </w:rPr>
        <w:t xml:space="preserve"> pada siswa.</w:t>
      </w:r>
    </w:p>
    <w:p w14:paraId="192F6CFB" w14:textId="22A208A3" w:rsidR="00552D5A" w:rsidRPr="00F27C0E" w:rsidRDefault="00552D5A" w:rsidP="00552D5A">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1</w:t>
      </w:r>
    </w:p>
    <w:p w14:paraId="4B74A084" w14:textId="47BB29FD" w:rsidR="00552D5A" w:rsidRDefault="00552D5A" w:rsidP="00552D5A">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Pada jurnal berjudul “Literasi Dalam Media Pembelajaran Bahasa Indonesia Di Madrasah Ibtidaiyah (Mi) Muhammadiyah Toyareka Purbalingga”</w:t>
      </w:r>
      <w:r w:rsidR="00ED2C45" w:rsidRPr="00F27C0E">
        <w:rPr>
          <w:rFonts w:ascii="Times New Roman" w:hAnsi="Times New Roman" w:cs="Times New Roman"/>
          <w:sz w:val="24"/>
          <w:szCs w:val="24"/>
        </w:rPr>
        <w:t xml:space="preserve"> yang diteliti o</w:t>
      </w:r>
      <w:r w:rsidRPr="00F27C0E">
        <w:rPr>
          <w:rFonts w:ascii="Times New Roman" w:hAnsi="Times New Roman" w:cs="Times New Roman"/>
          <w:sz w:val="24"/>
          <w:szCs w:val="24"/>
        </w:rPr>
        <w:t xml:space="preserve">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 Toyareka Purbalingga, menganalisis pencapaian hasil yang sudah dicapai pada proses pemanfaatan literasi media pembelajaran bahasa Indonesia di MI Muhammadiyah Toyareka. …","author":[{"dropping-particle":"","family":"Metros","given":"P","non-dropping-particle":"","parse-names":false,"suffix":""}],"id":"ITEM-1","issue":"Mi","issued":{"date-parts":[["2022"]]},"title":"Literasi Dalam Media Pembelajaran Bahasa Indonesia Di Madrasah Ibtidaiyah (Mi) Muhammadiyah Toyareka Purbalingga","type":"article-journal"},"uris":["http://www.mendeley.com/documents/?uuid=cd97e8b9-754c-4a35-9097-a67987368089"]}],"mendeley":{"formattedCitation":"(Metros, 2022)","manualFormatting":"Metros, (2022)","plainTextFormattedCitation":"(Metros, 2022)","previouslyFormattedCitation":"(Metros, 2022)"},"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Metros, (2022)</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w:t>
      </w:r>
      <w:r w:rsidR="004121AB" w:rsidRPr="00F27C0E">
        <w:rPr>
          <w:rFonts w:ascii="Times New Roman" w:hAnsi="Times New Roman" w:cs="Times New Roman"/>
          <w:sz w:val="24"/>
          <w:szCs w:val="24"/>
        </w:rPr>
        <w:t xml:space="preserve">Hasil </w:t>
      </w:r>
      <w:r w:rsidR="00D137C3">
        <w:rPr>
          <w:rFonts w:ascii="Times New Roman" w:hAnsi="Times New Roman" w:cs="Times New Roman"/>
          <w:sz w:val="24"/>
          <w:szCs w:val="24"/>
        </w:rPr>
        <w:t>penelitian</w:t>
      </w:r>
      <w:r w:rsidR="004121AB" w:rsidRPr="00F27C0E">
        <w:rPr>
          <w:rFonts w:ascii="Times New Roman" w:hAnsi="Times New Roman" w:cs="Times New Roman"/>
          <w:sz w:val="24"/>
          <w:szCs w:val="24"/>
        </w:rPr>
        <w:t xml:space="preserve"> menunjukkan bahwa p</w:t>
      </w:r>
      <w:r w:rsidR="00D137C3">
        <w:rPr>
          <w:rFonts w:ascii="Times New Roman" w:hAnsi="Times New Roman" w:cs="Times New Roman"/>
          <w:sz w:val="24"/>
          <w:szCs w:val="24"/>
        </w:rPr>
        <w:t>penerapan</w:t>
      </w:r>
      <w:r w:rsidR="004121AB" w:rsidRPr="00F27C0E">
        <w:rPr>
          <w:rFonts w:ascii="Times New Roman" w:hAnsi="Times New Roman" w:cs="Times New Roman"/>
          <w:sz w:val="24"/>
          <w:szCs w:val="24"/>
        </w:rPr>
        <w:t xml:space="preserve"> literasi dalam media pembelajaran membantu pembelajaran bahasa Indonesia di MI Muhammadiyah Toyareka Purbalingga. </w:t>
      </w:r>
      <w:r w:rsidRPr="00F27C0E">
        <w:rPr>
          <w:rFonts w:ascii="Times New Roman" w:hAnsi="Times New Roman" w:cs="Times New Roman"/>
          <w:sz w:val="24"/>
          <w:szCs w:val="24"/>
        </w:rPr>
        <w:t xml:space="preserve">Adapun  manfaat </w:t>
      </w:r>
      <w:r w:rsidR="008D6683">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 xml:space="preserve">yaitu meningkatkan </w:t>
      </w:r>
      <w:r w:rsidR="00ED2C45" w:rsidRPr="00F27C0E">
        <w:rPr>
          <w:rFonts w:ascii="Times New Roman" w:hAnsi="Times New Roman" w:cs="Times New Roman"/>
          <w:sz w:val="24"/>
          <w:szCs w:val="24"/>
        </w:rPr>
        <w:t>literasi pada siswa</w:t>
      </w:r>
      <w:r w:rsidRPr="00F27C0E">
        <w:rPr>
          <w:rFonts w:ascii="Times New Roman" w:hAnsi="Times New Roman" w:cs="Times New Roman"/>
          <w:sz w:val="24"/>
          <w:szCs w:val="24"/>
        </w:rPr>
        <w:t>.</w:t>
      </w:r>
    </w:p>
    <w:p w14:paraId="3301E024" w14:textId="5227AD3F" w:rsidR="00FD6C57" w:rsidRPr="00F27C0E" w:rsidRDefault="00FD6C57" w:rsidP="00FD6C57">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14:paraId="01E8733D" w14:textId="77777777" w:rsidR="00AF7389" w:rsidRDefault="00AF7389" w:rsidP="00ED2C45">
      <w:pPr>
        <w:spacing w:after="0" w:line="480" w:lineRule="auto"/>
        <w:ind w:right="49"/>
        <w:jc w:val="center"/>
        <w:rPr>
          <w:rFonts w:ascii="Times New Roman" w:hAnsi="Times New Roman" w:cs="Times New Roman"/>
          <w:b/>
          <w:sz w:val="24"/>
          <w:szCs w:val="24"/>
        </w:rPr>
      </w:pPr>
      <w:r>
        <w:rPr>
          <w:rFonts w:ascii="Times New Roman" w:hAnsi="Times New Roman" w:cs="Times New Roman"/>
          <w:b/>
          <w:sz w:val="24"/>
          <w:szCs w:val="24"/>
        </w:rPr>
        <w:br w:type="page"/>
      </w:r>
    </w:p>
    <w:p w14:paraId="79890A6A" w14:textId="4130A2F5" w:rsidR="00ED2C45" w:rsidRPr="00F27C0E" w:rsidRDefault="00ED2C45" w:rsidP="00ED2C45">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2</w:t>
      </w:r>
    </w:p>
    <w:p w14:paraId="19617F05" w14:textId="1E4E4232" w:rsidR="00ED2C45" w:rsidRDefault="00ED2C45" w:rsidP="00ED2C45">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Pada jurnal berjudul “P</w:t>
      </w:r>
      <w:r w:rsidR="00D137C3">
        <w:rPr>
          <w:rFonts w:ascii="Times New Roman" w:hAnsi="Times New Roman" w:cs="Times New Roman"/>
          <w:sz w:val="24"/>
          <w:szCs w:val="24"/>
        </w:rPr>
        <w:t>penerapan</w:t>
      </w:r>
      <w:r w:rsidRPr="00F27C0E">
        <w:rPr>
          <w:rFonts w:ascii="Times New Roman" w:hAnsi="Times New Roman" w:cs="Times New Roman"/>
          <w:sz w:val="24"/>
          <w:szCs w:val="24"/>
        </w:rPr>
        <w:t xml:space="preserve"> teknologi di kurikulum merdeka pada buku teks bahasa indonesia kelas xi intan pariwara”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uthor":[{"dropping-particle":"","family":"Indonesia","given":"Bahasa","non-dropping-particle":"","parse-names":false,"suffix":""},{"dropping-particle":"","family":"Xi","given":"Kelas","non-dropping-particle":"","parse-names":false,"suffix":""},{"dropping-particle":"","family":"Pariwara","given":"Intan","non-dropping-particle":"","parse-names":false,"suffix":""}],"id":"ITEM-1","issue":"1","issued":{"date-parts":[["0"]]},"page":"37-51","title":"PENERAPAN TEKNOLOGI DI KURIKULUM MERDEKA PADA BUKU TEKS BAHASA INDONESIA KELAS XI INTAN PARIWARA Cintia","type":"article-journal","volume":"10"},"uris":["http://www.mendeley.com/documents/?uuid=dbba7677-df5e-4fa8-b873-c3a67ce03afb"]}],"mendeley":{"formattedCitation":"(Indonesia et al., n.d.)","manualFormatting":"Cintia, (2025)","plainTextFormattedCitation":"(Indonesia et al., n.d.)","previouslyFormattedCitation":"(Indonesia et al., n.d.)"},"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Cintia, (2025)</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w:t>
      </w:r>
      <w:r w:rsidR="004121AB" w:rsidRPr="00F27C0E">
        <w:rPr>
          <w:rFonts w:ascii="Times New Roman" w:hAnsi="Times New Roman" w:cs="Times New Roman"/>
          <w:sz w:val="24"/>
          <w:szCs w:val="24"/>
        </w:rPr>
        <w:t xml:space="preserve">Hasil </w:t>
      </w:r>
      <w:r w:rsidR="00D137C3">
        <w:rPr>
          <w:rFonts w:ascii="Times New Roman" w:hAnsi="Times New Roman" w:cs="Times New Roman"/>
          <w:sz w:val="24"/>
          <w:szCs w:val="24"/>
        </w:rPr>
        <w:t>penelitian</w:t>
      </w:r>
      <w:r w:rsidR="004121AB" w:rsidRPr="00F27C0E">
        <w:rPr>
          <w:rFonts w:ascii="Times New Roman" w:hAnsi="Times New Roman" w:cs="Times New Roman"/>
          <w:sz w:val="24"/>
          <w:szCs w:val="24"/>
        </w:rPr>
        <w:t xml:space="preserve"> menunjukkan bahwa terdapat tiga macam media pembelajaran berbasis teknologi yang ditetapkan di buku teks Bahasa Indonesia kelas XI terbitan Intan Pariwara di Kurikulum Merdeka yakni media visual, media audio, dan media audio visual. </w:t>
      </w:r>
      <w:r w:rsidRPr="00F27C0E">
        <w:rPr>
          <w:rFonts w:ascii="Times New Roman" w:hAnsi="Times New Roman" w:cs="Times New Roman"/>
          <w:sz w:val="24"/>
          <w:szCs w:val="24"/>
        </w:rPr>
        <w:t xml:space="preserve">Adapun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sidR="008D6683">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empermudah dalam pembelajaran.</w:t>
      </w:r>
    </w:p>
    <w:p w14:paraId="1375838B" w14:textId="1F5CD0E9" w:rsidR="000E54A9" w:rsidRPr="00F27C0E" w:rsidRDefault="000E54A9" w:rsidP="00FD6C57">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sidR="00FD6C57">
        <w:rPr>
          <w:rFonts w:ascii="Times New Roman" w:hAnsi="Times New Roman" w:cs="Times New Roman"/>
          <w:sz w:val="24"/>
          <w:szCs w:val="24"/>
        </w:rPr>
        <w:t xml:space="preserve"> pada siswa.</w:t>
      </w:r>
    </w:p>
    <w:p w14:paraId="752EB2EE" w14:textId="4A83FAD1" w:rsidR="00ED2C45" w:rsidRPr="00F27C0E" w:rsidRDefault="00ED2C45" w:rsidP="00ED2C45">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3</w:t>
      </w:r>
    </w:p>
    <w:p w14:paraId="1B935B1C" w14:textId="00FB65DD" w:rsidR="00ED2C45" w:rsidRDefault="00ED2C45" w:rsidP="00ED2C45">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ngembangan Keterampilan Berbahasa Siswa Kelas Rendah pada Mata Pelajaran Bahasa Indonesia”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uthor":[{"dropping-particle":"","family":"Ubaidillah","given":"Muhamad Irsad","non-dropping-particle":"","parse-names":false,"suffix":""},{"dropping-particle":"","family":"Holis","given":"Ade","non-dropping-particle":"","parse-names":false,"suffix":""}],"id":"ITEM-1","issued":{"date-parts":[["2025"]]},"page":"439-448","title":"Kemampuan Menyimak sebagai Pondasi Pengembangan Keterampilan Berbahasa Siswa Kelas Rendah pada Mata Pelajaran Bahasa Indonesia","type":"article-journal","volume":"5"},"uris":["http://www.mendeley.com/documents/?uuid=5cbfd812-d37e-410e-b4cf-9d611ae730fa"]}],"mendeley":{"formattedCitation":"(Ubaidillah &amp; Holis, 2025)","manualFormatting":"Ubaidillah &amp; Holis, (2025)","plainTextFormattedCitation":"(Ubaidillah &amp; Holis, 2025)","previouslyFormattedCitation":"(Ubaidillah &amp; Holis, 2025)"},"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Ubaidillah &amp; Holis, (2025)</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w:t>
      </w:r>
      <w:r w:rsidR="004121AB" w:rsidRPr="00F27C0E">
        <w:rPr>
          <w:rFonts w:ascii="Times New Roman" w:hAnsi="Times New Roman" w:cs="Times New Roman"/>
          <w:sz w:val="24"/>
          <w:szCs w:val="24"/>
        </w:rPr>
        <w:t xml:space="preserve">Hasil </w:t>
      </w:r>
      <w:r w:rsidR="00D137C3">
        <w:rPr>
          <w:rFonts w:ascii="Times New Roman" w:hAnsi="Times New Roman" w:cs="Times New Roman"/>
          <w:sz w:val="24"/>
          <w:szCs w:val="24"/>
        </w:rPr>
        <w:t>penelitian</w:t>
      </w:r>
      <w:r w:rsidR="004121AB" w:rsidRPr="00F27C0E">
        <w:rPr>
          <w:rFonts w:ascii="Times New Roman" w:hAnsi="Times New Roman" w:cs="Times New Roman"/>
          <w:sz w:val="24"/>
          <w:szCs w:val="24"/>
        </w:rPr>
        <w:t xml:space="preserve"> menunjukkan bahwa </w:t>
      </w:r>
      <w:r w:rsidR="00F27C0E" w:rsidRPr="00F27C0E">
        <w:rPr>
          <w:rFonts w:ascii="Times New Roman" w:hAnsi="Times New Roman" w:cs="Times New Roman"/>
          <w:sz w:val="24"/>
          <w:szCs w:val="24"/>
        </w:rPr>
        <w:t>arena kurangnya variasi metode pembelajaran, kurangnya penggunaan media interaktif, dan kurangnya ke</w:t>
      </w:r>
      <w:r w:rsidR="00D137C3">
        <w:rPr>
          <w:rFonts w:ascii="Times New Roman" w:hAnsi="Times New Roman" w:cs="Times New Roman"/>
          <w:sz w:val="24"/>
          <w:szCs w:val="24"/>
        </w:rPr>
        <w:t>bisa</w:t>
      </w:r>
      <w:r w:rsidR="00F27C0E" w:rsidRPr="00F27C0E">
        <w:rPr>
          <w:rFonts w:ascii="Times New Roman" w:hAnsi="Times New Roman" w:cs="Times New Roman"/>
          <w:sz w:val="24"/>
          <w:szCs w:val="24"/>
        </w:rPr>
        <w:t xml:space="preserve">aan membaca dan mendengarkan cerita di lingkungan rumah, keterampilan menyimak yang buruk. Adapun </w:t>
      </w:r>
      <w:r w:rsidRPr="00F27C0E">
        <w:rPr>
          <w:rFonts w:ascii="Times New Roman" w:hAnsi="Times New Roman" w:cs="Times New Roman"/>
          <w:sz w:val="24"/>
          <w:szCs w:val="24"/>
        </w:rPr>
        <w:t xml:space="preserve">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sidR="008D6683">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eningkatkan keterampilan berbahasa dan menyimak.</w:t>
      </w:r>
    </w:p>
    <w:p w14:paraId="73929235" w14:textId="451415E6" w:rsidR="00552D5A" w:rsidRPr="000E54A9" w:rsidRDefault="000E54A9" w:rsidP="000E54A9">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14:paraId="6BDD0C34" w14:textId="036FA9B1" w:rsidR="00ED2C45" w:rsidRPr="00F27C0E" w:rsidRDefault="00ED2C45" w:rsidP="00ED2C45">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4</w:t>
      </w:r>
    </w:p>
    <w:p w14:paraId="1A2A1E07" w14:textId="1555DE21" w:rsidR="00ED2C45" w:rsidRDefault="00ED2C45" w:rsidP="00ED2C45">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ngembangan audio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Bahasa Indonesia topik cerita rakyat hikayat kelas x SMA” yang diteliti oleh Yusrica Paulina, (2022). </w:t>
      </w:r>
      <w:r w:rsidR="004121AB" w:rsidRPr="00F27C0E">
        <w:rPr>
          <w:rFonts w:ascii="Times New Roman" w:hAnsi="Times New Roman" w:cs="Times New Roman"/>
          <w:sz w:val="24"/>
          <w:szCs w:val="24"/>
        </w:rPr>
        <w:t xml:space="preserve">Hasil </w:t>
      </w:r>
      <w:r w:rsidR="00D137C3">
        <w:rPr>
          <w:rFonts w:ascii="Times New Roman" w:hAnsi="Times New Roman" w:cs="Times New Roman"/>
          <w:sz w:val="24"/>
          <w:szCs w:val="24"/>
        </w:rPr>
        <w:t>penelitian</w:t>
      </w:r>
      <w:r w:rsidR="004121AB" w:rsidRPr="00F27C0E">
        <w:rPr>
          <w:rFonts w:ascii="Times New Roman" w:hAnsi="Times New Roman" w:cs="Times New Roman"/>
          <w:sz w:val="24"/>
          <w:szCs w:val="24"/>
        </w:rPr>
        <w:t xml:space="preserve"> menunjukkan bahwa </w:t>
      </w:r>
      <w:r w:rsidR="00F27C0E" w:rsidRPr="00F27C0E">
        <w:rPr>
          <w:rFonts w:ascii="Times New Roman" w:hAnsi="Times New Roman" w:cs="Times New Roman"/>
          <w:sz w:val="24"/>
          <w:szCs w:val="24"/>
        </w:rPr>
        <w:t xml:space="preserve">Dari uji validitas media audio </w:t>
      </w:r>
      <w:r w:rsidR="000E54A9" w:rsidRPr="000E54A9">
        <w:rPr>
          <w:rFonts w:ascii="Times New Roman" w:hAnsi="Times New Roman" w:cs="Times New Roman"/>
          <w:i/>
          <w:sz w:val="24"/>
          <w:szCs w:val="24"/>
        </w:rPr>
        <w:t>Podcast</w:t>
      </w:r>
      <w:r w:rsidR="00F27C0E" w:rsidRPr="00F27C0E">
        <w:rPr>
          <w:rFonts w:ascii="Times New Roman" w:hAnsi="Times New Roman" w:cs="Times New Roman"/>
          <w:sz w:val="24"/>
          <w:szCs w:val="24"/>
        </w:rPr>
        <w:t xml:space="preserve"> memenuhi kriteria valid dan layak digunakan berdasarkan hasil presentase dari ahli media dan ahli materi. </w:t>
      </w:r>
      <w:r w:rsidRPr="00F27C0E">
        <w:rPr>
          <w:rFonts w:ascii="Times New Roman" w:hAnsi="Times New Roman" w:cs="Times New Roman"/>
          <w:sz w:val="24"/>
          <w:szCs w:val="24"/>
        </w:rPr>
        <w:t xml:space="preserve">Adapun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sidR="008D6683">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enarik dan menyenangkan untuk pembelajaran.</w:t>
      </w:r>
    </w:p>
    <w:p w14:paraId="0F2FE8DF" w14:textId="2A1DCEC9" w:rsidR="000E54A9" w:rsidRPr="00F27C0E" w:rsidRDefault="000E54A9" w:rsidP="000E54A9">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14:paraId="60FDD030" w14:textId="57078ECF" w:rsidR="00ED2C45" w:rsidRPr="00F27C0E" w:rsidRDefault="00ED2C45" w:rsidP="00ED2C45">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5</w:t>
      </w:r>
    </w:p>
    <w:p w14:paraId="0428A35F" w14:textId="594AE3E3" w:rsidR="00ED2C45" w:rsidRDefault="00ED2C45" w:rsidP="00ED2C45">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Pada jurnal berjudul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bagai alternatif pembelajaran jarak jauh”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32585/edudikara.v5i2.212","ISSN":"2541-0261","abstract":"Podcast adalah salah satu media komunikasi yang bisa kita manfaatkan bukan saja untuk berkomunikasi dengan orang lain tapi juga saling berbagi informasi yang menarik dan penting. Meskipun kerap kali disebut mirip dengan radio, namun bisa dibilang podcast lebih praktis daripada radio. karena podcast lahir pada generasi digital yang serba cepat dan mudah untuk diakses. Media Podcast sebagai altertnatif pembelajaran jarak jauh bisa menjadi pendukung materi belajar yang akan kita sampaikan pada masa pandemi seperti sat ini sehingga penyampaian materi lebih kratif unik serta menarik terlebih fleksibilitas pendengar kapan  mood unttuk mendengarkan materi ini. Podcast ini disebut efektif karena podcast dapat digunakan sebagai media belajar dan pembelajaran yang variatif, perangkat pemutarnya sederhana dan mudah ditemukan dan dapat didengarkan di mana saja kapan saja bahkan bagi yang terbiasa  multitasking, Podcast ini disebut efisien karena praktis dan ramah bandwidth. Praktis artinya dapat dibawa kemanapun dan hanya membutuhkan ruang penyimpanan yang sedikit dikarenakan ukuran file-nya yang kecil. Melalui podcast, kuota data internet tidak banyak tersedot, sehingga akan meringankan orang tua siswa","author":[{"dropping-particle":"","family":"Sudarmoyo","given":"Sudarmoyo","non-dropping-particle":"","parse-names":false,"suffix":""}],"container-title":"Edudikara: Jurnal Pendidikan dan Pembelajaran","id":"ITEM-1","issue":"2","issued":{"date-parts":[["2020"]]},"page":"65-73","title":"Podcast sebagai Alternatif Media Pembelajaran Jarak Jauh","type":"article-journal","volume":"5"},"uris":["http://www.mendeley.com/documents/?uuid=19c5d633-f34c-4bb7-aede-501bdf9ed1d9"]}],"mendeley":{"formattedCitation":"(Sudarmoyo, 2020)","manualFormatting":"Sudarmoyo, (2020)","plainTextFormattedCitation":"(Sudarmoyo, 2020)","previouslyFormattedCitation":"(Sudarmoyo, 2020)"},"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udarmoyo, (2020)</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w:t>
      </w:r>
      <w:r w:rsidR="004121AB" w:rsidRPr="00F27C0E">
        <w:rPr>
          <w:rFonts w:ascii="Times New Roman" w:hAnsi="Times New Roman" w:cs="Times New Roman"/>
          <w:sz w:val="24"/>
          <w:szCs w:val="24"/>
        </w:rPr>
        <w:t xml:space="preserve">Hasil </w:t>
      </w:r>
      <w:r w:rsidR="00D137C3">
        <w:rPr>
          <w:rFonts w:ascii="Times New Roman" w:hAnsi="Times New Roman" w:cs="Times New Roman"/>
          <w:sz w:val="24"/>
          <w:szCs w:val="24"/>
        </w:rPr>
        <w:t>penelitian</w:t>
      </w:r>
      <w:r w:rsidR="004121AB" w:rsidRPr="00F27C0E">
        <w:rPr>
          <w:rFonts w:ascii="Times New Roman" w:hAnsi="Times New Roman" w:cs="Times New Roman"/>
          <w:sz w:val="24"/>
          <w:szCs w:val="24"/>
        </w:rPr>
        <w:t xml:space="preserve"> menunjukkan bahwa </w:t>
      </w:r>
      <w:r w:rsidR="00F27C0E" w:rsidRPr="00F27C0E">
        <w:rPr>
          <w:rFonts w:ascii="Times New Roman" w:hAnsi="Times New Roman" w:cs="Times New Roman"/>
          <w:sz w:val="24"/>
          <w:szCs w:val="24"/>
        </w:rPr>
        <w:t xml:space="preserve">eringankan orangtua dalam pembelajaran jarak jauh karena tidak menyedot banyak kuota data internet. </w:t>
      </w:r>
      <w:r w:rsidRPr="00F27C0E">
        <w:rPr>
          <w:rFonts w:ascii="Times New Roman" w:hAnsi="Times New Roman" w:cs="Times New Roman"/>
          <w:sz w:val="24"/>
          <w:szCs w:val="24"/>
        </w:rPr>
        <w:t xml:space="preserve">Adapun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sidR="008D6683">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edia pembelajaran yang efisien dan praktis.</w:t>
      </w:r>
    </w:p>
    <w:p w14:paraId="6E2353C3" w14:textId="04583BFC" w:rsidR="000E54A9" w:rsidRPr="00F27C0E" w:rsidRDefault="000E54A9" w:rsidP="000E54A9">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14:paraId="5A36CC4A" w14:textId="11A44446" w:rsidR="00ED2C45" w:rsidRPr="00F27C0E" w:rsidRDefault="00ED2C45" w:rsidP="00ED2C45">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6</w:t>
      </w:r>
    </w:p>
    <w:p w14:paraId="03482A19" w14:textId="36B21241" w:rsidR="00ED2C45" w:rsidRDefault="00ED2C45" w:rsidP="00ED2C45">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Penggunaan Medi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Akun Rintik Sedu Terhadap Pembelajaran Keterampilan Menulis Puisi Siswa Kelas X Sma Negeri 5 Kota Tangerang Selatan Tahun Pelajaran 2023 / 2024”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 Penelitian ini akan mendeskripsikan pemanfaatan media pembelajaran podcast akun Rintik Sedu milik Nadhifa Allya Tsana dalam pembelajaran menulis puisi. Peneliti berharap …","author":[{"dropping-particle":"","family":"Hira","given":"Nadifa Ma","non-dropping-particle":"","parse-names":false,"suffix":""}],"container-title":"UIN Syarif Hidayatullah jakarta","id":"ITEM-1","issued":{"date-parts":[["2023"]]},"title":"Penggunaan Media Podcast Akun Rintik Sedu Terhadap Pembelajaran Keterampilan Menulis Puisi Siswa Kelas X Sma Negeri 5 Kota Tangerang Selatan Tahun Pelajaran 2023 / 2024","type":"article-journal"},"uris":["http://www.mendeley.com/documents/?uuid=77ed355f-7e28-4383-a6cd-d89119bc745f"]}],"mendeley":{"formattedCitation":"(Hira, 2023)","manualFormatting":"Hira, (2023)","plainTextFormattedCitation":"(Hira, 2023)","previouslyFormattedCitation":"(Hira,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Hira,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w:t>
      </w:r>
      <w:r w:rsidR="004121AB" w:rsidRPr="00F27C0E">
        <w:rPr>
          <w:rFonts w:ascii="Times New Roman" w:hAnsi="Times New Roman" w:cs="Times New Roman"/>
          <w:sz w:val="24"/>
          <w:szCs w:val="24"/>
        </w:rPr>
        <w:t xml:space="preserve">Hasil </w:t>
      </w:r>
      <w:r w:rsidR="00D137C3">
        <w:rPr>
          <w:rFonts w:ascii="Times New Roman" w:hAnsi="Times New Roman" w:cs="Times New Roman"/>
          <w:sz w:val="24"/>
          <w:szCs w:val="24"/>
        </w:rPr>
        <w:t>penelitian</w:t>
      </w:r>
      <w:r w:rsidR="004121AB" w:rsidRPr="00F27C0E">
        <w:rPr>
          <w:rFonts w:ascii="Times New Roman" w:hAnsi="Times New Roman" w:cs="Times New Roman"/>
          <w:sz w:val="24"/>
          <w:szCs w:val="24"/>
        </w:rPr>
        <w:t xml:space="preserve"> menunjukkan bahwa </w:t>
      </w:r>
      <w:r w:rsidR="00F27C0E" w:rsidRPr="00F27C0E">
        <w:rPr>
          <w:rFonts w:ascii="Times New Roman" w:hAnsi="Times New Roman" w:cs="Times New Roman"/>
          <w:sz w:val="24"/>
          <w:szCs w:val="24"/>
        </w:rPr>
        <w:t xml:space="preserve">Penggunaan media </w:t>
      </w:r>
      <w:r w:rsidR="000E54A9" w:rsidRPr="000E54A9">
        <w:rPr>
          <w:rFonts w:ascii="Times New Roman" w:hAnsi="Times New Roman" w:cs="Times New Roman"/>
          <w:i/>
          <w:sz w:val="24"/>
          <w:szCs w:val="24"/>
        </w:rPr>
        <w:t>Podcast</w:t>
      </w:r>
      <w:r w:rsidR="00F27C0E" w:rsidRPr="00F27C0E">
        <w:rPr>
          <w:rFonts w:ascii="Times New Roman" w:hAnsi="Times New Roman" w:cs="Times New Roman"/>
          <w:sz w:val="24"/>
          <w:szCs w:val="24"/>
        </w:rPr>
        <w:t xml:space="preserve"> akun Rintik Sedu baik digunakan sebagai media pembelajaran. </w:t>
      </w:r>
      <w:r w:rsidRPr="00F27C0E">
        <w:rPr>
          <w:rFonts w:ascii="Times New Roman" w:hAnsi="Times New Roman" w:cs="Times New Roman"/>
          <w:sz w:val="24"/>
          <w:szCs w:val="24"/>
        </w:rPr>
        <w:t xml:space="preserve">Adapun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sidR="008D6683">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siswa dapat mengembangkan ide dan gagasan dalam menulis puisi.</w:t>
      </w:r>
    </w:p>
    <w:p w14:paraId="396F9C00" w14:textId="2ADD5C26" w:rsidR="000E54A9" w:rsidRPr="00F27C0E" w:rsidRDefault="000E54A9" w:rsidP="000E54A9">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14:paraId="77416C51" w14:textId="7CCD58F8" w:rsidR="00ED2C45" w:rsidRPr="00F27C0E" w:rsidRDefault="00ED2C45" w:rsidP="00ED2C45">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7</w:t>
      </w:r>
    </w:p>
    <w:p w14:paraId="28D25E1F" w14:textId="697A3F9C" w:rsidR="00F27C0E" w:rsidRDefault="00ED2C45" w:rsidP="000E54A9">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Pada jurnal berjudul “P</w:t>
      </w:r>
      <w:r w:rsidR="00D137C3">
        <w:rPr>
          <w:rFonts w:ascii="Times New Roman" w:hAnsi="Times New Roman" w:cs="Times New Roman"/>
          <w:sz w:val="24"/>
          <w:szCs w:val="24"/>
        </w:rPr>
        <w:t>penerapan</w:t>
      </w:r>
      <w:r w:rsidRPr="00F27C0E">
        <w:rPr>
          <w:rFonts w:ascii="Times New Roman" w:hAnsi="Times New Roman" w:cs="Times New Roman"/>
          <w:sz w:val="24"/>
          <w:szCs w:val="24"/>
        </w:rPr>
        <w:t xml:space="preserve"> Medi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Menulis Teks Cerpen Pada Siswa Kelas XI SMA Negeri 1 Grobogan Tahun Pelajaran 2022/2023”</w:t>
      </w:r>
      <w:r w:rsidR="00A61099" w:rsidRPr="00F27C0E">
        <w:rPr>
          <w:rFonts w:ascii="Times New Roman" w:hAnsi="Times New Roman" w:cs="Times New Roman"/>
          <w:sz w:val="24"/>
          <w:szCs w:val="24"/>
        </w:rPr>
        <w:t xml:space="preserve"> yang diteliti </w:t>
      </w:r>
      <w:r w:rsidRPr="00F27C0E">
        <w:rPr>
          <w:rFonts w:ascii="Times New Roman" w:hAnsi="Times New Roman" w:cs="Times New Roman"/>
          <w:sz w:val="24"/>
          <w:szCs w:val="24"/>
        </w:rPr>
        <w:t xml:space="preserve">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DOI":"10.59024/simpati.v2i1.511","ISSN":"2964-8548","abstract":"This research aims to describe the application of podcast media in learning to write short story texts in class XI of SMA Negeri 1 Grobogan for the 2022/2023 academic year. This type of research is descriptive qualitative. The data collection techniques used are observation techniques, interview techniques, and also documentation techniques. Meanwhile, the background to this research is class XI students at SMA Negeri 1 Grobogan who are considered very active and thirsty for technology-based media. The research carried out obtained valid data and as expected, that the lesson went well. Apart from going well based on the data that has been collected, the activities carried out for 2X45 minutes are in line with the principles of good learning, therefore this research on the application of Podcast media in learning to write short story texts for class XI students at SMA Negeri 1 Grobogan can be said to be implemented well.","author":[{"dropping-particle":"","family":"Lilik Andriyan","given":"","non-dropping-particle":"","parse-names":false,"suffix":""},{"dropping-particle":"","family":"Siti Ulfiyani","given":"","non-dropping-particle":"","parse-names":false,"suffix":""},{"dropping-particle":"","family":"Zainal Arifin","given":"","non-dropping-particle":"","parse-names":false,"suffix":""}],"container-title":"Simpati","id":"ITEM-1","issue":"1","issued":{"date-parts":[["2023"]]},"page":"82-86","title":"Penerapan Media Podcast Dalam Pembelajaran Menulis Teks Cerpen Pada Siswa Kelas XI SMA Negeri 1 Grobogan Tahun Pelajaran 2022/2023","type":"article-journal","volume":"2"},"uris":["http://www.mendeley.com/documents/?uuid=04e0c0a1-ca4b-4563-a32a-fe3dbc2cf8a8"]}],"mendeley":{"formattedCitation":"(Lilik Andriyan et al., 2023)","manualFormatting":"Lilik Andriyan, (2023)","plainTextFormattedCitation":"(Lilik Andriyan et al., 2023)","previouslyFormattedCitation":"(Lilik Andriyan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Lilik Andriyan,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w:t>
      </w:r>
      <w:r w:rsidR="004121AB" w:rsidRPr="00F27C0E">
        <w:rPr>
          <w:rFonts w:ascii="Times New Roman" w:hAnsi="Times New Roman" w:cs="Times New Roman"/>
          <w:sz w:val="24"/>
          <w:szCs w:val="24"/>
        </w:rPr>
        <w:t xml:space="preserve">Hasil </w:t>
      </w:r>
      <w:r w:rsidR="00D137C3">
        <w:rPr>
          <w:rFonts w:ascii="Times New Roman" w:hAnsi="Times New Roman" w:cs="Times New Roman"/>
          <w:sz w:val="24"/>
          <w:szCs w:val="24"/>
        </w:rPr>
        <w:t>penelitian</w:t>
      </w:r>
      <w:r w:rsidR="004121AB" w:rsidRPr="00F27C0E">
        <w:rPr>
          <w:rFonts w:ascii="Times New Roman" w:hAnsi="Times New Roman" w:cs="Times New Roman"/>
          <w:sz w:val="24"/>
          <w:szCs w:val="24"/>
        </w:rPr>
        <w:t xml:space="preserve"> menunjukkan bahwa </w:t>
      </w:r>
      <w:r w:rsidR="00D137C3">
        <w:rPr>
          <w:rFonts w:ascii="Times New Roman" w:hAnsi="Times New Roman" w:cs="Times New Roman"/>
          <w:sz w:val="24"/>
          <w:szCs w:val="24"/>
        </w:rPr>
        <w:t>penerapan</w:t>
      </w:r>
      <w:r w:rsidR="00F27C0E" w:rsidRPr="00F27C0E">
        <w:rPr>
          <w:rFonts w:ascii="Times New Roman" w:hAnsi="Times New Roman" w:cs="Times New Roman"/>
          <w:sz w:val="24"/>
          <w:szCs w:val="24"/>
        </w:rPr>
        <w:t xml:space="preserve"> media </w:t>
      </w:r>
      <w:r w:rsidR="000E54A9" w:rsidRPr="000E54A9">
        <w:rPr>
          <w:rFonts w:ascii="Times New Roman" w:hAnsi="Times New Roman" w:cs="Times New Roman"/>
          <w:i/>
          <w:sz w:val="24"/>
          <w:szCs w:val="24"/>
        </w:rPr>
        <w:t>Podcast</w:t>
      </w:r>
      <w:r w:rsidR="00F27C0E" w:rsidRPr="00F27C0E">
        <w:rPr>
          <w:rFonts w:ascii="Times New Roman" w:hAnsi="Times New Roman" w:cs="Times New Roman"/>
          <w:sz w:val="24"/>
          <w:szCs w:val="24"/>
        </w:rPr>
        <w:t xml:space="preserve"> dalam pembelajaran </w:t>
      </w:r>
      <w:r w:rsidR="00D137C3">
        <w:rPr>
          <w:rFonts w:ascii="Times New Roman" w:hAnsi="Times New Roman" w:cs="Times New Roman"/>
          <w:sz w:val="24"/>
          <w:szCs w:val="24"/>
        </w:rPr>
        <w:t>bisa</w:t>
      </w:r>
      <w:r w:rsidR="00F27C0E" w:rsidRPr="00F27C0E">
        <w:rPr>
          <w:rFonts w:ascii="Times New Roman" w:hAnsi="Times New Roman" w:cs="Times New Roman"/>
          <w:sz w:val="24"/>
          <w:szCs w:val="24"/>
        </w:rPr>
        <w:t xml:space="preserve"> diterapkan dengan baik. </w:t>
      </w:r>
      <w:r w:rsidR="008D6683">
        <w:rPr>
          <w:rFonts w:ascii="Times New Roman" w:hAnsi="Times New Roman" w:cs="Times New Roman"/>
          <w:sz w:val="24"/>
          <w:szCs w:val="24"/>
        </w:rPr>
        <w:t xml:space="preserve">Adapun </w:t>
      </w:r>
      <w:r w:rsidRPr="00F27C0E">
        <w:rPr>
          <w:rFonts w:ascii="Times New Roman" w:hAnsi="Times New Roman" w:cs="Times New Roman"/>
          <w:sz w:val="24"/>
          <w:szCs w:val="24"/>
        </w:rPr>
        <w:t xml:space="preserve">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sidR="008D6683">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yaitu m</w:t>
      </w:r>
      <w:r w:rsidR="00A61099" w:rsidRPr="00F27C0E">
        <w:rPr>
          <w:rFonts w:ascii="Times New Roman" w:hAnsi="Times New Roman" w:cs="Times New Roman"/>
          <w:sz w:val="24"/>
          <w:szCs w:val="24"/>
        </w:rPr>
        <w:t xml:space="preserve">eningkatkan </w:t>
      </w:r>
      <w:r w:rsidR="00D137C3">
        <w:rPr>
          <w:rFonts w:ascii="Times New Roman" w:hAnsi="Times New Roman" w:cs="Times New Roman"/>
          <w:sz w:val="24"/>
          <w:szCs w:val="24"/>
        </w:rPr>
        <w:t>kemampuan</w:t>
      </w:r>
      <w:r w:rsidR="00A61099" w:rsidRPr="00F27C0E">
        <w:rPr>
          <w:rFonts w:ascii="Times New Roman" w:hAnsi="Times New Roman" w:cs="Times New Roman"/>
          <w:sz w:val="24"/>
          <w:szCs w:val="24"/>
        </w:rPr>
        <w:t xml:space="preserve"> menulis pada siswa</w:t>
      </w:r>
      <w:r w:rsidR="000E54A9">
        <w:rPr>
          <w:rFonts w:ascii="Times New Roman" w:hAnsi="Times New Roman" w:cs="Times New Roman"/>
          <w:sz w:val="24"/>
          <w:szCs w:val="24"/>
        </w:rPr>
        <w:t>.</w:t>
      </w:r>
    </w:p>
    <w:p w14:paraId="6C3ED37F" w14:textId="4C22A570" w:rsidR="000E54A9" w:rsidRPr="00F27C0E" w:rsidRDefault="000E54A9" w:rsidP="000E54A9">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14:paraId="41187108" w14:textId="03F794C5" w:rsidR="00A61099" w:rsidRPr="00F27C0E" w:rsidRDefault="00A61099" w:rsidP="00A61099">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8</w:t>
      </w:r>
    </w:p>
    <w:p w14:paraId="61B524C2" w14:textId="3F9FCD9B" w:rsidR="00A61099" w:rsidRDefault="00A61099" w:rsidP="00A61099">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Media Pembelajar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Untuk Meningkatkan Keterampilan Menulis Puisi”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abstract":"Penelitian ini dilatarbelakangi masalah siswa, yang merasa kesulitan untuk melakukan kegiatan menulis puisi dalam hal menuangkan ide atau gagasan pada puisi berdasarkan unsur instrinsik yang dibangun. Penelitian ini memiliki tujuan yaitu untuk mengetahui kemampuan siswa menulis puisi sebelum menggunakan media podcast. Metode yang digunakan dalam penelitian ini yaitu metode eksperimen dengan menggunakan One-Group Pretest-Posttest Design. Data diambil dari kegiatan guru dan siswa. Selain itu adanya uji coba mengenai teknik pengumpulan data yaitu tes. Hasil penelitian ini memiliki kesimpulan yaitu sebagai berikut: (1) kemampuan menulis puisi sebelum menggunakan media podcast yaitu dengan nilai rata-rata 64,34 dapat dikategorikan dengan cukup; (2) kemampuan menulis puisi sesudah menggunakan media podcast yaitu dengan nilai rata-rata 71,43 dapat dikategorikan dengan baik; (3) media podcast efektif digunakan dalam menulis puisi pada siswa kelas X IIS 2 SMA YPI Sukawening. Kata","author":[{"dropping-particle":"","family":"Saepuloh","given":"Muhamad Fahmi","non-dropping-particle":"","parse-names":false,"suffix":""},{"dropping-particle":"","family":"Nurwahidah","given":"Lina Siti","non-dropping-particle":"","parse-names":false,"suffix":""},{"dropping-particle":"","family":"Kartini","given":"Ari","non-dropping-particle":"","parse-names":false,"suffix":""}],"container-title":"Caraka: Jurnal Pendidikan Bahasa dan Sastra Indonesia serta Bahasa Daerah","id":"ITEM-1","issue":"2","issued":{"date-parts":[["2021"]]},"page":"107-116","title":"Media Pembelajaran Podcast Untuk Meningkatkan Keterampilan Menulis Puisi","type":"article-journal","volume":"10"},"uris":["http://www.mendeley.com/documents/?uuid=f99d5ccb-3b6c-4f79-95b5-a95690beff30"]}],"mendeley":{"formattedCitation":"(Saepuloh et al., 2021)","manualFormatting":"Saepuloh, (2021)","plainTextFormattedCitation":"(Saepuloh et al., 2021)","previouslyFormattedCitation":"(Saepuloh et al., 2021)"},"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Saepuloh, (2021)</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w:t>
      </w:r>
      <w:r w:rsidR="004121AB" w:rsidRPr="00F27C0E">
        <w:rPr>
          <w:rFonts w:ascii="Times New Roman" w:hAnsi="Times New Roman" w:cs="Times New Roman"/>
          <w:sz w:val="24"/>
          <w:szCs w:val="24"/>
        </w:rPr>
        <w:t xml:space="preserve">Hasil </w:t>
      </w:r>
      <w:r w:rsidR="00D137C3">
        <w:rPr>
          <w:rFonts w:ascii="Times New Roman" w:hAnsi="Times New Roman" w:cs="Times New Roman"/>
          <w:sz w:val="24"/>
          <w:szCs w:val="24"/>
        </w:rPr>
        <w:t>penelitian</w:t>
      </w:r>
      <w:r w:rsidR="004121AB" w:rsidRPr="00F27C0E">
        <w:rPr>
          <w:rFonts w:ascii="Times New Roman" w:hAnsi="Times New Roman" w:cs="Times New Roman"/>
          <w:sz w:val="24"/>
          <w:szCs w:val="24"/>
        </w:rPr>
        <w:t xml:space="preserve"> menunjukkan bahwa </w:t>
      </w:r>
      <w:r w:rsidR="000E54A9" w:rsidRPr="000E54A9">
        <w:rPr>
          <w:rFonts w:ascii="Times New Roman" w:hAnsi="Times New Roman" w:cs="Times New Roman"/>
          <w:i/>
          <w:sz w:val="24"/>
          <w:szCs w:val="24"/>
        </w:rPr>
        <w:t>Podcast</w:t>
      </w:r>
      <w:r w:rsidR="00F27C0E" w:rsidRPr="00F27C0E">
        <w:rPr>
          <w:rFonts w:ascii="Times New Roman" w:hAnsi="Times New Roman" w:cs="Times New Roman"/>
          <w:sz w:val="24"/>
          <w:szCs w:val="24"/>
        </w:rPr>
        <w:t xml:space="preserve"> sangat berpengaruh dalam peningkatan keterampilan menulis puisi dan menciptakan proses pembelajaran yang bermakna</w:t>
      </w:r>
      <w:r w:rsidR="008D6683">
        <w:rPr>
          <w:rFonts w:ascii="Times New Roman" w:hAnsi="Times New Roman" w:cs="Times New Roman"/>
          <w:sz w:val="24"/>
          <w:szCs w:val="24"/>
        </w:rPr>
        <w:t xml:space="preserve"> </w:t>
      </w:r>
      <w:r w:rsidRPr="00F27C0E">
        <w:rPr>
          <w:rFonts w:ascii="Times New Roman" w:hAnsi="Times New Roman" w:cs="Times New Roman"/>
          <w:sz w:val="24"/>
          <w:szCs w:val="24"/>
        </w:rPr>
        <w:t xml:space="preserve">Adapun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sidR="008D6683">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 xml:space="preserve">yaitu meningkatkan </w:t>
      </w:r>
      <w:r w:rsidR="00D137C3">
        <w:rPr>
          <w:rFonts w:ascii="Times New Roman" w:hAnsi="Times New Roman" w:cs="Times New Roman"/>
          <w:sz w:val="24"/>
          <w:szCs w:val="24"/>
        </w:rPr>
        <w:t>kemampuan</w:t>
      </w:r>
      <w:r w:rsidRPr="00F27C0E">
        <w:rPr>
          <w:rFonts w:ascii="Times New Roman" w:hAnsi="Times New Roman" w:cs="Times New Roman"/>
          <w:sz w:val="24"/>
          <w:szCs w:val="24"/>
        </w:rPr>
        <w:t xml:space="preserve"> menulis pada siswa.</w:t>
      </w:r>
    </w:p>
    <w:p w14:paraId="1A0C56C5" w14:textId="45936AB4" w:rsidR="000E54A9" w:rsidRPr="00F27C0E" w:rsidRDefault="000E54A9" w:rsidP="000E54A9">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14:paraId="7602C081" w14:textId="0FEBAC6C" w:rsidR="00A61099" w:rsidRPr="00F27C0E" w:rsidRDefault="00A61099" w:rsidP="00A61099">
      <w:pPr>
        <w:spacing w:after="0" w:line="480" w:lineRule="auto"/>
        <w:ind w:right="49"/>
        <w:jc w:val="center"/>
        <w:rPr>
          <w:rFonts w:ascii="Times New Roman" w:hAnsi="Times New Roman" w:cs="Times New Roman"/>
          <w:b/>
          <w:sz w:val="24"/>
          <w:szCs w:val="24"/>
        </w:rPr>
      </w:pPr>
      <w:r w:rsidRPr="00F27C0E">
        <w:rPr>
          <w:rFonts w:ascii="Times New Roman" w:hAnsi="Times New Roman" w:cs="Times New Roman"/>
          <w:b/>
          <w:sz w:val="24"/>
          <w:szCs w:val="24"/>
        </w:rPr>
        <w:t>Data 19</w:t>
      </w:r>
    </w:p>
    <w:p w14:paraId="62A005DA" w14:textId="3C8A35C1" w:rsidR="00A61099" w:rsidRDefault="00A61099" w:rsidP="00A61099">
      <w:pPr>
        <w:spacing w:after="0" w:line="480" w:lineRule="auto"/>
        <w:ind w:right="49"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Pada jurnal berjudul “Analisis Siniar Dongeng Anak Masa Kini sebagai Media ajar dalam Pembelajaran Cerita Fantasi Di SMP Kelas VII” yang diteliti oleh </w:t>
      </w:r>
      <w:r w:rsidRPr="00F27C0E">
        <w:rPr>
          <w:rFonts w:ascii="Times New Roman" w:hAnsi="Times New Roman" w:cs="Times New Roman"/>
          <w:sz w:val="24"/>
          <w:szCs w:val="24"/>
        </w:rPr>
        <w:fldChar w:fldCharType="begin" w:fldLock="1"/>
      </w:r>
      <w:r w:rsidRPr="00F27C0E">
        <w:rPr>
          <w:rFonts w:ascii="Times New Roman" w:hAnsi="Times New Roman" w:cs="Times New Roman"/>
          <w:sz w:val="24"/>
          <w:szCs w:val="24"/>
        </w:rPr>
        <w:instrText>ADDIN CSL_CITATION {"citationItems":[{"id":"ITEM-1","itemData":{"ISSN":"2614-2007","author":[{"dropping-particle":"","family":"Dewi","given":"Kadek Siska Yulia","non-dropping-particle":"","parse-names":false,"suffix":""},{"dropping-particle":"","family":"Sriasih","given":"Sang Ayu Putu","non-dropping-particle":"","parse-names":false,"suffix":""},{"dropping-particle":"","family":"Wendra","given":"Wayan","non-dropping-particle":"","parse-names":false,"suffix":""}],"container-title":"Jurnal Pendidikan Bahasa dan Sastra Indonesia","id":"ITEM-1","issue":"2","issued":{"date-parts":[["2023"]]},"page":"116-132","title":"Analisis Siniar “Dongeng Anak Masa Kini” sebagai Media ajar dalam Pembelajaran Cerita Fantasi Di SMP Kelas VII","type":"article-journal","volume":"13"},"uris":["http://www.mendeley.com/documents/?uuid=d3044329-d451-4be9-98ac-e310dd02b12b"]}],"mendeley":{"formattedCitation":"(Dewi et al., 2023)","manualFormatting":"Dewi (2023)","plainTextFormattedCitation":"(Dewi et al., 2023)","previouslyFormattedCitation":"(Dewi et al., 2023)"},"properties":{"noteIndex":0},"schema":"https://github.com/citation-style-language/schema/raw/master/csl-citation.json"}</w:instrText>
      </w:r>
      <w:r w:rsidRPr="00F27C0E">
        <w:rPr>
          <w:rFonts w:ascii="Times New Roman" w:hAnsi="Times New Roman" w:cs="Times New Roman"/>
          <w:sz w:val="24"/>
          <w:szCs w:val="24"/>
        </w:rPr>
        <w:fldChar w:fldCharType="separate"/>
      </w:r>
      <w:r w:rsidRPr="00F27C0E">
        <w:rPr>
          <w:rFonts w:ascii="Times New Roman" w:hAnsi="Times New Roman" w:cs="Times New Roman"/>
          <w:noProof/>
          <w:sz w:val="24"/>
          <w:szCs w:val="24"/>
        </w:rPr>
        <w:t>Dewi (2023)</w: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fldChar w:fldCharType="begin" w:fldLock="1"/>
      </w:r>
      <w:r w:rsidR="00AE2747" w:rsidRPr="00F27C0E">
        <w:rPr>
          <w:rFonts w:ascii="Times New Roman" w:hAnsi="Times New Roman" w:cs="Times New Roman"/>
          <w:sz w:val="24"/>
          <w:szCs w:val="24"/>
        </w:rPr>
        <w:instrText>ADDIN CSL_CITATION {"citationItems":[{"id":"ITEM-1","itemData":{"ISSN":"2614-2007","author":[{"dropping-particle":"","family":"Dewi","given":"Kadek Siska Yulia","non-dropping-particle":"","parse-names":false,"suffix":""},{"dropping-particle":"","family":"Sriasih","given":"Sang Ayu Putu","non-dropping-particle":"","parse-names":false,"suffix":""},{"dropping-particle":"","family":"Wendra","given":"Wayan","non-dropping-particle":"","parse-names":false,"suffix":""}],"container-title":"Jurnal Pendidikan Bahasa dan Sastra Indonesia","id":"ITEM-1","issue":"2","issued":{"date-parts":[["2023"]]},"page":"116-132","title":"Analisis Siniar “Dongeng Anak Masa Kini” sebagai Media ajar dalam Pembelajaran Cerita Fantasi Di SMP Kelas VII","type":"article-journal","volume":"13"},"uris":["http://www.mendeley.com/documents/?uuid=d3044329-d451-4be9-98ac-e310dd02b12b"]}],"mendeley":{"formattedCitation":"(Dewi et al., 2023)","plainTextFormattedCitation":"(Dewi et al., 2023)","previouslyFormattedCitation":"(Dewi et al., 2023)"},"properties":{"noteIndex":0},"schema":"https://github.com/citation-style-language/schema/raw/master/csl-citation.json"}</w:instrText>
      </w:r>
      <w:r w:rsidRPr="00F27C0E">
        <w:rPr>
          <w:rFonts w:ascii="Times New Roman" w:hAnsi="Times New Roman" w:cs="Times New Roman"/>
          <w:sz w:val="24"/>
          <w:szCs w:val="24"/>
        </w:rPr>
        <w:fldChar w:fldCharType="end"/>
      </w:r>
      <w:r w:rsidRPr="00F27C0E">
        <w:rPr>
          <w:rFonts w:ascii="Times New Roman" w:hAnsi="Times New Roman" w:cs="Times New Roman"/>
          <w:sz w:val="24"/>
          <w:szCs w:val="24"/>
        </w:rPr>
        <w:t xml:space="preserve"> </w:t>
      </w:r>
      <w:r w:rsidR="004121AB" w:rsidRPr="00F27C0E">
        <w:rPr>
          <w:rFonts w:ascii="Times New Roman" w:hAnsi="Times New Roman" w:cs="Times New Roman"/>
          <w:sz w:val="24"/>
          <w:szCs w:val="24"/>
        </w:rPr>
        <w:t xml:space="preserve">Hasil </w:t>
      </w:r>
      <w:r w:rsidR="00D137C3">
        <w:rPr>
          <w:rFonts w:ascii="Times New Roman" w:hAnsi="Times New Roman" w:cs="Times New Roman"/>
          <w:sz w:val="24"/>
          <w:szCs w:val="24"/>
        </w:rPr>
        <w:t>penelitian</w:t>
      </w:r>
      <w:r w:rsidR="004121AB" w:rsidRPr="00F27C0E">
        <w:rPr>
          <w:rFonts w:ascii="Times New Roman" w:hAnsi="Times New Roman" w:cs="Times New Roman"/>
          <w:sz w:val="24"/>
          <w:szCs w:val="24"/>
        </w:rPr>
        <w:t xml:space="preserve"> menunjukkan bahwa </w:t>
      </w:r>
      <w:r w:rsidR="00F27C0E" w:rsidRPr="00F27C0E">
        <w:rPr>
          <w:rFonts w:ascii="Times New Roman" w:hAnsi="Times New Roman" w:cs="Times New Roman"/>
          <w:sz w:val="24"/>
          <w:szCs w:val="24"/>
        </w:rPr>
        <w:t xml:space="preserve">media siniar tidak perlu menggunakan proyektor cukup menggunakan laptop untuk memutar siniar yang diinginkan. Sehingga media ini layak untuk digunakan dalam pembelajaran. </w:t>
      </w:r>
      <w:r w:rsidRPr="00F27C0E">
        <w:rPr>
          <w:rFonts w:ascii="Times New Roman" w:hAnsi="Times New Roman" w:cs="Times New Roman"/>
          <w:sz w:val="24"/>
          <w:szCs w:val="24"/>
        </w:rPr>
        <w:t xml:space="preserve">Adapun  manfaat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w:t>
      </w:r>
      <w:r w:rsidR="008D6683">
        <w:rPr>
          <w:rFonts w:ascii="Times New Roman" w:hAnsi="Times New Roman" w:cs="Times New Roman"/>
          <w:sz w:val="24"/>
          <w:szCs w:val="24"/>
        </w:rPr>
        <w:t xml:space="preserve">sebagai pembelajaran bahasa Indonesia </w:t>
      </w:r>
      <w:r w:rsidRPr="00F27C0E">
        <w:rPr>
          <w:rFonts w:ascii="Times New Roman" w:hAnsi="Times New Roman" w:cs="Times New Roman"/>
          <w:sz w:val="24"/>
          <w:szCs w:val="24"/>
        </w:rPr>
        <w:t xml:space="preserve">yaitu media yang efektif dan praktis serta </w:t>
      </w:r>
      <w:r w:rsidR="00D137C3">
        <w:rPr>
          <w:rFonts w:ascii="Times New Roman" w:hAnsi="Times New Roman" w:cs="Times New Roman"/>
          <w:sz w:val="24"/>
          <w:szCs w:val="24"/>
        </w:rPr>
        <w:t>bisa</w:t>
      </w:r>
      <w:r w:rsidRPr="00F27C0E">
        <w:rPr>
          <w:rFonts w:ascii="Times New Roman" w:hAnsi="Times New Roman" w:cs="Times New Roman"/>
          <w:sz w:val="24"/>
          <w:szCs w:val="24"/>
        </w:rPr>
        <w:t xml:space="preserve"> diputar kapan saja dan dimana saja.</w:t>
      </w:r>
    </w:p>
    <w:p w14:paraId="536B1BEC" w14:textId="772C4869" w:rsidR="000E54A9" w:rsidRPr="00F27C0E" w:rsidRDefault="000E54A9" w:rsidP="000E54A9">
      <w:pPr>
        <w:spacing w:line="480" w:lineRule="auto"/>
        <w:ind w:right="49" w:firstLine="720"/>
        <w:jc w:val="both"/>
        <w:rPr>
          <w:rFonts w:ascii="Times New Roman" w:hAnsi="Times New Roman" w:cs="Times New Roman"/>
          <w:sz w:val="24"/>
          <w:szCs w:val="24"/>
        </w:rPr>
      </w:pPr>
      <w:r>
        <w:rPr>
          <w:rFonts w:ascii="Times New Roman" w:hAnsi="Times New Roman" w:cs="Times New Roman"/>
          <w:sz w:val="24"/>
          <w:szCs w:val="24"/>
        </w:rPr>
        <w:t>M</w:t>
      </w:r>
      <w:r w:rsidRPr="0041539A">
        <w:rPr>
          <w:rFonts w:ascii="Times New Roman" w:hAnsi="Times New Roman" w:cs="Times New Roman"/>
          <w:sz w:val="24"/>
          <w:szCs w:val="24"/>
        </w:rPr>
        <w:t xml:space="preserve">anfaat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bagai media pembelajaran bahasa Indonesi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ges","given":"F","non-dropping-particle":"","parse-names":false,"suffix":""}],"container-title":"Edición. Barcelona: Editorial UOC","id":"ITEM-1","issued":{"date-parts":[["2009"]]},"title":"Profcasts: Aprender y enseñar con podcasts,(p. 82) 1era","type":"article-journal"},"uris":["http://www.mendeley.com/documents/?uuid=b3b5586a-e450-4a67-bcbb-7a3a489dc35d"]}],"mendeley":{"formattedCitation":"(Borges, 2009)","manualFormatting":"Borges (2009)","plainTextFormattedCitation":"(Borges, 2009)","previouslyFormattedCitation":"(Borg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rges (</w:t>
      </w:r>
      <w:r w:rsidRPr="005D076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539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C07BC">
        <w:rPr>
          <w:rFonts w:ascii="Times New Roman" w:hAnsi="Times New Roman" w:cs="Times New Roman"/>
          <w:sz w:val="24"/>
          <w:szCs w:val="24"/>
        </w:rPr>
        <w:t>Meningkatkan minat siswa dalam pembelajara</w:t>
      </w:r>
      <w:r>
        <w:rPr>
          <w:rFonts w:ascii="Times New Roman" w:hAnsi="Times New Roman" w:cs="Times New Roman"/>
          <w:sz w:val="24"/>
          <w:szCs w:val="24"/>
        </w:rPr>
        <w:t>n kolaboratif dan interpretasi, b. D</w:t>
      </w:r>
      <w:r w:rsidRPr="009C07BC">
        <w:rPr>
          <w:rFonts w:ascii="Times New Roman" w:hAnsi="Times New Roman" w:cs="Times New Roman"/>
          <w:sz w:val="24"/>
          <w:szCs w:val="24"/>
        </w:rPr>
        <w:t>apat mendorong siswa un</w:t>
      </w:r>
      <w:r>
        <w:rPr>
          <w:rFonts w:ascii="Times New Roman" w:hAnsi="Times New Roman" w:cs="Times New Roman"/>
          <w:sz w:val="24"/>
          <w:szCs w:val="24"/>
        </w:rPr>
        <w:t xml:space="preserve">tuk belajar secara mandiri, c. </w:t>
      </w:r>
      <w:r w:rsidRPr="009C07BC">
        <w:rPr>
          <w:rFonts w:ascii="Times New Roman" w:hAnsi="Times New Roman" w:cs="Times New Roman"/>
          <w:sz w:val="24"/>
          <w:szCs w:val="24"/>
        </w:rPr>
        <w:t>Manajemen diri siswa,</w:t>
      </w:r>
      <w:r>
        <w:rPr>
          <w:rFonts w:ascii="Times New Roman" w:hAnsi="Times New Roman" w:cs="Times New Roman"/>
          <w:sz w:val="24"/>
          <w:szCs w:val="24"/>
        </w:rPr>
        <w:t xml:space="preserve"> d. M</w:t>
      </w:r>
      <w:r w:rsidRPr="009C07BC">
        <w:rPr>
          <w:rFonts w:ascii="Times New Roman" w:hAnsi="Times New Roman" w:cs="Times New Roman"/>
          <w:sz w:val="24"/>
          <w:szCs w:val="24"/>
        </w:rPr>
        <w:t>embantu siswa mengelola dan memanfaatka</w:t>
      </w:r>
      <w:r>
        <w:rPr>
          <w:rFonts w:ascii="Times New Roman" w:hAnsi="Times New Roman" w:cs="Times New Roman"/>
          <w:sz w:val="24"/>
          <w:szCs w:val="24"/>
        </w:rPr>
        <w:t xml:space="preserve">n konten </w:t>
      </w:r>
      <w:r w:rsidRPr="000E54A9">
        <w:rPr>
          <w:rFonts w:ascii="Times New Roman" w:hAnsi="Times New Roman" w:cs="Times New Roman"/>
          <w:i/>
          <w:sz w:val="24"/>
          <w:szCs w:val="24"/>
        </w:rPr>
        <w:t>podcast</w:t>
      </w:r>
      <w:r>
        <w:rPr>
          <w:rFonts w:ascii="Times New Roman" w:hAnsi="Times New Roman" w:cs="Times New Roman"/>
          <w:sz w:val="24"/>
          <w:szCs w:val="24"/>
        </w:rPr>
        <w:t xml:space="preserve"> secara teratur, e. M</w:t>
      </w:r>
      <w:r w:rsidRPr="005D0760">
        <w:rPr>
          <w:rFonts w:ascii="Times New Roman" w:hAnsi="Times New Roman" w:cs="Times New Roman"/>
          <w:sz w:val="24"/>
          <w:szCs w:val="24"/>
        </w:rPr>
        <w:t xml:space="preserve">embantu siswa mendengarkan materi kelas </w:t>
      </w:r>
      <w:r>
        <w:rPr>
          <w:rFonts w:ascii="Times New Roman" w:hAnsi="Times New Roman" w:cs="Times New Roman"/>
          <w:sz w:val="24"/>
          <w:szCs w:val="24"/>
        </w:rPr>
        <w:t>kapan saja dan di mana saja, f. M</w:t>
      </w:r>
      <w:r w:rsidRPr="009C07BC">
        <w:rPr>
          <w:rFonts w:ascii="Times New Roman" w:hAnsi="Times New Roman" w:cs="Times New Roman"/>
          <w:sz w:val="24"/>
          <w:szCs w:val="24"/>
        </w:rPr>
        <w:t>emperkuat pembel</w:t>
      </w:r>
      <w:r>
        <w:rPr>
          <w:rFonts w:ascii="Times New Roman" w:hAnsi="Times New Roman" w:cs="Times New Roman"/>
          <w:sz w:val="24"/>
          <w:szCs w:val="24"/>
        </w:rPr>
        <w:t>a</w:t>
      </w:r>
      <w:r w:rsidRPr="009C07BC">
        <w:rPr>
          <w:rFonts w:ascii="Times New Roman" w:hAnsi="Times New Roman" w:cs="Times New Roman"/>
          <w:sz w:val="24"/>
          <w:szCs w:val="24"/>
        </w:rPr>
        <w:t>jaran sambil membantu</w:t>
      </w:r>
      <w:r>
        <w:rPr>
          <w:rFonts w:ascii="Times New Roman" w:hAnsi="Times New Roman" w:cs="Times New Roman"/>
          <w:sz w:val="24"/>
          <w:szCs w:val="24"/>
        </w:rPr>
        <w:t xml:space="preserve"> siswa memahami konten tertentu, g. </w:t>
      </w:r>
      <w:r w:rsidRPr="005D0760">
        <w:rPr>
          <w:rFonts w:ascii="Times New Roman" w:hAnsi="Times New Roman" w:cs="Times New Roman"/>
          <w:sz w:val="24"/>
          <w:szCs w:val="24"/>
        </w:rPr>
        <w:t>Pengurangan kecemasan</w:t>
      </w:r>
      <w:r>
        <w:rPr>
          <w:rFonts w:ascii="Times New Roman" w:hAnsi="Times New Roman" w:cs="Times New Roman"/>
          <w:sz w:val="24"/>
          <w:szCs w:val="24"/>
        </w:rPr>
        <w:t xml:space="preserve"> pada siswa.</w:t>
      </w:r>
    </w:p>
    <w:p w14:paraId="63408DF9" w14:textId="77777777" w:rsidR="00A61099" w:rsidRPr="00F27C0E" w:rsidRDefault="00A61099" w:rsidP="00552D5A">
      <w:pPr>
        <w:spacing w:after="0" w:line="480" w:lineRule="auto"/>
        <w:ind w:right="49"/>
        <w:rPr>
          <w:rFonts w:ascii="Times New Roman" w:hAnsi="Times New Roman" w:cs="Times New Roman"/>
          <w:b/>
          <w:sz w:val="24"/>
          <w:szCs w:val="24"/>
        </w:rPr>
      </w:pPr>
    </w:p>
    <w:p w14:paraId="3E9367F1" w14:textId="77777777" w:rsidR="00A61099" w:rsidRPr="00F27C0E" w:rsidRDefault="00A61099" w:rsidP="00552D5A">
      <w:pPr>
        <w:spacing w:after="0" w:line="480" w:lineRule="auto"/>
        <w:ind w:right="49"/>
        <w:rPr>
          <w:rFonts w:ascii="Times New Roman" w:hAnsi="Times New Roman" w:cs="Times New Roman"/>
          <w:b/>
          <w:sz w:val="24"/>
          <w:szCs w:val="24"/>
        </w:rPr>
      </w:pPr>
    </w:p>
    <w:p w14:paraId="38076444" w14:textId="77777777" w:rsidR="00A61099" w:rsidRPr="00F27C0E" w:rsidRDefault="00A61099" w:rsidP="00552D5A">
      <w:pPr>
        <w:spacing w:after="0" w:line="480" w:lineRule="auto"/>
        <w:ind w:right="49"/>
        <w:rPr>
          <w:rFonts w:ascii="Times New Roman" w:hAnsi="Times New Roman" w:cs="Times New Roman"/>
          <w:b/>
          <w:sz w:val="24"/>
          <w:szCs w:val="24"/>
        </w:rPr>
      </w:pPr>
    </w:p>
    <w:p w14:paraId="149B3F89" w14:textId="77777777" w:rsidR="00AF7389" w:rsidRDefault="00AF7389" w:rsidP="00FD6C57">
      <w:pPr>
        <w:pStyle w:val="Heading1"/>
        <w:rPr>
          <w:sz w:val="24"/>
        </w:rPr>
      </w:pPr>
      <w:bookmarkStart w:id="61" w:name="_Toc200839927"/>
      <w:r>
        <w:rPr>
          <w:sz w:val="24"/>
        </w:rPr>
        <w:br w:type="page"/>
      </w:r>
    </w:p>
    <w:p w14:paraId="1280F656" w14:textId="1A283C3A" w:rsidR="00A61099" w:rsidRPr="00F27C0E" w:rsidRDefault="00A61099" w:rsidP="00FD6C57">
      <w:pPr>
        <w:pStyle w:val="Heading1"/>
        <w:rPr>
          <w:sz w:val="24"/>
        </w:rPr>
      </w:pPr>
      <w:r w:rsidRPr="00F27C0E">
        <w:rPr>
          <w:sz w:val="24"/>
        </w:rPr>
        <w:t>BAB V</w:t>
      </w:r>
      <w:bookmarkEnd w:id="61"/>
    </w:p>
    <w:p w14:paraId="7876F910" w14:textId="3DC95298" w:rsidR="00A61099" w:rsidRPr="00F27C0E" w:rsidRDefault="00397770" w:rsidP="00AE2747">
      <w:pPr>
        <w:pStyle w:val="Heading1"/>
        <w:rPr>
          <w:sz w:val="24"/>
        </w:rPr>
      </w:pPr>
      <w:bookmarkStart w:id="62" w:name="_Toc200839928"/>
      <w:r w:rsidRPr="00F27C0E">
        <w:rPr>
          <w:sz w:val="24"/>
        </w:rPr>
        <w:t>KESIMPULAN DAN SARAN</w:t>
      </w:r>
      <w:bookmarkEnd w:id="62"/>
    </w:p>
    <w:p w14:paraId="7FD6914A" w14:textId="6F5E6B28" w:rsidR="00397770" w:rsidRPr="00F27C0E" w:rsidRDefault="00AE2747" w:rsidP="00AE2747">
      <w:pPr>
        <w:pStyle w:val="Heading2"/>
      </w:pPr>
      <w:bookmarkStart w:id="63" w:name="_Toc200839929"/>
      <w:r w:rsidRPr="00F27C0E">
        <w:t xml:space="preserve">5.1 </w:t>
      </w:r>
      <w:r w:rsidR="00397770" w:rsidRPr="00F27C0E">
        <w:t>Kesimpulan</w:t>
      </w:r>
      <w:bookmarkEnd w:id="63"/>
    </w:p>
    <w:p w14:paraId="10153792" w14:textId="16463EED" w:rsidR="00397770" w:rsidRPr="00F27C0E" w:rsidRDefault="00397770" w:rsidP="00397770">
      <w:pPr>
        <w:pStyle w:val="ListParagraph"/>
        <w:numPr>
          <w:ilvl w:val="0"/>
          <w:numId w:val="40"/>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Berdasarkan data </w:t>
      </w:r>
      <w:r w:rsidR="00D137C3">
        <w:rPr>
          <w:rFonts w:ascii="Times New Roman" w:hAnsi="Times New Roman" w:cs="Times New Roman"/>
          <w:sz w:val="24"/>
          <w:szCs w:val="24"/>
        </w:rPr>
        <w:t>penelitian</w:t>
      </w:r>
      <w:r w:rsidRPr="00F27C0E">
        <w:rPr>
          <w:rFonts w:ascii="Times New Roman" w:hAnsi="Times New Roman" w:cs="Times New Roman"/>
          <w:sz w:val="24"/>
          <w:szCs w:val="24"/>
        </w:rPr>
        <w:t xml:space="preserve"> yang telah dikumpulk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terbukti menjadi media pembelajaran yang sangat efektif, praktis, dan memberikan berbagai manfaat signifikan dalam pembelajaran Bahasa Indonesia. Media Siniar, khususny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angat berguna untuk mengajar Bahasa Indonesia di sekolah seperti media yang mudah diakses, dapat diputar berulang kali, dan menawarkan variasi dalam pembelajaran. Siswa dapat belajar secara interaktif dan bermakna dengan hal ini. Selain itu, secara keseluruhan, hal ini mempermudah proses pembelajar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cara khusus digunakan untuk meningkatkan kemampuan siswa dalam menyimak, berbicara, dan menulis serta mengembangkan ide dan gagasan kreatif</w:t>
      </w:r>
      <w:r w:rsidR="00B83B27" w:rsidRPr="00F27C0E">
        <w:rPr>
          <w:rFonts w:ascii="Times New Roman" w:hAnsi="Times New Roman" w:cs="Times New Roman"/>
          <w:sz w:val="24"/>
          <w:szCs w:val="24"/>
        </w:rPr>
        <w:t>.</w:t>
      </w:r>
    </w:p>
    <w:p w14:paraId="1950A864" w14:textId="4752A37A" w:rsidR="00B83B27" w:rsidRPr="00F27C0E" w:rsidRDefault="00B83B27" w:rsidP="00B83B27">
      <w:pPr>
        <w:pStyle w:val="ListParagraph"/>
        <w:numPr>
          <w:ilvl w:val="0"/>
          <w:numId w:val="40"/>
        </w:numPr>
        <w:spacing w:after="0" w:line="480" w:lineRule="auto"/>
        <w:ind w:right="49"/>
        <w:jc w:val="both"/>
        <w:rPr>
          <w:rFonts w:ascii="Times New Roman" w:hAnsi="Times New Roman" w:cs="Times New Roman"/>
          <w:sz w:val="24"/>
          <w:szCs w:val="24"/>
        </w:rPr>
      </w:pPr>
      <w:r w:rsidRPr="00F27C0E">
        <w:rPr>
          <w:rFonts w:ascii="Times New Roman" w:hAnsi="Times New Roman" w:cs="Times New Roman"/>
          <w:sz w:val="24"/>
          <w:szCs w:val="24"/>
        </w:rPr>
        <w:t xml:space="preserve">Setelah menggunakan media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siswa dapat melihat berbagai manfaat langsung dari menggunakan media Siniar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dalam pembelajaran Bahasa Indonesia, termasuk peningkatan kemampuan menyimak dan pemahaman baru. Peningkatan kemampuan menulis, termasuk kemampuan untuk mengembangkan ide dan gagasan menjadi puisi dan cerpen. Peningkatan hasil belajar tentang materi tertentu, seperti cerpen dan puisi.</w:t>
      </w:r>
    </w:p>
    <w:p w14:paraId="04538F1D" w14:textId="7FBD6D5B" w:rsidR="00AE2747" w:rsidRPr="00F27C0E" w:rsidRDefault="00AE2747" w:rsidP="00AE2747">
      <w:pPr>
        <w:pStyle w:val="Heading2"/>
      </w:pPr>
      <w:bookmarkStart w:id="64" w:name="_Toc200839930"/>
      <w:r w:rsidRPr="00F27C0E">
        <w:t>5.2 Saran</w:t>
      </w:r>
      <w:bookmarkEnd w:id="64"/>
    </w:p>
    <w:p w14:paraId="6D38CC5E" w14:textId="33960C58" w:rsidR="00AE2747" w:rsidRPr="00F27C0E" w:rsidRDefault="00AE2747" w:rsidP="00AE2747">
      <w:pPr>
        <w:spacing w:line="480" w:lineRule="auto"/>
        <w:ind w:firstLine="720"/>
        <w:jc w:val="both"/>
        <w:rPr>
          <w:rFonts w:ascii="Times New Roman" w:hAnsi="Times New Roman" w:cs="Times New Roman"/>
          <w:sz w:val="24"/>
          <w:szCs w:val="24"/>
        </w:rPr>
      </w:pPr>
      <w:r w:rsidRPr="00F27C0E">
        <w:rPr>
          <w:rFonts w:ascii="Times New Roman" w:hAnsi="Times New Roman" w:cs="Times New Roman"/>
          <w:sz w:val="24"/>
          <w:szCs w:val="24"/>
        </w:rPr>
        <w:t xml:space="preserve">Untuk Pemanfaata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dalam Pembelajaran: </w:t>
      </w:r>
    </w:p>
    <w:p w14:paraId="2047C39C" w14:textId="0F3F0A87" w:rsidR="00AE2747" w:rsidRPr="00F27C0E" w:rsidRDefault="00AE2747" w:rsidP="00AE2747">
      <w:pPr>
        <w:pStyle w:val="ListParagraph"/>
        <w:numPr>
          <w:ilvl w:val="0"/>
          <w:numId w:val="41"/>
        </w:numPr>
        <w:spacing w:line="480" w:lineRule="auto"/>
        <w:jc w:val="both"/>
        <w:rPr>
          <w:rFonts w:ascii="Times New Roman" w:hAnsi="Times New Roman" w:cs="Times New Roman"/>
          <w:sz w:val="24"/>
          <w:szCs w:val="24"/>
        </w:rPr>
      </w:pPr>
      <w:r w:rsidRPr="00F27C0E">
        <w:rPr>
          <w:rFonts w:ascii="Times New Roman" w:hAnsi="Times New Roman" w:cs="Times New Roman"/>
          <w:sz w:val="24"/>
          <w:szCs w:val="24"/>
        </w:rPr>
        <w:t xml:space="preserve">Guru: Disarankan untuk aktif mempelajari platform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yang relevan dan mempertimbangkan pelatihan pembuatan konten </w:t>
      </w:r>
      <w:r w:rsidR="000E54A9" w:rsidRPr="000E54A9">
        <w:rPr>
          <w:rFonts w:ascii="Times New Roman" w:hAnsi="Times New Roman" w:cs="Times New Roman"/>
          <w:i/>
          <w:sz w:val="24"/>
          <w:szCs w:val="24"/>
        </w:rPr>
        <w:t>Podcast</w:t>
      </w:r>
      <w:r w:rsidRPr="00F27C0E">
        <w:rPr>
          <w:rFonts w:ascii="Times New Roman" w:hAnsi="Times New Roman" w:cs="Times New Roman"/>
          <w:sz w:val="24"/>
          <w:szCs w:val="24"/>
        </w:rPr>
        <w:t xml:space="preserve"> sederhana. </w:t>
      </w:r>
    </w:p>
    <w:p w14:paraId="3365A9D6" w14:textId="77777777" w:rsidR="00AE2747" w:rsidRPr="00F27C0E" w:rsidRDefault="00AE2747" w:rsidP="00AE2747">
      <w:pPr>
        <w:pStyle w:val="ListParagraph"/>
        <w:numPr>
          <w:ilvl w:val="0"/>
          <w:numId w:val="41"/>
        </w:numPr>
        <w:spacing w:line="480" w:lineRule="auto"/>
        <w:jc w:val="both"/>
        <w:rPr>
          <w:rFonts w:ascii="Times New Roman" w:hAnsi="Times New Roman" w:cs="Times New Roman"/>
          <w:sz w:val="24"/>
          <w:szCs w:val="24"/>
        </w:rPr>
      </w:pPr>
      <w:r w:rsidRPr="00F27C0E">
        <w:rPr>
          <w:rFonts w:ascii="Times New Roman" w:hAnsi="Times New Roman" w:cs="Times New Roman"/>
          <w:sz w:val="24"/>
          <w:szCs w:val="24"/>
        </w:rPr>
        <w:t>Sekolah: Perlu menyediakan fasilitas pendukung, seperti akses internet dan perangkat audio, dan mengadakan lokakarya untuk guru.</w:t>
      </w:r>
    </w:p>
    <w:p w14:paraId="44B61051" w14:textId="3E2B91E8" w:rsidR="00AE2747" w:rsidRPr="00EE6227" w:rsidRDefault="00AE2747" w:rsidP="000E54A9">
      <w:pPr>
        <w:pStyle w:val="ListParagraph"/>
        <w:numPr>
          <w:ilvl w:val="0"/>
          <w:numId w:val="41"/>
        </w:numPr>
        <w:spacing w:after="0" w:line="480" w:lineRule="auto"/>
        <w:jc w:val="both"/>
        <w:rPr>
          <w:rFonts w:ascii="Times New Roman" w:hAnsi="Times New Roman" w:cs="Times New Roman"/>
          <w:sz w:val="24"/>
          <w:szCs w:val="24"/>
        </w:rPr>
      </w:pPr>
      <w:r w:rsidRPr="00EE6227">
        <w:rPr>
          <w:rFonts w:ascii="Times New Roman" w:hAnsi="Times New Roman" w:cs="Times New Roman"/>
          <w:sz w:val="24"/>
          <w:szCs w:val="24"/>
        </w:rPr>
        <w:t xml:space="preserve">Siswa: Disarankan untuk proaktif memanfaatkan </w:t>
      </w:r>
      <w:r w:rsidR="000E54A9" w:rsidRPr="00EE6227">
        <w:rPr>
          <w:rFonts w:ascii="Times New Roman" w:hAnsi="Times New Roman" w:cs="Times New Roman"/>
          <w:i/>
          <w:sz w:val="24"/>
          <w:szCs w:val="24"/>
        </w:rPr>
        <w:t>Podcast</w:t>
      </w:r>
      <w:r w:rsidRPr="00EE6227">
        <w:rPr>
          <w:rFonts w:ascii="Times New Roman" w:hAnsi="Times New Roman" w:cs="Times New Roman"/>
          <w:sz w:val="24"/>
          <w:szCs w:val="24"/>
        </w:rPr>
        <w:t xml:space="preserve"> sebagai sumber belajar tambahan. Untuk </w:t>
      </w:r>
      <w:r w:rsidR="00D137C3" w:rsidRPr="00EE6227">
        <w:rPr>
          <w:rFonts w:ascii="Times New Roman" w:hAnsi="Times New Roman" w:cs="Times New Roman"/>
          <w:sz w:val="24"/>
          <w:szCs w:val="24"/>
        </w:rPr>
        <w:t>penelitian</w:t>
      </w:r>
      <w:r w:rsidRPr="00EE6227">
        <w:rPr>
          <w:rFonts w:ascii="Times New Roman" w:hAnsi="Times New Roman" w:cs="Times New Roman"/>
          <w:sz w:val="24"/>
          <w:szCs w:val="24"/>
        </w:rPr>
        <w:t xml:space="preserve"> mendatang, </w:t>
      </w:r>
      <w:r w:rsidR="00D137C3" w:rsidRPr="00EE6227">
        <w:rPr>
          <w:rFonts w:ascii="Times New Roman" w:hAnsi="Times New Roman" w:cs="Times New Roman"/>
          <w:sz w:val="24"/>
          <w:szCs w:val="24"/>
        </w:rPr>
        <w:t>penelitian</w:t>
      </w:r>
      <w:r w:rsidRPr="00EE6227">
        <w:rPr>
          <w:rFonts w:ascii="Times New Roman" w:hAnsi="Times New Roman" w:cs="Times New Roman"/>
          <w:sz w:val="24"/>
          <w:szCs w:val="24"/>
        </w:rPr>
        <w:t xml:space="preserve"> akan berkonsentrasi pada mempelajari secara menyeluruh seberapa efektif </w:t>
      </w:r>
      <w:r w:rsidR="000E54A9" w:rsidRPr="00EE6227">
        <w:rPr>
          <w:rFonts w:ascii="Times New Roman" w:hAnsi="Times New Roman" w:cs="Times New Roman"/>
          <w:i/>
          <w:sz w:val="24"/>
          <w:szCs w:val="24"/>
        </w:rPr>
        <w:t>Podcast</w:t>
      </w:r>
      <w:r w:rsidRPr="00EE6227">
        <w:rPr>
          <w:rFonts w:ascii="Times New Roman" w:hAnsi="Times New Roman" w:cs="Times New Roman"/>
          <w:sz w:val="24"/>
          <w:szCs w:val="24"/>
        </w:rPr>
        <w:t xml:space="preserve"> terhadap keterampilan berbahasa tertentu (misalnya, mendengarkan kritis atau berbicara di depan umum), melakukan </w:t>
      </w:r>
      <w:r w:rsidR="00D137C3" w:rsidRPr="00EE6227">
        <w:rPr>
          <w:rFonts w:ascii="Times New Roman" w:hAnsi="Times New Roman" w:cs="Times New Roman"/>
          <w:sz w:val="24"/>
          <w:szCs w:val="24"/>
        </w:rPr>
        <w:t>penelitian</w:t>
      </w:r>
      <w:r w:rsidRPr="00EE6227">
        <w:rPr>
          <w:rFonts w:ascii="Times New Roman" w:hAnsi="Times New Roman" w:cs="Times New Roman"/>
          <w:sz w:val="24"/>
          <w:szCs w:val="24"/>
        </w:rPr>
        <w:t xml:space="preserve"> komparatif antara </w:t>
      </w:r>
      <w:r w:rsidR="000E54A9" w:rsidRPr="00EE6227">
        <w:rPr>
          <w:rFonts w:ascii="Times New Roman" w:hAnsi="Times New Roman" w:cs="Times New Roman"/>
          <w:i/>
          <w:sz w:val="24"/>
          <w:szCs w:val="24"/>
        </w:rPr>
        <w:t>Podcast</w:t>
      </w:r>
      <w:r w:rsidRPr="00EE6227">
        <w:rPr>
          <w:rFonts w:ascii="Times New Roman" w:hAnsi="Times New Roman" w:cs="Times New Roman"/>
          <w:sz w:val="24"/>
          <w:szCs w:val="24"/>
        </w:rPr>
        <w:t xml:space="preserve"> dan media audio-visual lainnya, dan fokus </w:t>
      </w:r>
      <w:r w:rsidR="00D137C3" w:rsidRPr="00EE6227">
        <w:rPr>
          <w:rFonts w:ascii="Times New Roman" w:hAnsi="Times New Roman" w:cs="Times New Roman"/>
          <w:sz w:val="24"/>
          <w:szCs w:val="24"/>
        </w:rPr>
        <w:t>penelitian</w:t>
      </w:r>
      <w:r w:rsidRPr="00EE6227">
        <w:rPr>
          <w:rFonts w:ascii="Times New Roman" w:hAnsi="Times New Roman" w:cs="Times New Roman"/>
          <w:sz w:val="24"/>
          <w:szCs w:val="24"/>
        </w:rPr>
        <w:t xml:space="preserve"> akan mengembangkan model atau pedoman untuk desain konten </w:t>
      </w:r>
      <w:r w:rsidR="000E54A9" w:rsidRPr="00EE6227">
        <w:rPr>
          <w:rFonts w:ascii="Times New Roman" w:hAnsi="Times New Roman" w:cs="Times New Roman"/>
          <w:i/>
          <w:sz w:val="24"/>
          <w:szCs w:val="24"/>
        </w:rPr>
        <w:t>Podcast</w:t>
      </w:r>
      <w:r w:rsidRPr="00EE6227">
        <w:rPr>
          <w:rFonts w:ascii="Times New Roman" w:hAnsi="Times New Roman" w:cs="Times New Roman"/>
          <w:sz w:val="24"/>
          <w:szCs w:val="24"/>
        </w:rPr>
        <w:t xml:space="preserve"> edukatif bahasa Indonesia yang ideal.</w:t>
      </w:r>
      <w:r w:rsidR="000E54A9" w:rsidRPr="00EE6227">
        <w:rPr>
          <w:rFonts w:ascii="Times New Roman" w:hAnsi="Times New Roman" w:cs="Times New Roman"/>
          <w:sz w:val="24"/>
          <w:szCs w:val="24"/>
        </w:rPr>
        <w:br w:type="page"/>
      </w:r>
    </w:p>
    <w:p w14:paraId="389AAD74" w14:textId="33D5F216" w:rsidR="005D0760" w:rsidRDefault="005D0760" w:rsidP="005D0760">
      <w:pPr>
        <w:pStyle w:val="Heading1"/>
      </w:pPr>
      <w:bookmarkStart w:id="65" w:name="_Toc200839931"/>
      <w:r w:rsidRPr="005D0760">
        <w:t>DAFTAR ISI</w:t>
      </w:r>
      <w:bookmarkEnd w:id="65"/>
    </w:p>
    <w:p w14:paraId="4A887967" w14:textId="79F3FA9F"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sz w:val="24"/>
          <w:szCs w:val="24"/>
        </w:rPr>
        <w:fldChar w:fldCharType="begin" w:fldLock="1"/>
      </w:r>
      <w:r w:rsidRPr="000E54A9">
        <w:rPr>
          <w:rFonts w:ascii="Times New Roman" w:hAnsi="Times New Roman" w:cs="Times New Roman"/>
          <w:sz w:val="24"/>
          <w:szCs w:val="24"/>
        </w:rPr>
        <w:instrText xml:space="preserve">ADDIN Mendeley Bibliography CSL_BIBLIOGRAPHY </w:instrText>
      </w:r>
      <w:r w:rsidRPr="000E54A9">
        <w:rPr>
          <w:rFonts w:ascii="Times New Roman" w:hAnsi="Times New Roman" w:cs="Times New Roman"/>
          <w:sz w:val="24"/>
          <w:szCs w:val="24"/>
        </w:rPr>
        <w:fldChar w:fldCharType="separate"/>
      </w:r>
      <w:r w:rsidRPr="000E54A9">
        <w:rPr>
          <w:rFonts w:ascii="Times New Roman" w:hAnsi="Times New Roman" w:cs="Times New Roman"/>
          <w:noProof/>
          <w:sz w:val="24"/>
          <w:szCs w:val="24"/>
        </w:rPr>
        <w:t xml:space="preserve">Alifiah Nurachmana, Petrus Poerwadi, Lazarus Linarto, Linggua Sanjaya Usop, &amp; Paul Diman. (2024). </w:t>
      </w:r>
      <w:r w:rsidR="000E54A9" w:rsidRPr="000E54A9">
        <w:rPr>
          <w:rFonts w:ascii="Times New Roman" w:hAnsi="Times New Roman" w:cs="Times New Roman"/>
          <w:i/>
          <w:noProof/>
          <w:sz w:val="24"/>
          <w:szCs w:val="24"/>
        </w:rPr>
        <w:t>Podcast</w:t>
      </w:r>
      <w:r w:rsidRPr="000E54A9">
        <w:rPr>
          <w:rFonts w:ascii="Times New Roman" w:hAnsi="Times New Roman" w:cs="Times New Roman"/>
          <w:noProof/>
          <w:sz w:val="24"/>
          <w:szCs w:val="24"/>
        </w:rPr>
        <w:t xml:space="preserve"> Berseri Sebagai Media Pembelajaran Bahasa Indonesia Untuk Keperluan Akademik Era Digital. </w:t>
      </w:r>
      <w:r w:rsidRPr="000E54A9">
        <w:rPr>
          <w:rFonts w:ascii="Times New Roman" w:hAnsi="Times New Roman" w:cs="Times New Roman"/>
          <w:i/>
          <w:iCs/>
          <w:noProof/>
          <w:sz w:val="24"/>
          <w:szCs w:val="24"/>
        </w:rPr>
        <w:t>ENGGANG: Jurnal Pendidikan, Bahasa, Sastra, Seni, Dan Budaya</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4</w:t>
      </w:r>
      <w:r w:rsidRPr="000E54A9">
        <w:rPr>
          <w:rFonts w:ascii="Times New Roman" w:hAnsi="Times New Roman" w:cs="Times New Roman"/>
          <w:noProof/>
          <w:sz w:val="24"/>
          <w:szCs w:val="24"/>
        </w:rPr>
        <w:t>(1), 388–408. https://doi.org/10.37304/enggang.v4i1.11746</w:t>
      </w:r>
    </w:p>
    <w:p w14:paraId="70A63770" w14:textId="56B7D306"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Amalia, M. N. (2021). Sebuah Kajian Pustaka: Tren </w:t>
      </w:r>
      <w:r w:rsidR="000E54A9" w:rsidRPr="000E54A9">
        <w:rPr>
          <w:rFonts w:ascii="Times New Roman" w:hAnsi="Times New Roman" w:cs="Times New Roman"/>
          <w:i/>
          <w:noProof/>
          <w:sz w:val="24"/>
          <w:szCs w:val="24"/>
        </w:rPr>
        <w:t>Podcast</w:t>
      </w:r>
      <w:r w:rsidRPr="000E54A9">
        <w:rPr>
          <w:rFonts w:ascii="Times New Roman" w:hAnsi="Times New Roman" w:cs="Times New Roman"/>
          <w:noProof/>
          <w:sz w:val="24"/>
          <w:szCs w:val="24"/>
        </w:rPr>
        <w:t xml:space="preserve"> sebagai Media dalam Pembelajaran Bahasa kedua. </w:t>
      </w:r>
      <w:r w:rsidRPr="000E54A9">
        <w:rPr>
          <w:rFonts w:ascii="Times New Roman" w:hAnsi="Times New Roman" w:cs="Times New Roman"/>
          <w:i/>
          <w:iCs/>
          <w:noProof/>
          <w:sz w:val="24"/>
          <w:szCs w:val="24"/>
        </w:rPr>
        <w:t>Biormatika : Jurnal Ilmiah Fakultas Keguruan Dan Ilmu Pendidikan</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7</w:t>
      </w:r>
      <w:r w:rsidRPr="000E54A9">
        <w:rPr>
          <w:rFonts w:ascii="Times New Roman" w:hAnsi="Times New Roman" w:cs="Times New Roman"/>
          <w:noProof/>
          <w:sz w:val="24"/>
          <w:szCs w:val="24"/>
        </w:rPr>
        <w:t>(2), 168–176. https://doi.org/10.35569/biormatika.v7i2.1146</w:t>
      </w:r>
    </w:p>
    <w:p w14:paraId="33A9A76B" w14:textId="77777777"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Arsyad, A. (2014). </w:t>
      </w:r>
      <w:r w:rsidRPr="000E54A9">
        <w:rPr>
          <w:rFonts w:ascii="Times New Roman" w:hAnsi="Times New Roman" w:cs="Times New Roman"/>
          <w:i/>
          <w:iCs/>
          <w:noProof/>
          <w:sz w:val="24"/>
          <w:szCs w:val="24"/>
        </w:rPr>
        <w:t>Media Pembelajaran. jakarta: Rajawali Pers</w:t>
      </w:r>
      <w:r w:rsidRPr="000E54A9">
        <w:rPr>
          <w:rFonts w:ascii="Times New Roman" w:hAnsi="Times New Roman" w:cs="Times New Roman"/>
          <w:noProof/>
          <w:sz w:val="24"/>
          <w:szCs w:val="24"/>
        </w:rPr>
        <w:t>.</w:t>
      </w:r>
    </w:p>
    <w:p w14:paraId="0E8884B9" w14:textId="346893D3"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Borges, F. (2009). Profcasts: Aprender y enseñar con </w:t>
      </w:r>
      <w:r w:rsidR="000E54A9" w:rsidRPr="000E54A9">
        <w:rPr>
          <w:rFonts w:ascii="Times New Roman" w:hAnsi="Times New Roman" w:cs="Times New Roman"/>
          <w:i/>
          <w:noProof/>
          <w:sz w:val="24"/>
          <w:szCs w:val="24"/>
        </w:rPr>
        <w:t>podcast</w:t>
      </w:r>
      <w:r w:rsidRPr="000E54A9">
        <w:rPr>
          <w:rFonts w:ascii="Times New Roman" w:hAnsi="Times New Roman" w:cs="Times New Roman"/>
          <w:noProof/>
          <w:sz w:val="24"/>
          <w:szCs w:val="24"/>
        </w:rPr>
        <w:t xml:space="preserve">s,(p. 82) 1era. </w:t>
      </w:r>
      <w:r w:rsidRPr="000E54A9">
        <w:rPr>
          <w:rFonts w:ascii="Times New Roman" w:hAnsi="Times New Roman" w:cs="Times New Roman"/>
          <w:i/>
          <w:iCs/>
          <w:noProof/>
          <w:sz w:val="24"/>
          <w:szCs w:val="24"/>
        </w:rPr>
        <w:t>Edición. Barcelona: Editorial UOC</w:t>
      </w:r>
      <w:r w:rsidRPr="000E54A9">
        <w:rPr>
          <w:rFonts w:ascii="Times New Roman" w:hAnsi="Times New Roman" w:cs="Times New Roman"/>
          <w:noProof/>
          <w:sz w:val="24"/>
          <w:szCs w:val="24"/>
        </w:rPr>
        <w:t>.</w:t>
      </w:r>
    </w:p>
    <w:p w14:paraId="2658604F" w14:textId="77777777"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Dewi, K. S. Y., Sriasih, S. A. P., &amp; Wendra, W. (2023). Analisis Siniar “Dongeng Anak Masa Kini” sebagai Media ajar dalam Pembelajaran Cerita Fantasi Di SMP Kelas VII. </w:t>
      </w:r>
      <w:r w:rsidRPr="000E54A9">
        <w:rPr>
          <w:rFonts w:ascii="Times New Roman" w:hAnsi="Times New Roman" w:cs="Times New Roman"/>
          <w:i/>
          <w:iCs/>
          <w:noProof/>
          <w:sz w:val="24"/>
          <w:szCs w:val="24"/>
        </w:rPr>
        <w:t>Jurnal Pendidikan Bahasa Dan Sastra Indonesia</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13</w:t>
      </w:r>
      <w:r w:rsidRPr="000E54A9">
        <w:rPr>
          <w:rFonts w:ascii="Times New Roman" w:hAnsi="Times New Roman" w:cs="Times New Roman"/>
          <w:noProof/>
          <w:sz w:val="24"/>
          <w:szCs w:val="24"/>
        </w:rPr>
        <w:t>(2), 116–132. https://doi.org/10.23887/jpbsi.v13i2.68740</w:t>
      </w:r>
    </w:p>
    <w:p w14:paraId="27738BE5" w14:textId="1A862449"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Eki, A., Rahmadan, D., Mansur, H., Cyly, Z., &amp; Dalu, A. (2020). </w:t>
      </w:r>
      <w:r w:rsidRPr="000E54A9">
        <w:rPr>
          <w:rFonts w:ascii="Times New Roman" w:hAnsi="Times New Roman" w:cs="Times New Roman"/>
          <w:i/>
          <w:iCs/>
          <w:noProof/>
          <w:sz w:val="24"/>
          <w:szCs w:val="24"/>
        </w:rPr>
        <w:t xml:space="preserve">Pengembangan Media Pembelajaran Berbasis </w:t>
      </w:r>
      <w:r w:rsidR="000E54A9" w:rsidRPr="000E54A9">
        <w:rPr>
          <w:rFonts w:ascii="Times New Roman" w:hAnsi="Times New Roman" w:cs="Times New Roman"/>
          <w:i/>
          <w:iCs/>
          <w:noProof/>
          <w:sz w:val="24"/>
          <w:szCs w:val="24"/>
        </w:rPr>
        <w:t>Podcast</w:t>
      </w:r>
      <w:r w:rsidRPr="000E54A9">
        <w:rPr>
          <w:rFonts w:ascii="Times New Roman" w:hAnsi="Times New Roman" w:cs="Times New Roman"/>
          <w:i/>
          <w:iCs/>
          <w:noProof/>
          <w:sz w:val="24"/>
          <w:szCs w:val="24"/>
        </w:rPr>
        <w:t xml:space="preserve"> Untuk Meningkatkan Kemampuan Berbicara Siswa Pada Pembelajaran Bahasa Indonesia Kelas X Di Smk Telkom Banjarbaru</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1</w:t>
      </w:r>
      <w:r w:rsidRPr="000E54A9">
        <w:rPr>
          <w:rFonts w:ascii="Times New Roman" w:hAnsi="Times New Roman" w:cs="Times New Roman"/>
          <w:noProof/>
          <w:sz w:val="24"/>
          <w:szCs w:val="24"/>
        </w:rPr>
        <w:t>(1), 82–92.</w:t>
      </w:r>
    </w:p>
    <w:p w14:paraId="16CA97D3" w14:textId="2FA7835E"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Farhan, M. (2022a). Penggunaan </w:t>
      </w:r>
      <w:r w:rsidR="000E54A9" w:rsidRPr="000E54A9">
        <w:rPr>
          <w:rFonts w:ascii="Times New Roman" w:hAnsi="Times New Roman" w:cs="Times New Roman"/>
          <w:i/>
          <w:noProof/>
          <w:sz w:val="24"/>
          <w:szCs w:val="24"/>
        </w:rPr>
        <w:t>Podcast</w:t>
      </w:r>
      <w:r w:rsidRPr="000E54A9">
        <w:rPr>
          <w:rFonts w:ascii="Times New Roman" w:hAnsi="Times New Roman" w:cs="Times New Roman"/>
          <w:noProof/>
          <w:sz w:val="24"/>
          <w:szCs w:val="24"/>
        </w:rPr>
        <w:t xml:space="preserve"> Sebagai Media Pembelajaran Sastra Indonesia. </w:t>
      </w:r>
      <w:r w:rsidRPr="000E54A9">
        <w:rPr>
          <w:rFonts w:ascii="Times New Roman" w:hAnsi="Times New Roman" w:cs="Times New Roman"/>
          <w:i/>
          <w:iCs/>
          <w:noProof/>
          <w:sz w:val="24"/>
          <w:szCs w:val="24"/>
        </w:rPr>
        <w:t>Estetika: Jurnal Pendidikan Bahasa Dan Sastra Indonesia</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3</w:t>
      </w:r>
      <w:r w:rsidRPr="000E54A9">
        <w:rPr>
          <w:rFonts w:ascii="Times New Roman" w:hAnsi="Times New Roman" w:cs="Times New Roman"/>
          <w:noProof/>
          <w:sz w:val="24"/>
          <w:szCs w:val="24"/>
        </w:rPr>
        <w:t>(2), 64–71. https://doi.org/10.36379/estetika.v3i2.201</w:t>
      </w:r>
    </w:p>
    <w:p w14:paraId="752F4600" w14:textId="43906DAA"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Farhan, M. (2022b). </w:t>
      </w:r>
      <w:r w:rsidRPr="000E54A9">
        <w:rPr>
          <w:rFonts w:ascii="Times New Roman" w:hAnsi="Times New Roman" w:cs="Times New Roman"/>
          <w:i/>
          <w:iCs/>
          <w:noProof/>
          <w:sz w:val="24"/>
          <w:szCs w:val="24"/>
        </w:rPr>
        <w:t xml:space="preserve">PENGGUNAAN </w:t>
      </w:r>
      <w:r w:rsidR="000E54A9" w:rsidRPr="000E54A9">
        <w:rPr>
          <w:rFonts w:ascii="Times New Roman" w:hAnsi="Times New Roman" w:cs="Times New Roman"/>
          <w:i/>
          <w:iCs/>
          <w:noProof/>
          <w:sz w:val="24"/>
          <w:szCs w:val="24"/>
        </w:rPr>
        <w:t>PODCAST</w:t>
      </w:r>
      <w:r w:rsidRPr="000E54A9">
        <w:rPr>
          <w:rFonts w:ascii="Times New Roman" w:hAnsi="Times New Roman" w:cs="Times New Roman"/>
          <w:i/>
          <w:iCs/>
          <w:noProof/>
          <w:sz w:val="24"/>
          <w:szCs w:val="24"/>
        </w:rPr>
        <w:t xml:space="preserve"> SEBAGAI MEDIA PEMBELAJARAN SASTRA INDONESIA</w:t>
      </w:r>
      <w:r w:rsidRPr="000E54A9">
        <w:rPr>
          <w:rFonts w:ascii="Times New Roman" w:hAnsi="Times New Roman" w:cs="Times New Roman"/>
          <w:noProof/>
          <w:sz w:val="24"/>
          <w:szCs w:val="24"/>
        </w:rPr>
        <w:t>.</w:t>
      </w:r>
    </w:p>
    <w:p w14:paraId="319D71BA" w14:textId="28041DF9"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Helawati, E., Supian, &amp; Nurhayatin, T. (2024). Pembelajaran Menulis Puisi Dengan Menggunakan Media </w:t>
      </w:r>
      <w:r w:rsidR="000E54A9" w:rsidRPr="000E54A9">
        <w:rPr>
          <w:rFonts w:ascii="Times New Roman" w:hAnsi="Times New Roman" w:cs="Times New Roman"/>
          <w:i/>
          <w:noProof/>
          <w:sz w:val="24"/>
          <w:szCs w:val="24"/>
        </w:rPr>
        <w:t>Podcast</w:t>
      </w:r>
      <w:r w:rsidRPr="000E54A9">
        <w:rPr>
          <w:rFonts w:ascii="Times New Roman" w:hAnsi="Times New Roman" w:cs="Times New Roman"/>
          <w:noProof/>
          <w:sz w:val="24"/>
          <w:szCs w:val="24"/>
        </w:rPr>
        <w:t xml:space="preserve"> Untuk Meningkatkan Kemampuan Berpikir Kreatif Peserta Didik Kelas Viii Smpn 2 Margahayu Bandung Tahun Pelajaran 2022/2023. </w:t>
      </w:r>
      <w:r w:rsidRPr="000E54A9">
        <w:rPr>
          <w:rFonts w:ascii="Times New Roman" w:hAnsi="Times New Roman" w:cs="Times New Roman"/>
          <w:i/>
          <w:iCs/>
          <w:noProof/>
          <w:sz w:val="24"/>
          <w:szCs w:val="24"/>
        </w:rPr>
        <w:t>Sastra Indonesia Dan Daerah</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14</w:t>
      </w:r>
      <w:r w:rsidRPr="000E54A9">
        <w:rPr>
          <w:rFonts w:ascii="Times New Roman" w:hAnsi="Times New Roman" w:cs="Times New Roman"/>
          <w:noProof/>
          <w:sz w:val="24"/>
          <w:szCs w:val="24"/>
        </w:rPr>
        <w:t>(1), 56–66.</w:t>
      </w:r>
    </w:p>
    <w:p w14:paraId="0020ACA3" w14:textId="01D8CE56"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Hira, N. M. (2023). Penggunaan Media </w:t>
      </w:r>
      <w:r w:rsidR="000E54A9" w:rsidRPr="000E54A9">
        <w:rPr>
          <w:rFonts w:ascii="Times New Roman" w:hAnsi="Times New Roman" w:cs="Times New Roman"/>
          <w:i/>
          <w:noProof/>
          <w:sz w:val="24"/>
          <w:szCs w:val="24"/>
        </w:rPr>
        <w:t>Podcast</w:t>
      </w:r>
      <w:r w:rsidRPr="000E54A9">
        <w:rPr>
          <w:rFonts w:ascii="Times New Roman" w:hAnsi="Times New Roman" w:cs="Times New Roman"/>
          <w:noProof/>
          <w:sz w:val="24"/>
          <w:szCs w:val="24"/>
        </w:rPr>
        <w:t xml:space="preserve"> Akun Rintik Sedu Terhadap Pembelajaran Keterampilan Menulis Puisi Siswa Kelas X Sma Negeri 5 Kota Tangerang Selatan Tahun Pelajaran 2023 / 2024. </w:t>
      </w:r>
      <w:r w:rsidRPr="000E54A9">
        <w:rPr>
          <w:rFonts w:ascii="Times New Roman" w:hAnsi="Times New Roman" w:cs="Times New Roman"/>
          <w:i/>
          <w:iCs/>
          <w:noProof/>
          <w:sz w:val="24"/>
          <w:szCs w:val="24"/>
        </w:rPr>
        <w:t>UIN Syarif Hidayatullah Jakarta</w:t>
      </w:r>
      <w:r w:rsidRPr="000E54A9">
        <w:rPr>
          <w:rFonts w:ascii="Times New Roman" w:hAnsi="Times New Roman" w:cs="Times New Roman"/>
          <w:noProof/>
          <w:sz w:val="24"/>
          <w:szCs w:val="24"/>
        </w:rPr>
        <w:t>.</w:t>
      </w:r>
    </w:p>
    <w:p w14:paraId="008BA84F" w14:textId="6BA5EDC6" w:rsidR="005D0760"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Indonesia, B., Xi, K., &amp; Pariwara, I. (n.d.). </w:t>
      </w:r>
      <w:r w:rsidRPr="000E54A9">
        <w:rPr>
          <w:rFonts w:ascii="Times New Roman" w:hAnsi="Times New Roman" w:cs="Times New Roman"/>
          <w:i/>
          <w:iCs/>
          <w:noProof/>
          <w:sz w:val="24"/>
          <w:szCs w:val="24"/>
        </w:rPr>
        <w:t>P</w:t>
      </w:r>
      <w:r w:rsidR="00D137C3">
        <w:rPr>
          <w:rFonts w:ascii="Times New Roman" w:hAnsi="Times New Roman" w:cs="Times New Roman"/>
          <w:i/>
          <w:iCs/>
          <w:noProof/>
          <w:sz w:val="24"/>
          <w:szCs w:val="24"/>
        </w:rPr>
        <w:t>PENERAPAN</w:t>
      </w:r>
      <w:r w:rsidRPr="000E54A9">
        <w:rPr>
          <w:rFonts w:ascii="Times New Roman" w:hAnsi="Times New Roman" w:cs="Times New Roman"/>
          <w:i/>
          <w:iCs/>
          <w:noProof/>
          <w:sz w:val="24"/>
          <w:szCs w:val="24"/>
        </w:rPr>
        <w:t xml:space="preserve"> TEKNOLOGI DI KURIKULUM MERDEKA PADA BUKU TEKS BAHASA INDONESIA KELAS XI INTAN PARIWARA Cintia</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10</w:t>
      </w:r>
      <w:r w:rsidRPr="000E54A9">
        <w:rPr>
          <w:rFonts w:ascii="Times New Roman" w:hAnsi="Times New Roman" w:cs="Times New Roman"/>
          <w:noProof/>
          <w:sz w:val="24"/>
          <w:szCs w:val="24"/>
        </w:rPr>
        <w:t>(1), 37–51.</w:t>
      </w:r>
    </w:p>
    <w:p w14:paraId="22E122AB" w14:textId="77777777" w:rsidR="00AF7389" w:rsidRPr="000E54A9" w:rsidRDefault="00AF7389"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08C48FEF" w14:textId="7280DD9D"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Lestari, D., &amp; Fatonah, K. (2021). Pemanfaatan Media </w:t>
      </w:r>
      <w:r w:rsidR="000E54A9" w:rsidRPr="000E54A9">
        <w:rPr>
          <w:rFonts w:ascii="Times New Roman" w:hAnsi="Times New Roman" w:cs="Times New Roman"/>
          <w:i/>
          <w:noProof/>
          <w:sz w:val="24"/>
          <w:szCs w:val="24"/>
        </w:rPr>
        <w:t>Podcast</w:t>
      </w:r>
      <w:r w:rsidRPr="000E54A9">
        <w:rPr>
          <w:rFonts w:ascii="Times New Roman" w:hAnsi="Times New Roman" w:cs="Times New Roman"/>
          <w:noProof/>
          <w:sz w:val="24"/>
          <w:szCs w:val="24"/>
        </w:rPr>
        <w:t xml:space="preserve"> Dalam Pembelajaran Menyimak Bagi Siswa Kelas Iv Di Sdn Kebon Jeruk 06 Jakarta Barat. </w:t>
      </w:r>
      <w:r w:rsidRPr="000E54A9">
        <w:rPr>
          <w:rFonts w:ascii="Times New Roman" w:hAnsi="Times New Roman" w:cs="Times New Roman"/>
          <w:i/>
          <w:iCs/>
          <w:noProof/>
          <w:sz w:val="24"/>
          <w:szCs w:val="24"/>
        </w:rPr>
        <w:t>Seminar Nasional Ilmu Pendidikan Dan Multidisiplin</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4</w:t>
      </w:r>
      <w:r w:rsidRPr="000E54A9">
        <w:rPr>
          <w:rFonts w:ascii="Times New Roman" w:hAnsi="Times New Roman" w:cs="Times New Roman"/>
          <w:noProof/>
          <w:sz w:val="24"/>
          <w:szCs w:val="24"/>
        </w:rPr>
        <w:t>, 298–305.</w:t>
      </w:r>
    </w:p>
    <w:p w14:paraId="77D26C45" w14:textId="271B3DF2"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Lilik Andriyan, Siti Ulfiyani, &amp; Zainal Arifin. (2023). P</w:t>
      </w:r>
      <w:r w:rsidR="00D137C3">
        <w:rPr>
          <w:rFonts w:ascii="Times New Roman" w:hAnsi="Times New Roman" w:cs="Times New Roman"/>
          <w:noProof/>
          <w:sz w:val="24"/>
          <w:szCs w:val="24"/>
        </w:rPr>
        <w:t>penerapan</w:t>
      </w:r>
      <w:r w:rsidRPr="000E54A9">
        <w:rPr>
          <w:rFonts w:ascii="Times New Roman" w:hAnsi="Times New Roman" w:cs="Times New Roman"/>
          <w:noProof/>
          <w:sz w:val="24"/>
          <w:szCs w:val="24"/>
        </w:rPr>
        <w:t xml:space="preserve"> Media </w:t>
      </w:r>
      <w:r w:rsidR="000E54A9" w:rsidRPr="000E54A9">
        <w:rPr>
          <w:rFonts w:ascii="Times New Roman" w:hAnsi="Times New Roman" w:cs="Times New Roman"/>
          <w:i/>
          <w:noProof/>
          <w:sz w:val="24"/>
          <w:szCs w:val="24"/>
        </w:rPr>
        <w:t>Podcast</w:t>
      </w:r>
      <w:r w:rsidRPr="000E54A9">
        <w:rPr>
          <w:rFonts w:ascii="Times New Roman" w:hAnsi="Times New Roman" w:cs="Times New Roman"/>
          <w:noProof/>
          <w:sz w:val="24"/>
          <w:szCs w:val="24"/>
        </w:rPr>
        <w:t xml:space="preserve"> Dalam Pembelajaran Menulis Teks Cerpen Pada Siswa Kelas XI SMA Negeri 1 Grobogan Tahun Pelajaran 2022/2023. </w:t>
      </w:r>
      <w:r w:rsidRPr="000E54A9">
        <w:rPr>
          <w:rFonts w:ascii="Times New Roman" w:hAnsi="Times New Roman" w:cs="Times New Roman"/>
          <w:i/>
          <w:iCs/>
          <w:noProof/>
          <w:sz w:val="24"/>
          <w:szCs w:val="24"/>
        </w:rPr>
        <w:t>Simpati</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2</w:t>
      </w:r>
      <w:r w:rsidRPr="000E54A9">
        <w:rPr>
          <w:rFonts w:ascii="Times New Roman" w:hAnsi="Times New Roman" w:cs="Times New Roman"/>
          <w:noProof/>
          <w:sz w:val="24"/>
          <w:szCs w:val="24"/>
        </w:rPr>
        <w:t>(1), 82–86. https://doi.org/10.59024/simpati.v2i1.511</w:t>
      </w:r>
    </w:p>
    <w:p w14:paraId="5E908B2D" w14:textId="77777777"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Maimunah, M. (2016). Metode penggunaan media pembelajaran. </w:t>
      </w:r>
      <w:r w:rsidRPr="000E54A9">
        <w:rPr>
          <w:rFonts w:ascii="Times New Roman" w:hAnsi="Times New Roman" w:cs="Times New Roman"/>
          <w:i/>
          <w:iCs/>
          <w:noProof/>
          <w:sz w:val="24"/>
          <w:szCs w:val="24"/>
        </w:rPr>
        <w:t>Al-Afkar: Manajemen Pendidikan Islam</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5</w:t>
      </w:r>
      <w:r w:rsidRPr="000E54A9">
        <w:rPr>
          <w:rFonts w:ascii="Times New Roman" w:hAnsi="Times New Roman" w:cs="Times New Roman"/>
          <w:noProof/>
          <w:sz w:val="24"/>
          <w:szCs w:val="24"/>
        </w:rPr>
        <w:t>(1).</w:t>
      </w:r>
    </w:p>
    <w:p w14:paraId="6A381DC7" w14:textId="77777777"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Metros, P. (2022). </w:t>
      </w:r>
      <w:r w:rsidRPr="000E54A9">
        <w:rPr>
          <w:rFonts w:ascii="Times New Roman" w:hAnsi="Times New Roman" w:cs="Times New Roman"/>
          <w:i/>
          <w:iCs/>
          <w:noProof/>
          <w:sz w:val="24"/>
          <w:szCs w:val="24"/>
        </w:rPr>
        <w:t>Literasi Dalam Media Pembelajaran Bahasa Indonesia Di Madrasah Ibtidaiyah (Mi) Muhammadiyah Toyareka Purbalingga</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Mi</w:t>
      </w:r>
      <w:r w:rsidRPr="000E54A9">
        <w:rPr>
          <w:rFonts w:ascii="Times New Roman" w:hAnsi="Times New Roman" w:cs="Times New Roman"/>
          <w:noProof/>
          <w:sz w:val="24"/>
          <w:szCs w:val="24"/>
        </w:rPr>
        <w:t>. http://repository.uinsaizu.ac.id/13661/%0Ahttp://repository.uinsaizu.ac.id/13661/1/Metros Prihatin_Literasi dalam Media Pembelajaran Bahasa Indonesia di Madrasah Ibtidaiyah %28MI%29 Muhammadiyah Toyareka Purbalingga.pdf</w:t>
      </w:r>
    </w:p>
    <w:p w14:paraId="05DB52BC" w14:textId="0441858B"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Mubarak, F., Sinaga, A. V., Studi, P., Pendidikan, T., &amp; Makassar, U. N. (n.d.). </w:t>
      </w:r>
      <w:r w:rsidRPr="000E54A9">
        <w:rPr>
          <w:rFonts w:ascii="Times New Roman" w:hAnsi="Times New Roman" w:cs="Times New Roman"/>
          <w:i/>
          <w:iCs/>
          <w:noProof/>
          <w:sz w:val="24"/>
          <w:szCs w:val="24"/>
        </w:rPr>
        <w:t xml:space="preserve">Pengembangan konten </w:t>
      </w:r>
      <w:r w:rsidR="000E54A9" w:rsidRPr="000E54A9">
        <w:rPr>
          <w:rFonts w:ascii="Times New Roman" w:hAnsi="Times New Roman" w:cs="Times New Roman"/>
          <w:i/>
          <w:iCs/>
          <w:noProof/>
          <w:sz w:val="24"/>
          <w:szCs w:val="24"/>
        </w:rPr>
        <w:t>podcast</w:t>
      </w:r>
      <w:r w:rsidRPr="000E54A9">
        <w:rPr>
          <w:rFonts w:ascii="Times New Roman" w:hAnsi="Times New Roman" w:cs="Times New Roman"/>
          <w:i/>
          <w:iCs/>
          <w:noProof/>
          <w:sz w:val="24"/>
          <w:szCs w:val="24"/>
        </w:rPr>
        <w:t xml:space="preserve"> edukatif mata pelajaran bahasa indonesia materi puisi mts ddi jarasua di kabupaten soppeng</w:t>
      </w:r>
      <w:r w:rsidRPr="000E54A9">
        <w:rPr>
          <w:rFonts w:ascii="Times New Roman" w:hAnsi="Times New Roman" w:cs="Times New Roman"/>
          <w:noProof/>
          <w:sz w:val="24"/>
          <w:szCs w:val="24"/>
        </w:rPr>
        <w:t>.</w:t>
      </w:r>
    </w:p>
    <w:p w14:paraId="4A0197F0" w14:textId="6231F872"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Nurachmana, A., Poerwadi, P., Linarto, L., Usop, L. S., &amp; Diman, P. (2023). </w:t>
      </w:r>
      <w:r w:rsidR="000E54A9" w:rsidRPr="000E54A9">
        <w:rPr>
          <w:rFonts w:ascii="Times New Roman" w:hAnsi="Times New Roman" w:cs="Times New Roman"/>
          <w:i/>
          <w:noProof/>
          <w:sz w:val="24"/>
          <w:szCs w:val="24"/>
        </w:rPr>
        <w:t>Podcast</w:t>
      </w:r>
      <w:r w:rsidRPr="000E54A9">
        <w:rPr>
          <w:rFonts w:ascii="Times New Roman" w:hAnsi="Times New Roman" w:cs="Times New Roman"/>
          <w:noProof/>
          <w:sz w:val="24"/>
          <w:szCs w:val="24"/>
        </w:rPr>
        <w:t xml:space="preserve"> Berseri Sebagai Media Pembelajaran Bahasa Indonesia Untuk Keperluan Akademik Era Digital. </w:t>
      </w:r>
      <w:r w:rsidRPr="000E54A9">
        <w:rPr>
          <w:rFonts w:ascii="Times New Roman" w:hAnsi="Times New Roman" w:cs="Times New Roman"/>
          <w:i/>
          <w:iCs/>
          <w:noProof/>
          <w:sz w:val="24"/>
          <w:szCs w:val="24"/>
        </w:rPr>
        <w:t>ENGGANG: Jurnal Pendidikan, Bahasa, Sastra, Seni, Dan Budaya</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4</w:t>
      </w:r>
      <w:r w:rsidRPr="000E54A9">
        <w:rPr>
          <w:rFonts w:ascii="Times New Roman" w:hAnsi="Times New Roman" w:cs="Times New Roman"/>
          <w:noProof/>
          <w:sz w:val="24"/>
          <w:szCs w:val="24"/>
        </w:rPr>
        <w:t>(1), 388–408.</w:t>
      </w:r>
    </w:p>
    <w:p w14:paraId="3A2EC162" w14:textId="6F2B1319"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Pairikaes, I., Benufinit, Y. A., &amp; Manu, G. A. (2023). Pengembangan Media Pembelajaran Berbasis </w:t>
      </w:r>
      <w:r w:rsidR="000E54A9" w:rsidRPr="000E54A9">
        <w:rPr>
          <w:rFonts w:ascii="Times New Roman" w:hAnsi="Times New Roman" w:cs="Times New Roman"/>
          <w:i/>
          <w:noProof/>
          <w:sz w:val="24"/>
          <w:szCs w:val="24"/>
        </w:rPr>
        <w:t>Podcast</w:t>
      </w:r>
      <w:r w:rsidRPr="000E54A9">
        <w:rPr>
          <w:rFonts w:ascii="Times New Roman" w:hAnsi="Times New Roman" w:cs="Times New Roman"/>
          <w:noProof/>
          <w:sz w:val="24"/>
          <w:szCs w:val="24"/>
        </w:rPr>
        <w:t xml:space="preserve"> Pada Mata Pelajaran Bahasa Indonesia Di Smp Kristen Citra Bangsa Mandiri. </w:t>
      </w:r>
      <w:r w:rsidRPr="000E54A9">
        <w:rPr>
          <w:rFonts w:ascii="Times New Roman" w:hAnsi="Times New Roman" w:cs="Times New Roman"/>
          <w:i/>
          <w:iCs/>
          <w:noProof/>
          <w:sz w:val="24"/>
          <w:szCs w:val="24"/>
        </w:rPr>
        <w:t>HINEF : Jurnal Rumpun Ilmu Pendidikan</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2</w:t>
      </w:r>
      <w:r w:rsidRPr="000E54A9">
        <w:rPr>
          <w:rFonts w:ascii="Times New Roman" w:hAnsi="Times New Roman" w:cs="Times New Roman"/>
          <w:noProof/>
          <w:sz w:val="24"/>
          <w:szCs w:val="24"/>
        </w:rPr>
        <w:t>(1), 35–41. https://doi.org/10.37792/hinef.v2i1.868</w:t>
      </w:r>
    </w:p>
    <w:p w14:paraId="2EBD955C" w14:textId="170C2AB2"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P</w:t>
      </w:r>
      <w:r w:rsidR="00D137C3">
        <w:rPr>
          <w:rFonts w:ascii="Times New Roman" w:hAnsi="Times New Roman" w:cs="Times New Roman"/>
          <w:noProof/>
          <w:sz w:val="24"/>
          <w:szCs w:val="24"/>
        </w:rPr>
        <w:t>penerapan</w:t>
      </w:r>
      <w:r w:rsidRPr="000E54A9">
        <w:rPr>
          <w:rFonts w:ascii="Times New Roman" w:hAnsi="Times New Roman" w:cs="Times New Roman"/>
          <w:noProof/>
          <w:sz w:val="24"/>
          <w:szCs w:val="24"/>
        </w:rPr>
        <w:t xml:space="preserve">, D., &amp; Fifo, M. (2023). </w:t>
      </w:r>
      <w:r w:rsidRPr="000E54A9">
        <w:rPr>
          <w:rFonts w:ascii="Times New Roman" w:hAnsi="Times New Roman" w:cs="Times New Roman"/>
          <w:i/>
          <w:iCs/>
          <w:noProof/>
          <w:sz w:val="24"/>
          <w:szCs w:val="24"/>
        </w:rPr>
        <w:t xml:space="preserve">PENGARUH PENGGUNAAN </w:t>
      </w:r>
      <w:r w:rsidR="000E54A9" w:rsidRPr="000E54A9">
        <w:rPr>
          <w:rFonts w:ascii="Times New Roman" w:hAnsi="Times New Roman" w:cs="Times New Roman"/>
          <w:i/>
          <w:iCs/>
          <w:noProof/>
          <w:sz w:val="24"/>
          <w:szCs w:val="24"/>
        </w:rPr>
        <w:t>PODCAST</w:t>
      </w:r>
      <w:r w:rsidRPr="000E54A9">
        <w:rPr>
          <w:rFonts w:ascii="Times New Roman" w:hAnsi="Times New Roman" w:cs="Times New Roman"/>
          <w:i/>
          <w:iCs/>
          <w:noProof/>
          <w:sz w:val="24"/>
          <w:szCs w:val="24"/>
        </w:rPr>
        <w:t xml:space="preserve">ING TERHADAP KETERAMPILAN BERBICARA PADA MATA PELAJARAN BAHASA INDONESIA SISWA SANGGAR </w:t>
      </w:r>
      <w:r w:rsidR="00D137C3">
        <w:rPr>
          <w:rFonts w:ascii="Times New Roman" w:hAnsi="Times New Roman" w:cs="Times New Roman"/>
          <w:i/>
          <w:iCs/>
          <w:noProof/>
          <w:sz w:val="24"/>
          <w:szCs w:val="24"/>
        </w:rPr>
        <w:t>BIMBINGAN</w:t>
      </w:r>
      <w:r w:rsidRPr="000E54A9">
        <w:rPr>
          <w:rFonts w:ascii="Times New Roman" w:hAnsi="Times New Roman" w:cs="Times New Roman"/>
          <w:i/>
          <w:iCs/>
          <w:noProof/>
          <w:sz w:val="24"/>
          <w:szCs w:val="24"/>
        </w:rPr>
        <w:t xml:space="preserve"> KAMPUNG BHARU MALAYSIA</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10</w:t>
      </w:r>
      <w:r w:rsidRPr="000E54A9">
        <w:rPr>
          <w:rFonts w:ascii="Times New Roman" w:hAnsi="Times New Roman" w:cs="Times New Roman"/>
          <w:noProof/>
          <w:sz w:val="24"/>
          <w:szCs w:val="24"/>
        </w:rPr>
        <w:t>, 17–23.</w:t>
      </w:r>
    </w:p>
    <w:p w14:paraId="3A17AC36" w14:textId="77777777"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Prasetya, S. P. (2020). </w:t>
      </w:r>
      <w:r w:rsidRPr="000E54A9">
        <w:rPr>
          <w:rFonts w:ascii="Times New Roman" w:hAnsi="Times New Roman" w:cs="Times New Roman"/>
          <w:i/>
          <w:iCs/>
          <w:noProof/>
          <w:sz w:val="24"/>
          <w:szCs w:val="24"/>
        </w:rPr>
        <w:t>Media Pembelajaran Geografi</w:t>
      </w:r>
      <w:r w:rsidRPr="000E54A9">
        <w:rPr>
          <w:rFonts w:ascii="Times New Roman" w:hAnsi="Times New Roman" w:cs="Times New Roman"/>
          <w:noProof/>
          <w:sz w:val="24"/>
          <w:szCs w:val="24"/>
        </w:rPr>
        <w:t>. Penerbit Ombak.</w:t>
      </w:r>
    </w:p>
    <w:p w14:paraId="39365987" w14:textId="77777777"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RASMAN, R. (2021). Penggunaan Youtube Sebagai Media Pembelajaran Bahasa Inggris Pada Masa Pandemi Covid 19. </w:t>
      </w:r>
      <w:r w:rsidRPr="000E54A9">
        <w:rPr>
          <w:rFonts w:ascii="Times New Roman" w:hAnsi="Times New Roman" w:cs="Times New Roman"/>
          <w:i/>
          <w:iCs/>
          <w:noProof/>
          <w:sz w:val="24"/>
          <w:szCs w:val="24"/>
        </w:rPr>
        <w:t>EDUTECH: Jurnal Inovasi Pendidikan Berbantuan Teknologi</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1</w:t>
      </w:r>
      <w:r w:rsidRPr="000E54A9">
        <w:rPr>
          <w:rFonts w:ascii="Times New Roman" w:hAnsi="Times New Roman" w:cs="Times New Roman"/>
          <w:noProof/>
          <w:sz w:val="24"/>
          <w:szCs w:val="24"/>
        </w:rPr>
        <w:t>(2), 118–126.</w:t>
      </w:r>
    </w:p>
    <w:p w14:paraId="75155593" w14:textId="77777777"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Rusman, M. P. (2022). </w:t>
      </w:r>
      <w:r w:rsidRPr="000E54A9">
        <w:rPr>
          <w:rFonts w:ascii="Times New Roman" w:hAnsi="Times New Roman" w:cs="Times New Roman"/>
          <w:i/>
          <w:iCs/>
          <w:noProof/>
          <w:sz w:val="24"/>
          <w:szCs w:val="24"/>
        </w:rPr>
        <w:t>Belajar dan pembelajaran berbasis komputer</w:t>
      </w:r>
      <w:r w:rsidRPr="000E54A9">
        <w:rPr>
          <w:rFonts w:ascii="Times New Roman" w:hAnsi="Times New Roman" w:cs="Times New Roman"/>
          <w:noProof/>
          <w:sz w:val="24"/>
          <w:szCs w:val="24"/>
        </w:rPr>
        <w:t>.</w:t>
      </w:r>
    </w:p>
    <w:p w14:paraId="4E80D7D2" w14:textId="4C5E98D5"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Saepuloh, M. F., Nurwahidah, L. S., &amp; Kartini, A. (2021). Media Pembelajaran </w:t>
      </w:r>
      <w:r w:rsidR="000E54A9" w:rsidRPr="000E54A9">
        <w:rPr>
          <w:rFonts w:ascii="Times New Roman" w:hAnsi="Times New Roman" w:cs="Times New Roman"/>
          <w:i/>
          <w:noProof/>
          <w:sz w:val="24"/>
          <w:szCs w:val="24"/>
        </w:rPr>
        <w:t>Podcast</w:t>
      </w:r>
      <w:r w:rsidRPr="000E54A9">
        <w:rPr>
          <w:rFonts w:ascii="Times New Roman" w:hAnsi="Times New Roman" w:cs="Times New Roman"/>
          <w:noProof/>
          <w:sz w:val="24"/>
          <w:szCs w:val="24"/>
        </w:rPr>
        <w:t xml:space="preserve"> Untuk Meningkatkan Keterampilan Menulis Puisi. </w:t>
      </w:r>
      <w:r w:rsidRPr="000E54A9">
        <w:rPr>
          <w:rFonts w:ascii="Times New Roman" w:hAnsi="Times New Roman" w:cs="Times New Roman"/>
          <w:i/>
          <w:iCs/>
          <w:noProof/>
          <w:sz w:val="24"/>
          <w:szCs w:val="24"/>
        </w:rPr>
        <w:t>Caraka: Jurnal Pendidikan Bahasa Dan Sastra Indonesia Serta Bahasa Daerah</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10</w:t>
      </w:r>
      <w:r w:rsidRPr="000E54A9">
        <w:rPr>
          <w:rFonts w:ascii="Times New Roman" w:hAnsi="Times New Roman" w:cs="Times New Roman"/>
          <w:noProof/>
          <w:sz w:val="24"/>
          <w:szCs w:val="24"/>
        </w:rPr>
        <w:t>(2), 107–116.</w:t>
      </w:r>
    </w:p>
    <w:p w14:paraId="3FE47106" w14:textId="53F7604F"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Safira Ramadhani, J., Bayu Firmansyah, M., Tri Wilujeng, I., Nilamsari Putri, N., Nafisah Pendidikan Bahasa dan Sastra Indonesia, D., &amp; PGRI Wiranegara, U. (2023). Jurnal Ilmu Pendidikan (JIP) STKIP Kusuma Negara Pemanfaatan </w:t>
      </w:r>
      <w:r w:rsidR="000E54A9" w:rsidRPr="000E54A9">
        <w:rPr>
          <w:rFonts w:ascii="Times New Roman" w:hAnsi="Times New Roman" w:cs="Times New Roman"/>
          <w:i/>
          <w:noProof/>
          <w:sz w:val="24"/>
          <w:szCs w:val="24"/>
        </w:rPr>
        <w:t>Podcast</w:t>
      </w:r>
      <w:r w:rsidRPr="000E54A9">
        <w:rPr>
          <w:rFonts w:ascii="Times New Roman" w:hAnsi="Times New Roman" w:cs="Times New Roman"/>
          <w:noProof/>
          <w:sz w:val="24"/>
          <w:szCs w:val="24"/>
        </w:rPr>
        <w:t xml:space="preserve"> Spotify sebagai Media Pembelajaran Bahasa Indonesia. </w:t>
      </w:r>
      <w:r w:rsidRPr="000E54A9">
        <w:rPr>
          <w:rFonts w:ascii="Times New Roman" w:hAnsi="Times New Roman" w:cs="Times New Roman"/>
          <w:i/>
          <w:iCs/>
          <w:noProof/>
          <w:sz w:val="24"/>
          <w:szCs w:val="24"/>
        </w:rPr>
        <w:t>Jurnal Ilmu Pendidikan (JIP) STKIP Kusuma Negara</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14</w:t>
      </w:r>
      <w:r w:rsidRPr="000E54A9">
        <w:rPr>
          <w:rFonts w:ascii="Times New Roman" w:hAnsi="Times New Roman" w:cs="Times New Roman"/>
          <w:noProof/>
          <w:sz w:val="24"/>
          <w:szCs w:val="24"/>
        </w:rPr>
        <w:t>(2), 135–143. https://doi.org/10.37640/jip.v14i2.1588</w:t>
      </w:r>
    </w:p>
    <w:p w14:paraId="39D0D5F0" w14:textId="4CAFCBAA"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Setiawan, K. A., Sutama, I. M., &amp; Dewantara, I. P. M. (2022). Pengaruh Media Pembelajaran </w:t>
      </w:r>
      <w:r w:rsidR="000E54A9" w:rsidRPr="000E54A9">
        <w:rPr>
          <w:rFonts w:ascii="Times New Roman" w:hAnsi="Times New Roman" w:cs="Times New Roman"/>
          <w:i/>
          <w:noProof/>
          <w:sz w:val="24"/>
          <w:szCs w:val="24"/>
        </w:rPr>
        <w:t>Podcast</w:t>
      </w:r>
      <w:r w:rsidRPr="000E54A9">
        <w:rPr>
          <w:rFonts w:ascii="Times New Roman" w:hAnsi="Times New Roman" w:cs="Times New Roman"/>
          <w:noProof/>
          <w:sz w:val="24"/>
          <w:szCs w:val="24"/>
        </w:rPr>
        <w:t xml:space="preserve"> Terhadap Keterampilan Berbicara Bahasa Indonesia. </w:t>
      </w:r>
      <w:r w:rsidRPr="000E54A9">
        <w:rPr>
          <w:rFonts w:ascii="Times New Roman" w:hAnsi="Times New Roman" w:cs="Times New Roman"/>
          <w:i/>
          <w:iCs/>
          <w:noProof/>
          <w:sz w:val="24"/>
          <w:szCs w:val="24"/>
        </w:rPr>
        <w:t>Jurnal IKA</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20</w:t>
      </w:r>
      <w:r w:rsidRPr="000E54A9">
        <w:rPr>
          <w:rFonts w:ascii="Times New Roman" w:hAnsi="Times New Roman" w:cs="Times New Roman"/>
          <w:noProof/>
          <w:sz w:val="24"/>
          <w:szCs w:val="24"/>
        </w:rPr>
        <w:t>(2), 85–91. https://doi.org/10.23887/ika.v20i2.45014</w:t>
      </w:r>
    </w:p>
    <w:p w14:paraId="1BAC1B1A" w14:textId="77777777"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Shofiyah, S., &amp; Khoiriyah, A. (2023). </w:t>
      </w:r>
      <w:r w:rsidRPr="000E54A9">
        <w:rPr>
          <w:rFonts w:ascii="Times New Roman" w:hAnsi="Times New Roman" w:cs="Times New Roman"/>
          <w:i/>
          <w:iCs/>
          <w:noProof/>
          <w:sz w:val="24"/>
          <w:szCs w:val="24"/>
        </w:rPr>
        <w:t>Meningkatkan Penguasaan Kosakata Bahasa</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02</w:t>
      </w:r>
      <w:r w:rsidRPr="000E54A9">
        <w:rPr>
          <w:rFonts w:ascii="Times New Roman" w:hAnsi="Times New Roman" w:cs="Times New Roman"/>
          <w:noProof/>
          <w:sz w:val="24"/>
          <w:szCs w:val="24"/>
        </w:rPr>
        <w:t>(02).</w:t>
      </w:r>
    </w:p>
    <w:p w14:paraId="34986FCA" w14:textId="1F71E4C9"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Sudarmoyo, S. (2020). </w:t>
      </w:r>
      <w:r w:rsidR="000E54A9" w:rsidRPr="000E54A9">
        <w:rPr>
          <w:rFonts w:ascii="Times New Roman" w:hAnsi="Times New Roman" w:cs="Times New Roman"/>
          <w:i/>
          <w:noProof/>
          <w:sz w:val="24"/>
          <w:szCs w:val="24"/>
        </w:rPr>
        <w:t>Podcast</w:t>
      </w:r>
      <w:r w:rsidRPr="000E54A9">
        <w:rPr>
          <w:rFonts w:ascii="Times New Roman" w:hAnsi="Times New Roman" w:cs="Times New Roman"/>
          <w:noProof/>
          <w:sz w:val="24"/>
          <w:szCs w:val="24"/>
        </w:rPr>
        <w:t xml:space="preserve"> sebagai Alternatif Media Pembelajaran Jarak Jauh. </w:t>
      </w:r>
      <w:r w:rsidRPr="000E54A9">
        <w:rPr>
          <w:rFonts w:ascii="Times New Roman" w:hAnsi="Times New Roman" w:cs="Times New Roman"/>
          <w:i/>
          <w:iCs/>
          <w:noProof/>
          <w:sz w:val="24"/>
          <w:szCs w:val="24"/>
        </w:rPr>
        <w:t>Edudikara: Jurnal Pendidikan Dan Pembelajaran</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5</w:t>
      </w:r>
      <w:r w:rsidRPr="000E54A9">
        <w:rPr>
          <w:rFonts w:ascii="Times New Roman" w:hAnsi="Times New Roman" w:cs="Times New Roman"/>
          <w:noProof/>
          <w:sz w:val="24"/>
          <w:szCs w:val="24"/>
        </w:rPr>
        <w:t>(2), 65–73. https://doi.org/10.32585/edudikara.v5i2.212</w:t>
      </w:r>
    </w:p>
    <w:p w14:paraId="57056CD3" w14:textId="6F52726B"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Sugiyono, D. (2013). </w:t>
      </w:r>
      <w:r w:rsidRPr="000E54A9">
        <w:rPr>
          <w:rFonts w:ascii="Times New Roman" w:hAnsi="Times New Roman" w:cs="Times New Roman"/>
          <w:i/>
          <w:iCs/>
          <w:noProof/>
          <w:sz w:val="24"/>
          <w:szCs w:val="24"/>
        </w:rPr>
        <w:t xml:space="preserve">Metode </w:t>
      </w:r>
      <w:r w:rsidR="00D137C3">
        <w:rPr>
          <w:rFonts w:ascii="Times New Roman" w:hAnsi="Times New Roman" w:cs="Times New Roman"/>
          <w:i/>
          <w:iCs/>
          <w:noProof/>
          <w:sz w:val="24"/>
          <w:szCs w:val="24"/>
        </w:rPr>
        <w:t>penelitian</w:t>
      </w:r>
      <w:r w:rsidRPr="000E54A9">
        <w:rPr>
          <w:rFonts w:ascii="Times New Roman" w:hAnsi="Times New Roman" w:cs="Times New Roman"/>
          <w:i/>
          <w:iCs/>
          <w:noProof/>
          <w:sz w:val="24"/>
          <w:szCs w:val="24"/>
        </w:rPr>
        <w:t xml:space="preserve"> pendidikan pendekatan kuantitatif, kualitatif dan R&amp;D</w:t>
      </w:r>
      <w:r w:rsidRPr="000E54A9">
        <w:rPr>
          <w:rFonts w:ascii="Times New Roman" w:hAnsi="Times New Roman" w:cs="Times New Roman"/>
          <w:noProof/>
          <w:sz w:val="24"/>
          <w:szCs w:val="24"/>
        </w:rPr>
        <w:t>.</w:t>
      </w:r>
    </w:p>
    <w:p w14:paraId="062CCFB2" w14:textId="15B26A47"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Surahman, E., Satrio, A., &amp; Sofyan, H. (2020). Kajian teori dalam </w:t>
      </w:r>
      <w:r w:rsidR="00D137C3">
        <w:rPr>
          <w:rFonts w:ascii="Times New Roman" w:hAnsi="Times New Roman" w:cs="Times New Roman"/>
          <w:noProof/>
          <w:sz w:val="24"/>
          <w:szCs w:val="24"/>
        </w:rPr>
        <w:t>penelitian</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Jurnal Kajian Teknologi Pendidikan</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3</w:t>
      </w:r>
      <w:r w:rsidRPr="000E54A9">
        <w:rPr>
          <w:rFonts w:ascii="Times New Roman" w:hAnsi="Times New Roman" w:cs="Times New Roman"/>
          <w:noProof/>
          <w:sz w:val="24"/>
          <w:szCs w:val="24"/>
        </w:rPr>
        <w:t>(1), 49–58.</w:t>
      </w:r>
    </w:p>
    <w:p w14:paraId="00288881" w14:textId="77777777"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Sutjipto, B., &amp; Kustandi, C. (2011). Media pembelajaran manual dan digital. </w:t>
      </w:r>
      <w:r w:rsidRPr="000E54A9">
        <w:rPr>
          <w:rFonts w:ascii="Times New Roman" w:hAnsi="Times New Roman" w:cs="Times New Roman"/>
          <w:i/>
          <w:iCs/>
          <w:noProof/>
          <w:sz w:val="24"/>
          <w:szCs w:val="24"/>
        </w:rPr>
        <w:t>Bogor: Ghalia Indonesia</w:t>
      </w:r>
      <w:r w:rsidRPr="000E54A9">
        <w:rPr>
          <w:rFonts w:ascii="Times New Roman" w:hAnsi="Times New Roman" w:cs="Times New Roman"/>
          <w:noProof/>
          <w:sz w:val="24"/>
          <w:szCs w:val="24"/>
        </w:rPr>
        <w:t>.</w:t>
      </w:r>
    </w:p>
    <w:p w14:paraId="2E09701E" w14:textId="77777777"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Ubaidillah, M. I., &amp; Holis, A. (2025). </w:t>
      </w:r>
      <w:r w:rsidRPr="000E54A9">
        <w:rPr>
          <w:rFonts w:ascii="Times New Roman" w:hAnsi="Times New Roman" w:cs="Times New Roman"/>
          <w:i/>
          <w:iCs/>
          <w:noProof/>
          <w:sz w:val="24"/>
          <w:szCs w:val="24"/>
        </w:rPr>
        <w:t>Kemampuan Menyimak sebagai Pondasi Pengembangan Keterampilan Berbahasa Siswa Kelas Rendah pada Mata Pelajaran Bahasa Indonesia</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5</w:t>
      </w:r>
      <w:r w:rsidRPr="000E54A9">
        <w:rPr>
          <w:rFonts w:ascii="Times New Roman" w:hAnsi="Times New Roman" w:cs="Times New Roman"/>
          <w:noProof/>
          <w:sz w:val="24"/>
          <w:szCs w:val="24"/>
        </w:rPr>
        <w:t>, 439–448.</w:t>
      </w:r>
    </w:p>
    <w:p w14:paraId="3B1EEBAB" w14:textId="3A9979C5" w:rsidR="005D0760" w:rsidRPr="000E54A9" w:rsidRDefault="005D0760" w:rsidP="005D076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54A9">
        <w:rPr>
          <w:rFonts w:ascii="Times New Roman" w:hAnsi="Times New Roman" w:cs="Times New Roman"/>
          <w:noProof/>
          <w:sz w:val="24"/>
          <w:szCs w:val="24"/>
        </w:rPr>
        <w:t xml:space="preserve">Zein, Z. A., &amp; Wahyuni, S. (2023). Program Pemanfaatan </w:t>
      </w:r>
      <w:r w:rsidR="000E54A9" w:rsidRPr="000E54A9">
        <w:rPr>
          <w:rFonts w:ascii="Times New Roman" w:hAnsi="Times New Roman" w:cs="Times New Roman"/>
          <w:i/>
          <w:noProof/>
          <w:sz w:val="24"/>
          <w:szCs w:val="24"/>
        </w:rPr>
        <w:t>Podcast</w:t>
      </w:r>
      <w:r w:rsidRPr="000E54A9">
        <w:rPr>
          <w:rFonts w:ascii="Times New Roman" w:hAnsi="Times New Roman" w:cs="Times New Roman"/>
          <w:noProof/>
          <w:sz w:val="24"/>
          <w:szCs w:val="24"/>
        </w:rPr>
        <w:t xml:space="preserve"> sebagai Media Pembelajaran Jarak Jauh di Era Millennial oleh Bank BTPN Syariah. </w:t>
      </w:r>
      <w:r w:rsidRPr="000E54A9">
        <w:rPr>
          <w:rFonts w:ascii="Times New Roman" w:hAnsi="Times New Roman" w:cs="Times New Roman"/>
          <w:i/>
          <w:iCs/>
          <w:noProof/>
          <w:sz w:val="24"/>
          <w:szCs w:val="24"/>
        </w:rPr>
        <w:t>PARAHITA: Jurnal Pengabdian Kepada Masyarakat</w:t>
      </w:r>
      <w:r w:rsidRPr="000E54A9">
        <w:rPr>
          <w:rFonts w:ascii="Times New Roman" w:hAnsi="Times New Roman" w:cs="Times New Roman"/>
          <w:noProof/>
          <w:sz w:val="24"/>
          <w:szCs w:val="24"/>
        </w:rPr>
        <w:t xml:space="preserve">, </w:t>
      </w:r>
      <w:r w:rsidRPr="000E54A9">
        <w:rPr>
          <w:rFonts w:ascii="Times New Roman" w:hAnsi="Times New Roman" w:cs="Times New Roman"/>
          <w:i/>
          <w:iCs/>
          <w:noProof/>
          <w:sz w:val="24"/>
          <w:szCs w:val="24"/>
        </w:rPr>
        <w:t>4</w:t>
      </w:r>
      <w:r w:rsidRPr="000E54A9">
        <w:rPr>
          <w:rFonts w:ascii="Times New Roman" w:hAnsi="Times New Roman" w:cs="Times New Roman"/>
          <w:noProof/>
          <w:sz w:val="24"/>
          <w:szCs w:val="24"/>
        </w:rPr>
        <w:t>(1), 10–17.</w:t>
      </w:r>
    </w:p>
    <w:p w14:paraId="31B4FCCD" w14:textId="7DA0CB6C" w:rsidR="005D0760" w:rsidRPr="005D0760" w:rsidRDefault="005D0760" w:rsidP="005D0760">
      <w:pPr>
        <w:spacing w:line="240" w:lineRule="auto"/>
        <w:jc w:val="both"/>
      </w:pPr>
      <w:r w:rsidRPr="000E54A9">
        <w:rPr>
          <w:rFonts w:ascii="Times New Roman" w:hAnsi="Times New Roman" w:cs="Times New Roman"/>
          <w:sz w:val="24"/>
          <w:szCs w:val="24"/>
        </w:rPr>
        <w:fldChar w:fldCharType="end"/>
      </w:r>
    </w:p>
    <w:p w14:paraId="20FD1296" w14:textId="77777777" w:rsidR="005D0760" w:rsidRDefault="005D0760" w:rsidP="00BB79ED">
      <w:pPr>
        <w:pStyle w:val="Heading1"/>
      </w:pPr>
    </w:p>
    <w:p w14:paraId="27BEB6FF" w14:textId="77777777" w:rsidR="005D0760" w:rsidRDefault="005D0760" w:rsidP="00BB79ED">
      <w:pPr>
        <w:pStyle w:val="Heading1"/>
      </w:pPr>
    </w:p>
    <w:p w14:paraId="5A7F1872" w14:textId="77777777" w:rsidR="005D0760" w:rsidRDefault="005D0760" w:rsidP="00BB79ED">
      <w:pPr>
        <w:pStyle w:val="Heading1"/>
      </w:pPr>
    </w:p>
    <w:p w14:paraId="58D9B603" w14:textId="77777777" w:rsidR="005D0760" w:rsidRDefault="005D0760" w:rsidP="00BB79ED">
      <w:pPr>
        <w:pStyle w:val="Heading1"/>
      </w:pPr>
    </w:p>
    <w:p w14:paraId="79277CC2" w14:textId="77777777" w:rsidR="005D0760" w:rsidRDefault="005D0760" w:rsidP="005D0760">
      <w:pPr>
        <w:pStyle w:val="Heading1"/>
        <w:jc w:val="left"/>
      </w:pPr>
    </w:p>
    <w:p w14:paraId="2495FEB5" w14:textId="77777777" w:rsidR="005D0760" w:rsidRDefault="005D0760" w:rsidP="005D0760"/>
    <w:p w14:paraId="2709E0CA" w14:textId="673A78F0" w:rsidR="002377CC" w:rsidRPr="00BB79ED" w:rsidRDefault="00BB79ED" w:rsidP="00BB79ED">
      <w:pPr>
        <w:pStyle w:val="Heading1"/>
      </w:pPr>
      <w:bookmarkStart w:id="66" w:name="_Toc200839932"/>
      <w:r w:rsidRPr="00BB79ED">
        <w:t>DAFTAR LAMPIRAN</w:t>
      </w:r>
      <w:bookmarkEnd w:id="66"/>
    </w:p>
    <w:p w14:paraId="1362AF76" w14:textId="43BB7C3E" w:rsidR="00BB79ED" w:rsidRPr="00BB79ED" w:rsidRDefault="00BB79ED" w:rsidP="00BB79ED">
      <w:pPr>
        <w:pStyle w:val="Heading2"/>
      </w:pPr>
      <w:bookmarkStart w:id="67" w:name="_Toc200839933"/>
      <w:r w:rsidRPr="00BB79ED">
        <w:t xml:space="preserve">Lampiran A: Data </w:t>
      </w:r>
      <w:r w:rsidR="00D137C3">
        <w:t>Penelitian</w:t>
      </w:r>
      <w:bookmarkEnd w:id="67"/>
    </w:p>
    <w:p w14:paraId="5725C022" w14:textId="798A379F" w:rsidR="00F22103" w:rsidRPr="00F27C0E" w:rsidRDefault="00266D97" w:rsidP="00F22103">
      <w:pPr>
        <w:pStyle w:val="ListParagraph"/>
        <w:numPr>
          <w:ilvl w:val="0"/>
          <w:numId w:val="39"/>
        </w:numPr>
        <w:spacing w:line="240" w:lineRule="auto"/>
        <w:jc w:val="both"/>
        <w:rPr>
          <w:rFonts w:ascii="Times New Roman" w:hAnsi="Times New Roman" w:cs="Times New Roman"/>
          <w:sz w:val="24"/>
          <w:szCs w:val="24"/>
        </w:rPr>
      </w:pPr>
      <w:hyperlink r:id="rId28" w:history="1">
        <w:r w:rsidR="00F22103" w:rsidRPr="00F27C0E">
          <w:rPr>
            <w:rStyle w:val="Hyperlink"/>
            <w:rFonts w:ascii="Times New Roman" w:hAnsi="Times New Roman" w:cs="Times New Roman"/>
            <w:sz w:val="24"/>
            <w:szCs w:val="24"/>
          </w:rPr>
          <w:t>https://doi.org/10.36379/estetika.v3i2</w:t>
        </w:r>
      </w:hyperlink>
    </w:p>
    <w:p w14:paraId="1D23364A" w14:textId="08859BC5" w:rsidR="00F22103" w:rsidRPr="00F27C0E" w:rsidRDefault="002377CC" w:rsidP="002377CC">
      <w:pPr>
        <w:spacing w:line="240" w:lineRule="auto"/>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184DD573" wp14:editId="424E3B91">
            <wp:extent cx="4168800" cy="1927546"/>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19613" cy="1951041"/>
                    </a:xfrm>
                    <a:prstGeom prst="rect">
                      <a:avLst/>
                    </a:prstGeom>
                  </pic:spPr>
                </pic:pic>
              </a:graphicData>
            </a:graphic>
          </wp:inline>
        </w:drawing>
      </w:r>
    </w:p>
    <w:p w14:paraId="6FF37873" w14:textId="0779C575" w:rsidR="00F22103" w:rsidRPr="00F27C0E" w:rsidRDefault="00266D97" w:rsidP="00416713">
      <w:pPr>
        <w:pStyle w:val="ListParagraph"/>
        <w:numPr>
          <w:ilvl w:val="0"/>
          <w:numId w:val="39"/>
        </w:numPr>
        <w:spacing w:line="240" w:lineRule="auto"/>
        <w:jc w:val="both"/>
        <w:rPr>
          <w:rFonts w:ascii="Times New Roman" w:hAnsi="Times New Roman" w:cs="Times New Roman"/>
          <w:sz w:val="24"/>
          <w:szCs w:val="24"/>
        </w:rPr>
      </w:pPr>
      <w:hyperlink r:id="rId30" w:history="1">
        <w:r w:rsidR="00F22103" w:rsidRPr="00F27C0E">
          <w:rPr>
            <w:rStyle w:val="Hyperlink"/>
            <w:rFonts w:ascii="Times New Roman" w:hAnsi="Times New Roman" w:cs="Times New Roman"/>
            <w:sz w:val="24"/>
            <w:szCs w:val="24"/>
          </w:rPr>
          <w:t>https://ppjp.ulm.ac.id/journals/index.php/j-instech/article/download/12046/6663</w:t>
        </w:r>
      </w:hyperlink>
    </w:p>
    <w:p w14:paraId="3CE44B22" w14:textId="6598BD9E" w:rsidR="00F22103" w:rsidRPr="00F27C0E" w:rsidRDefault="00F22103" w:rsidP="00F22103">
      <w:pPr>
        <w:spacing w:line="240" w:lineRule="auto"/>
        <w:jc w:val="both"/>
        <w:rPr>
          <w:rFonts w:ascii="Times New Roman" w:hAnsi="Times New Roman" w:cs="Times New Roman"/>
          <w:sz w:val="24"/>
          <w:szCs w:val="24"/>
        </w:rPr>
      </w:pPr>
      <w:r w:rsidRPr="00F27C0E">
        <w:rPr>
          <w:noProof/>
          <w:sz w:val="24"/>
          <w:szCs w:val="24"/>
          <w:lang w:val="en-US"/>
        </w:rPr>
        <w:drawing>
          <wp:inline distT="0" distB="0" distL="0" distR="0" wp14:anchorId="21599BB7" wp14:editId="2AD2B0F2">
            <wp:extent cx="4039200" cy="227086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052458" cy="2278315"/>
                    </a:xfrm>
                    <a:prstGeom prst="rect">
                      <a:avLst/>
                    </a:prstGeom>
                  </pic:spPr>
                </pic:pic>
              </a:graphicData>
            </a:graphic>
          </wp:inline>
        </w:drawing>
      </w:r>
    </w:p>
    <w:p w14:paraId="4A4AA258" w14:textId="74ACDA06" w:rsidR="00BE6D2C" w:rsidRPr="00F27C0E" w:rsidRDefault="00266D97" w:rsidP="00BE6D2C">
      <w:pPr>
        <w:pStyle w:val="ListParagraph"/>
        <w:numPr>
          <w:ilvl w:val="0"/>
          <w:numId w:val="39"/>
        </w:numPr>
        <w:spacing w:line="240" w:lineRule="auto"/>
        <w:jc w:val="both"/>
        <w:rPr>
          <w:rFonts w:ascii="Times New Roman" w:hAnsi="Times New Roman" w:cs="Times New Roman"/>
          <w:sz w:val="24"/>
          <w:szCs w:val="24"/>
        </w:rPr>
      </w:pPr>
      <w:hyperlink r:id="rId32" w:history="1">
        <w:r w:rsidR="00F22103" w:rsidRPr="00F27C0E">
          <w:rPr>
            <w:rStyle w:val="Hyperlink"/>
            <w:rFonts w:ascii="Times New Roman" w:hAnsi="Times New Roman" w:cs="Times New Roman"/>
            <w:sz w:val="24"/>
            <w:szCs w:val="24"/>
          </w:rPr>
          <w:t>https://doi.org/10.37640/jip.v14i2.1588</w:t>
        </w:r>
      </w:hyperlink>
    </w:p>
    <w:p w14:paraId="00015D67" w14:textId="08CC6F3F" w:rsidR="002377CC" w:rsidRPr="00F27C0E" w:rsidRDefault="002377CC" w:rsidP="004B4A5D">
      <w:pPr>
        <w:spacing w:line="480" w:lineRule="auto"/>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25D472CB" wp14:editId="78F09F34">
            <wp:extent cx="4459634" cy="187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76531" cy="1879093"/>
                    </a:xfrm>
                    <a:prstGeom prst="rect">
                      <a:avLst/>
                    </a:prstGeom>
                  </pic:spPr>
                </pic:pic>
              </a:graphicData>
            </a:graphic>
          </wp:inline>
        </w:drawing>
      </w:r>
    </w:p>
    <w:p w14:paraId="2635135D" w14:textId="77777777" w:rsidR="00BE6D2C" w:rsidRPr="00F27C0E" w:rsidRDefault="00BE6D2C" w:rsidP="00BE6D2C">
      <w:pPr>
        <w:pStyle w:val="ListParagraph"/>
        <w:spacing w:line="240" w:lineRule="auto"/>
        <w:jc w:val="both"/>
        <w:rPr>
          <w:rFonts w:ascii="Times New Roman" w:hAnsi="Times New Roman" w:cs="Times New Roman"/>
          <w:sz w:val="24"/>
          <w:szCs w:val="24"/>
        </w:rPr>
      </w:pPr>
    </w:p>
    <w:p w14:paraId="5D34A1F0" w14:textId="77777777" w:rsidR="00BE6D2C" w:rsidRPr="00F27C0E" w:rsidRDefault="00BE6D2C" w:rsidP="00BE6D2C">
      <w:pPr>
        <w:pStyle w:val="ListParagraph"/>
        <w:spacing w:line="240" w:lineRule="auto"/>
        <w:jc w:val="both"/>
        <w:rPr>
          <w:rFonts w:ascii="Times New Roman" w:hAnsi="Times New Roman" w:cs="Times New Roman"/>
          <w:sz w:val="24"/>
          <w:szCs w:val="24"/>
        </w:rPr>
      </w:pPr>
    </w:p>
    <w:p w14:paraId="41EAAF0F" w14:textId="4184FFA5" w:rsidR="002377CC" w:rsidRPr="00F27C0E" w:rsidRDefault="00266D97" w:rsidP="00A177C0">
      <w:pPr>
        <w:pStyle w:val="ListParagraph"/>
        <w:numPr>
          <w:ilvl w:val="0"/>
          <w:numId w:val="39"/>
        </w:numPr>
        <w:spacing w:line="240" w:lineRule="auto"/>
        <w:jc w:val="both"/>
        <w:rPr>
          <w:rFonts w:ascii="Times New Roman" w:hAnsi="Times New Roman" w:cs="Times New Roman"/>
          <w:sz w:val="24"/>
          <w:szCs w:val="24"/>
        </w:rPr>
      </w:pPr>
      <w:hyperlink r:id="rId34" w:history="1">
        <w:r w:rsidR="00A177C0" w:rsidRPr="00F27C0E">
          <w:rPr>
            <w:rStyle w:val="Hyperlink"/>
            <w:rFonts w:ascii="Times New Roman" w:hAnsi="Times New Roman" w:cs="Times New Roman"/>
            <w:sz w:val="24"/>
            <w:szCs w:val="24"/>
          </w:rPr>
          <w:t>https://ojs.cbn.ac.id/index.php/hinef/article/download/868/311/3266</w:t>
        </w:r>
      </w:hyperlink>
    </w:p>
    <w:p w14:paraId="5CF21F90" w14:textId="77777777" w:rsidR="00A177C0" w:rsidRPr="00F27C0E" w:rsidRDefault="00A177C0" w:rsidP="00A177C0">
      <w:pPr>
        <w:pStyle w:val="ListParagraph"/>
        <w:spacing w:line="240" w:lineRule="auto"/>
        <w:jc w:val="both"/>
        <w:rPr>
          <w:rFonts w:ascii="Times New Roman" w:hAnsi="Times New Roman" w:cs="Times New Roman"/>
          <w:sz w:val="24"/>
          <w:szCs w:val="24"/>
        </w:rPr>
      </w:pPr>
    </w:p>
    <w:p w14:paraId="3613596D" w14:textId="223FD29D" w:rsidR="00416713" w:rsidRPr="00F27C0E" w:rsidRDefault="00A177C0" w:rsidP="004D7C7D">
      <w:pPr>
        <w:pStyle w:val="ListParagraph"/>
        <w:spacing w:line="480" w:lineRule="auto"/>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119AC8A6" wp14:editId="1CB72999">
            <wp:extent cx="3908505" cy="1764000"/>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5).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922076" cy="1770125"/>
                    </a:xfrm>
                    <a:prstGeom prst="rect">
                      <a:avLst/>
                    </a:prstGeom>
                  </pic:spPr>
                </pic:pic>
              </a:graphicData>
            </a:graphic>
          </wp:inline>
        </w:drawing>
      </w:r>
    </w:p>
    <w:p w14:paraId="139071D2" w14:textId="26503F19" w:rsidR="00A177C0" w:rsidRPr="00F27C0E" w:rsidRDefault="00266D97" w:rsidP="00864A90">
      <w:pPr>
        <w:pStyle w:val="ListParagraph"/>
        <w:numPr>
          <w:ilvl w:val="0"/>
          <w:numId w:val="39"/>
        </w:numPr>
        <w:spacing w:line="240" w:lineRule="auto"/>
        <w:jc w:val="both"/>
        <w:rPr>
          <w:rFonts w:ascii="Times New Roman" w:hAnsi="Times New Roman" w:cs="Times New Roman"/>
          <w:sz w:val="24"/>
          <w:szCs w:val="24"/>
        </w:rPr>
      </w:pPr>
      <w:hyperlink r:id="rId36" w:history="1">
        <w:r w:rsidR="00864A90" w:rsidRPr="00F27C0E">
          <w:rPr>
            <w:rStyle w:val="Hyperlink"/>
            <w:rFonts w:ascii="Times New Roman" w:hAnsi="Times New Roman" w:cs="Times New Roman"/>
            <w:sz w:val="24"/>
            <w:szCs w:val="24"/>
          </w:rPr>
          <w:t>https://doi.org/10.23887/ika.v20i2.45014</w:t>
        </w:r>
      </w:hyperlink>
    </w:p>
    <w:p w14:paraId="02630D24" w14:textId="77777777" w:rsidR="00864A90" w:rsidRPr="00F27C0E" w:rsidRDefault="00864A90" w:rsidP="00864A90">
      <w:pPr>
        <w:pStyle w:val="ListParagraph"/>
        <w:spacing w:line="240" w:lineRule="auto"/>
        <w:jc w:val="both"/>
        <w:rPr>
          <w:rFonts w:ascii="Times New Roman" w:hAnsi="Times New Roman" w:cs="Times New Roman"/>
          <w:sz w:val="24"/>
          <w:szCs w:val="24"/>
        </w:rPr>
      </w:pPr>
    </w:p>
    <w:p w14:paraId="15422A81" w14:textId="112DB264" w:rsidR="00864A90" w:rsidRPr="00F27C0E" w:rsidRDefault="00864A90" w:rsidP="00864A90">
      <w:pPr>
        <w:pStyle w:val="ListParagraph"/>
        <w:spacing w:line="480" w:lineRule="auto"/>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21214EDE" wp14:editId="6B301C80">
            <wp:extent cx="3909600" cy="2197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12391" cy="2199568"/>
                    </a:xfrm>
                    <a:prstGeom prst="rect">
                      <a:avLst/>
                    </a:prstGeom>
                  </pic:spPr>
                </pic:pic>
              </a:graphicData>
            </a:graphic>
          </wp:inline>
        </w:drawing>
      </w:r>
    </w:p>
    <w:p w14:paraId="6974A50B" w14:textId="6F9179F8" w:rsidR="004B4A5D" w:rsidRPr="00F27C0E" w:rsidRDefault="00266D97" w:rsidP="00416713">
      <w:pPr>
        <w:pStyle w:val="ListParagraph"/>
        <w:numPr>
          <w:ilvl w:val="0"/>
          <w:numId w:val="39"/>
        </w:numPr>
        <w:spacing w:line="480" w:lineRule="auto"/>
        <w:jc w:val="both"/>
        <w:rPr>
          <w:rFonts w:ascii="Times New Roman" w:hAnsi="Times New Roman" w:cs="Times New Roman"/>
          <w:sz w:val="24"/>
          <w:szCs w:val="24"/>
        </w:rPr>
      </w:pPr>
      <w:hyperlink r:id="rId38" w:history="1">
        <w:r w:rsidR="00416713" w:rsidRPr="00F27C0E">
          <w:rPr>
            <w:rStyle w:val="Hyperlink"/>
            <w:rFonts w:ascii="Times New Roman" w:hAnsi="Times New Roman" w:cs="Times New Roman"/>
            <w:sz w:val="24"/>
            <w:szCs w:val="24"/>
          </w:rPr>
          <w:t>https://digilib.uns.ac.id/dokumen/detail/109653/</w:t>
        </w:r>
      </w:hyperlink>
    </w:p>
    <w:p w14:paraId="310A0BFB" w14:textId="005FAA5B" w:rsidR="00864A90" w:rsidRPr="00F27C0E" w:rsidRDefault="00416713" w:rsidP="00DC55EF">
      <w:pPr>
        <w:pStyle w:val="ListParagraph"/>
        <w:spacing w:line="480" w:lineRule="auto"/>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7D50766F" wp14:editId="3821647C">
            <wp:extent cx="3909600" cy="21979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7).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17475" cy="2202422"/>
                    </a:xfrm>
                    <a:prstGeom prst="rect">
                      <a:avLst/>
                    </a:prstGeom>
                  </pic:spPr>
                </pic:pic>
              </a:graphicData>
            </a:graphic>
          </wp:inline>
        </w:drawing>
      </w:r>
    </w:p>
    <w:p w14:paraId="7418C9ED" w14:textId="77777777" w:rsidR="00BE6D2C" w:rsidRPr="00F27C0E" w:rsidRDefault="00BE6D2C" w:rsidP="00BE6D2C">
      <w:pPr>
        <w:pStyle w:val="ListParagraph"/>
        <w:spacing w:line="480" w:lineRule="auto"/>
        <w:jc w:val="both"/>
        <w:rPr>
          <w:rFonts w:ascii="Times New Roman" w:hAnsi="Times New Roman" w:cs="Times New Roman"/>
          <w:sz w:val="24"/>
          <w:szCs w:val="24"/>
        </w:rPr>
      </w:pPr>
    </w:p>
    <w:p w14:paraId="697A5820" w14:textId="68EB4398" w:rsidR="00864A90" w:rsidRPr="00F27C0E" w:rsidRDefault="00266D97" w:rsidP="00C41E47">
      <w:pPr>
        <w:pStyle w:val="ListParagraph"/>
        <w:numPr>
          <w:ilvl w:val="0"/>
          <w:numId w:val="39"/>
        </w:numPr>
        <w:spacing w:line="480" w:lineRule="auto"/>
        <w:jc w:val="both"/>
        <w:rPr>
          <w:rFonts w:ascii="Times New Roman" w:hAnsi="Times New Roman" w:cs="Times New Roman"/>
          <w:sz w:val="24"/>
          <w:szCs w:val="24"/>
        </w:rPr>
      </w:pPr>
      <w:hyperlink r:id="rId40" w:history="1">
        <w:r w:rsidR="00C41E47" w:rsidRPr="00F27C0E">
          <w:rPr>
            <w:rStyle w:val="Hyperlink"/>
            <w:rFonts w:ascii="Times New Roman" w:hAnsi="Times New Roman" w:cs="Times New Roman"/>
            <w:sz w:val="24"/>
            <w:szCs w:val="24"/>
          </w:rPr>
          <w:t>https://doi.org/10.23969/literasi.v14i1.9669</w:t>
        </w:r>
      </w:hyperlink>
    </w:p>
    <w:p w14:paraId="0688C189" w14:textId="4F6890D6" w:rsidR="00C41E47" w:rsidRPr="00F27C0E" w:rsidRDefault="00C41E47" w:rsidP="00C41E47">
      <w:pPr>
        <w:pStyle w:val="ListParagraph"/>
        <w:spacing w:line="480" w:lineRule="auto"/>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79892EB1" wp14:editId="79761EE0">
            <wp:extent cx="3715200" cy="208870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9).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719939" cy="2091369"/>
                    </a:xfrm>
                    <a:prstGeom prst="rect">
                      <a:avLst/>
                    </a:prstGeom>
                  </pic:spPr>
                </pic:pic>
              </a:graphicData>
            </a:graphic>
          </wp:inline>
        </w:drawing>
      </w:r>
    </w:p>
    <w:p w14:paraId="1593A975" w14:textId="2ECB3E52" w:rsidR="00864A90" w:rsidRPr="00F27C0E" w:rsidRDefault="00266D97" w:rsidP="009E368A">
      <w:pPr>
        <w:pStyle w:val="ListParagraph"/>
        <w:numPr>
          <w:ilvl w:val="0"/>
          <w:numId w:val="39"/>
        </w:numPr>
        <w:spacing w:line="480" w:lineRule="auto"/>
        <w:jc w:val="both"/>
        <w:rPr>
          <w:rFonts w:ascii="Times New Roman" w:hAnsi="Times New Roman" w:cs="Times New Roman"/>
          <w:sz w:val="24"/>
          <w:szCs w:val="24"/>
        </w:rPr>
      </w:pPr>
      <w:hyperlink r:id="rId42" w:history="1">
        <w:r w:rsidR="009E368A" w:rsidRPr="00F27C0E">
          <w:rPr>
            <w:rStyle w:val="Hyperlink"/>
            <w:rFonts w:ascii="Arial" w:hAnsi="Arial" w:cs="Arial"/>
            <w:color w:val="0645AD"/>
            <w:sz w:val="24"/>
            <w:szCs w:val="24"/>
            <w:shd w:val="clear" w:color="auto" w:fill="FFFFFF"/>
          </w:rPr>
          <w:t>http://eprints.unm.ac.id/id/eprint/36440</w:t>
        </w:r>
      </w:hyperlink>
    </w:p>
    <w:p w14:paraId="462297DF" w14:textId="1B369133" w:rsidR="009E368A" w:rsidRPr="00F27C0E" w:rsidRDefault="009E368A" w:rsidP="009E368A">
      <w:pPr>
        <w:pStyle w:val="ListParagraph"/>
        <w:spacing w:line="480" w:lineRule="auto"/>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176D13B1" wp14:editId="59FBA8F7">
            <wp:extent cx="3643200" cy="2048226"/>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0).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48241" cy="2051060"/>
                    </a:xfrm>
                    <a:prstGeom prst="rect">
                      <a:avLst/>
                    </a:prstGeom>
                  </pic:spPr>
                </pic:pic>
              </a:graphicData>
            </a:graphic>
          </wp:inline>
        </w:drawing>
      </w:r>
    </w:p>
    <w:p w14:paraId="5CD89B35" w14:textId="65945EBB" w:rsidR="00864A90" w:rsidRPr="00F27C0E" w:rsidRDefault="00266D97" w:rsidP="00A92708">
      <w:pPr>
        <w:pStyle w:val="ListParagraph"/>
        <w:numPr>
          <w:ilvl w:val="0"/>
          <w:numId w:val="39"/>
        </w:numPr>
        <w:spacing w:line="480" w:lineRule="auto"/>
        <w:jc w:val="both"/>
        <w:rPr>
          <w:rFonts w:ascii="Times New Roman" w:hAnsi="Times New Roman" w:cs="Times New Roman"/>
          <w:sz w:val="24"/>
          <w:szCs w:val="24"/>
        </w:rPr>
      </w:pPr>
      <w:hyperlink r:id="rId44" w:history="1">
        <w:r w:rsidR="00A92708" w:rsidRPr="00F27C0E">
          <w:rPr>
            <w:rStyle w:val="Hyperlink"/>
            <w:rFonts w:ascii="Times New Roman" w:hAnsi="Times New Roman" w:cs="Times New Roman"/>
            <w:sz w:val="24"/>
            <w:szCs w:val="24"/>
          </w:rPr>
          <w:t>https://doi.org/10.23969/jp.v10i01.22906</w:t>
        </w:r>
      </w:hyperlink>
    </w:p>
    <w:p w14:paraId="09A5462B" w14:textId="09F913D3" w:rsidR="00BE6D2C" w:rsidRPr="00BB79ED" w:rsidRDefault="00A92708" w:rsidP="00BB79ED">
      <w:pPr>
        <w:pStyle w:val="ListParagraph"/>
        <w:spacing w:line="480" w:lineRule="auto"/>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315B3782" wp14:editId="21926E7C">
            <wp:extent cx="3726749" cy="2095200"/>
            <wp:effectExtent l="0" t="0" r="762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1).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734787" cy="2099719"/>
                    </a:xfrm>
                    <a:prstGeom prst="rect">
                      <a:avLst/>
                    </a:prstGeom>
                  </pic:spPr>
                </pic:pic>
              </a:graphicData>
            </a:graphic>
          </wp:inline>
        </w:drawing>
      </w:r>
    </w:p>
    <w:p w14:paraId="01DB675F" w14:textId="32DA2035" w:rsidR="00864A90" w:rsidRPr="00F27C0E" w:rsidRDefault="00266D97" w:rsidP="004D7C7D">
      <w:pPr>
        <w:pStyle w:val="ListParagraph"/>
        <w:numPr>
          <w:ilvl w:val="0"/>
          <w:numId w:val="39"/>
        </w:numPr>
        <w:spacing w:line="480" w:lineRule="auto"/>
        <w:jc w:val="both"/>
        <w:rPr>
          <w:rFonts w:ascii="Times New Roman" w:hAnsi="Times New Roman" w:cs="Times New Roman"/>
          <w:sz w:val="24"/>
          <w:szCs w:val="24"/>
        </w:rPr>
      </w:pPr>
      <w:hyperlink r:id="rId46" w:history="1">
        <w:r w:rsidR="004D7C7D" w:rsidRPr="00F27C0E">
          <w:rPr>
            <w:rStyle w:val="Hyperlink"/>
            <w:rFonts w:ascii="Times New Roman" w:hAnsi="Times New Roman" w:cs="Times New Roman"/>
            <w:sz w:val="24"/>
            <w:szCs w:val="24"/>
          </w:rPr>
          <w:t>https://ejournal.stitmiftahulmidad.ac.id/index.php/joedu/article/view/104</w:t>
        </w:r>
      </w:hyperlink>
    </w:p>
    <w:p w14:paraId="77A17A49" w14:textId="5F52A180" w:rsidR="004D7C7D" w:rsidRPr="00F27C0E" w:rsidRDefault="004D7C7D" w:rsidP="004D7C7D">
      <w:pPr>
        <w:pStyle w:val="ListParagraph"/>
        <w:spacing w:line="480" w:lineRule="auto"/>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000A9621" wp14:editId="38355CE5">
            <wp:extent cx="3801600" cy="213728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3).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812537" cy="2143429"/>
                    </a:xfrm>
                    <a:prstGeom prst="rect">
                      <a:avLst/>
                    </a:prstGeom>
                  </pic:spPr>
                </pic:pic>
              </a:graphicData>
            </a:graphic>
          </wp:inline>
        </w:drawing>
      </w:r>
    </w:p>
    <w:p w14:paraId="591958E3" w14:textId="45FEFDBF" w:rsidR="00864A90" w:rsidRPr="00F27C0E" w:rsidRDefault="00266D97" w:rsidP="004D7C7D">
      <w:pPr>
        <w:pStyle w:val="ListParagraph"/>
        <w:numPr>
          <w:ilvl w:val="0"/>
          <w:numId w:val="39"/>
        </w:numPr>
        <w:spacing w:line="480" w:lineRule="auto"/>
        <w:jc w:val="both"/>
        <w:rPr>
          <w:rFonts w:ascii="Times New Roman" w:hAnsi="Times New Roman" w:cs="Times New Roman"/>
          <w:sz w:val="24"/>
          <w:szCs w:val="24"/>
        </w:rPr>
      </w:pPr>
      <w:hyperlink r:id="rId48" w:history="1">
        <w:r w:rsidR="004D7C7D" w:rsidRPr="00F27C0E">
          <w:rPr>
            <w:rStyle w:val="Hyperlink"/>
            <w:rFonts w:ascii="Times New Roman" w:hAnsi="Times New Roman" w:cs="Times New Roman"/>
            <w:sz w:val="24"/>
            <w:szCs w:val="24"/>
          </w:rPr>
          <w:t>https://www.proquest.com/openview/607226c7bb4ab3af4b4947653f49ceee/1?pq-origsite=gscholar&amp;cbl=2026366&amp;diss=y</w:t>
        </w:r>
      </w:hyperlink>
    </w:p>
    <w:p w14:paraId="5ADDDF00" w14:textId="1CFFBB61" w:rsidR="004D7C7D" w:rsidRPr="00F27C0E" w:rsidRDefault="004D7C7D" w:rsidP="004D7C7D">
      <w:pPr>
        <w:pStyle w:val="ListParagraph"/>
        <w:spacing w:line="480" w:lineRule="auto"/>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19C43635" wp14:editId="602AD86B">
            <wp:extent cx="4075380" cy="1843200"/>
            <wp:effectExtent l="0" t="0" r="190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4).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83929" cy="1847067"/>
                    </a:xfrm>
                    <a:prstGeom prst="rect">
                      <a:avLst/>
                    </a:prstGeom>
                  </pic:spPr>
                </pic:pic>
              </a:graphicData>
            </a:graphic>
          </wp:inline>
        </w:drawing>
      </w:r>
    </w:p>
    <w:p w14:paraId="5EE5F136" w14:textId="1C6603F3" w:rsidR="00FE1287" w:rsidRPr="00F27C0E" w:rsidRDefault="00266D97" w:rsidP="00C94B98">
      <w:pPr>
        <w:pStyle w:val="ListParagraph"/>
        <w:numPr>
          <w:ilvl w:val="0"/>
          <w:numId w:val="39"/>
        </w:numPr>
        <w:spacing w:line="480" w:lineRule="auto"/>
        <w:jc w:val="both"/>
        <w:rPr>
          <w:rFonts w:ascii="Times New Roman" w:hAnsi="Times New Roman" w:cs="Times New Roman"/>
          <w:sz w:val="24"/>
          <w:szCs w:val="24"/>
        </w:rPr>
      </w:pPr>
      <w:hyperlink r:id="rId50" w:history="1">
        <w:r w:rsidR="00C94B98" w:rsidRPr="00F27C0E">
          <w:rPr>
            <w:rStyle w:val="Hyperlink"/>
            <w:rFonts w:ascii="Times New Roman" w:hAnsi="Times New Roman" w:cs="Times New Roman"/>
            <w:sz w:val="24"/>
            <w:szCs w:val="24"/>
          </w:rPr>
          <w:t>https://doi.org/10.31943/bi.v10i1.911</w:t>
        </w:r>
      </w:hyperlink>
    </w:p>
    <w:p w14:paraId="51AFE8F5" w14:textId="3E8E842A" w:rsidR="00C94B98" w:rsidRPr="00F27C0E" w:rsidRDefault="00A8453F" w:rsidP="00C94B98">
      <w:pPr>
        <w:pStyle w:val="ListParagraph"/>
        <w:spacing w:line="480" w:lineRule="auto"/>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7C7115DF" wp14:editId="6CEAA5BC">
            <wp:extent cx="4140000" cy="23275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5).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160282" cy="2338933"/>
                    </a:xfrm>
                    <a:prstGeom prst="rect">
                      <a:avLst/>
                    </a:prstGeom>
                  </pic:spPr>
                </pic:pic>
              </a:graphicData>
            </a:graphic>
          </wp:inline>
        </w:drawing>
      </w:r>
    </w:p>
    <w:p w14:paraId="3663825A" w14:textId="0C9A57AB" w:rsidR="00FE1287" w:rsidRPr="00F27C0E" w:rsidRDefault="00266D97" w:rsidP="00FD020D">
      <w:pPr>
        <w:pStyle w:val="ListParagraph"/>
        <w:numPr>
          <w:ilvl w:val="0"/>
          <w:numId w:val="39"/>
        </w:numPr>
        <w:spacing w:line="480" w:lineRule="auto"/>
        <w:jc w:val="both"/>
        <w:rPr>
          <w:rFonts w:ascii="Times New Roman" w:hAnsi="Times New Roman" w:cs="Times New Roman"/>
          <w:sz w:val="24"/>
          <w:szCs w:val="24"/>
        </w:rPr>
      </w:pPr>
      <w:hyperlink r:id="rId52" w:history="1">
        <w:r w:rsidR="00FD020D" w:rsidRPr="00F27C0E">
          <w:rPr>
            <w:rStyle w:val="Hyperlink"/>
            <w:rFonts w:ascii="Times New Roman" w:hAnsi="Times New Roman" w:cs="Times New Roman"/>
            <w:sz w:val="24"/>
            <w:szCs w:val="24"/>
          </w:rPr>
          <w:t>https://doi.org/10.53299/jppi.v5i1.1404</w:t>
        </w:r>
      </w:hyperlink>
    </w:p>
    <w:p w14:paraId="159D9F09" w14:textId="5BC593ED" w:rsidR="00FD020D" w:rsidRPr="00F27C0E" w:rsidRDefault="00C938A0" w:rsidP="00FD020D">
      <w:pPr>
        <w:pStyle w:val="ListParagraph"/>
        <w:spacing w:line="480" w:lineRule="auto"/>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45C8D918" wp14:editId="42F4E566">
            <wp:extent cx="4053600" cy="2278955"/>
            <wp:effectExtent l="0" t="0" r="444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6).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55478" cy="2280011"/>
                    </a:xfrm>
                    <a:prstGeom prst="rect">
                      <a:avLst/>
                    </a:prstGeom>
                  </pic:spPr>
                </pic:pic>
              </a:graphicData>
            </a:graphic>
          </wp:inline>
        </w:drawing>
      </w:r>
    </w:p>
    <w:p w14:paraId="228C9974" w14:textId="7EC005C9" w:rsidR="00FE1287" w:rsidRPr="00F27C0E" w:rsidRDefault="00266D97" w:rsidP="00631B3A">
      <w:pPr>
        <w:pStyle w:val="ListParagraph"/>
        <w:numPr>
          <w:ilvl w:val="0"/>
          <w:numId w:val="39"/>
        </w:numPr>
        <w:spacing w:line="480" w:lineRule="auto"/>
        <w:jc w:val="both"/>
        <w:rPr>
          <w:rFonts w:ascii="Times New Roman" w:hAnsi="Times New Roman" w:cs="Times New Roman"/>
          <w:sz w:val="24"/>
          <w:szCs w:val="24"/>
        </w:rPr>
      </w:pPr>
      <w:hyperlink r:id="rId54" w:history="1">
        <w:r w:rsidR="00631B3A" w:rsidRPr="00F27C0E">
          <w:rPr>
            <w:rStyle w:val="Hyperlink"/>
            <w:rFonts w:ascii="Times New Roman" w:hAnsi="Times New Roman" w:cs="Times New Roman"/>
            <w:sz w:val="24"/>
            <w:szCs w:val="24"/>
          </w:rPr>
          <w:t>http://repository.um.ac.id/id/eprint/265574</w:t>
        </w:r>
      </w:hyperlink>
    </w:p>
    <w:p w14:paraId="6D3FAC44" w14:textId="636CD0D9" w:rsidR="00631B3A" w:rsidRPr="00F27C0E" w:rsidRDefault="00631B3A" w:rsidP="00631B3A">
      <w:pPr>
        <w:pStyle w:val="ListParagraph"/>
        <w:spacing w:line="480" w:lineRule="auto"/>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60950E37" wp14:editId="04602695">
            <wp:extent cx="3988800" cy="2242524"/>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995819" cy="2246470"/>
                    </a:xfrm>
                    <a:prstGeom prst="rect">
                      <a:avLst/>
                    </a:prstGeom>
                  </pic:spPr>
                </pic:pic>
              </a:graphicData>
            </a:graphic>
          </wp:inline>
        </w:drawing>
      </w:r>
    </w:p>
    <w:p w14:paraId="708E8846" w14:textId="238CF5F5" w:rsidR="00291F54" w:rsidRPr="00F27C0E" w:rsidRDefault="00266D97" w:rsidP="00595695">
      <w:pPr>
        <w:pStyle w:val="ListParagraph"/>
        <w:numPr>
          <w:ilvl w:val="0"/>
          <w:numId w:val="39"/>
        </w:numPr>
        <w:spacing w:line="480" w:lineRule="auto"/>
        <w:jc w:val="both"/>
        <w:rPr>
          <w:rFonts w:ascii="Times New Roman" w:hAnsi="Times New Roman" w:cs="Times New Roman"/>
          <w:sz w:val="24"/>
          <w:szCs w:val="24"/>
        </w:rPr>
      </w:pPr>
      <w:hyperlink r:id="rId56" w:history="1">
        <w:r w:rsidR="00595695" w:rsidRPr="00F27C0E">
          <w:rPr>
            <w:rStyle w:val="Hyperlink"/>
            <w:rFonts w:ascii="Times New Roman" w:hAnsi="Times New Roman" w:cs="Times New Roman"/>
            <w:sz w:val="24"/>
            <w:szCs w:val="24"/>
          </w:rPr>
          <w:t>https://ojs.itapi.or.id/index.php/edudikara/article/download/212/159/327</w:t>
        </w:r>
      </w:hyperlink>
    </w:p>
    <w:p w14:paraId="5D467C35" w14:textId="1A5E7CB3" w:rsidR="00595695" w:rsidRPr="00F27C0E" w:rsidRDefault="00595695" w:rsidP="00595695">
      <w:pPr>
        <w:pStyle w:val="ListParagraph"/>
        <w:spacing w:line="480" w:lineRule="auto"/>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35E29A4C" wp14:editId="13510075">
            <wp:extent cx="3852000" cy="2165616"/>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9).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872008" cy="2176865"/>
                    </a:xfrm>
                    <a:prstGeom prst="rect">
                      <a:avLst/>
                    </a:prstGeom>
                  </pic:spPr>
                </pic:pic>
              </a:graphicData>
            </a:graphic>
          </wp:inline>
        </w:drawing>
      </w:r>
    </w:p>
    <w:p w14:paraId="02D9666F" w14:textId="7677B2F6" w:rsidR="00FE1287" w:rsidRPr="00F27C0E" w:rsidRDefault="00266D97" w:rsidP="000B64F3">
      <w:pPr>
        <w:pStyle w:val="ListParagraph"/>
        <w:numPr>
          <w:ilvl w:val="0"/>
          <w:numId w:val="39"/>
        </w:numPr>
        <w:spacing w:line="480" w:lineRule="auto"/>
        <w:jc w:val="both"/>
        <w:rPr>
          <w:rFonts w:ascii="Times New Roman" w:hAnsi="Times New Roman" w:cs="Times New Roman"/>
          <w:sz w:val="24"/>
          <w:szCs w:val="24"/>
        </w:rPr>
      </w:pPr>
      <w:hyperlink r:id="rId58" w:history="1">
        <w:r w:rsidR="000B64F3" w:rsidRPr="00F27C0E">
          <w:rPr>
            <w:rStyle w:val="Hyperlink"/>
            <w:rFonts w:ascii="Times New Roman" w:hAnsi="Times New Roman" w:cs="Times New Roman"/>
            <w:sz w:val="24"/>
            <w:szCs w:val="24"/>
          </w:rPr>
          <w:t>https://repository.uinjkt.ac.id/dspace/bitstream/123456789/75707/1/Nadifa%20Ma%20Hira%2011190130000098%20%28%20WATERMARK%29.pdf</w:t>
        </w:r>
      </w:hyperlink>
    </w:p>
    <w:p w14:paraId="33F6A1B1" w14:textId="1344BFDC" w:rsidR="000B64F3" w:rsidRPr="00F27C0E" w:rsidRDefault="000B64F3" w:rsidP="000B64F3">
      <w:pPr>
        <w:pStyle w:val="ListParagraph"/>
        <w:spacing w:line="480" w:lineRule="auto"/>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4F810A20" wp14:editId="7E6998A0">
            <wp:extent cx="4125600" cy="2319433"/>
            <wp:effectExtent l="0" t="0" r="825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29113" cy="2321408"/>
                    </a:xfrm>
                    <a:prstGeom prst="rect">
                      <a:avLst/>
                    </a:prstGeom>
                  </pic:spPr>
                </pic:pic>
              </a:graphicData>
            </a:graphic>
          </wp:inline>
        </w:drawing>
      </w:r>
    </w:p>
    <w:p w14:paraId="693B5E67" w14:textId="156B64D6" w:rsidR="00FE1287" w:rsidRPr="00F27C0E" w:rsidRDefault="00266D97" w:rsidP="000B64F3">
      <w:pPr>
        <w:pStyle w:val="ListParagraph"/>
        <w:numPr>
          <w:ilvl w:val="0"/>
          <w:numId w:val="39"/>
        </w:numPr>
        <w:spacing w:line="480" w:lineRule="auto"/>
        <w:jc w:val="both"/>
        <w:rPr>
          <w:rFonts w:ascii="Times New Roman" w:hAnsi="Times New Roman" w:cs="Times New Roman"/>
          <w:sz w:val="24"/>
          <w:szCs w:val="24"/>
        </w:rPr>
      </w:pPr>
      <w:hyperlink r:id="rId60" w:history="1">
        <w:r w:rsidR="000B64F3" w:rsidRPr="00F27C0E">
          <w:rPr>
            <w:rStyle w:val="Hyperlink"/>
            <w:rFonts w:ascii="Times New Roman" w:hAnsi="Times New Roman" w:cs="Times New Roman"/>
            <w:sz w:val="24"/>
            <w:szCs w:val="24"/>
          </w:rPr>
          <w:t>https://doi.org/10.59024/simpati.v2i1.511</w:t>
        </w:r>
      </w:hyperlink>
    </w:p>
    <w:p w14:paraId="33C08206" w14:textId="599BFE66" w:rsidR="000B64F3" w:rsidRPr="00F27C0E" w:rsidRDefault="000B64F3" w:rsidP="000B64F3">
      <w:pPr>
        <w:pStyle w:val="ListParagraph"/>
        <w:spacing w:line="480" w:lineRule="auto"/>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507B661F" wp14:editId="3BB83CDA">
            <wp:extent cx="4125600" cy="2319433"/>
            <wp:effectExtent l="0" t="0" r="825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1).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32574" cy="2323354"/>
                    </a:xfrm>
                    <a:prstGeom prst="rect">
                      <a:avLst/>
                    </a:prstGeom>
                  </pic:spPr>
                </pic:pic>
              </a:graphicData>
            </a:graphic>
          </wp:inline>
        </w:drawing>
      </w:r>
    </w:p>
    <w:p w14:paraId="62A24F60" w14:textId="77777777" w:rsidR="00BE6D2C" w:rsidRPr="00F27C0E" w:rsidRDefault="00BE6D2C" w:rsidP="00BE6D2C">
      <w:pPr>
        <w:pStyle w:val="ListParagraph"/>
        <w:spacing w:line="480" w:lineRule="auto"/>
        <w:jc w:val="both"/>
        <w:rPr>
          <w:sz w:val="24"/>
          <w:szCs w:val="24"/>
        </w:rPr>
      </w:pPr>
    </w:p>
    <w:p w14:paraId="07CBF2DD" w14:textId="77777777" w:rsidR="00BE6D2C" w:rsidRPr="00F27C0E" w:rsidRDefault="00BE6D2C" w:rsidP="00BE6D2C">
      <w:pPr>
        <w:pStyle w:val="ListParagraph"/>
        <w:spacing w:line="480" w:lineRule="auto"/>
        <w:jc w:val="both"/>
        <w:rPr>
          <w:sz w:val="24"/>
          <w:szCs w:val="24"/>
        </w:rPr>
      </w:pPr>
    </w:p>
    <w:p w14:paraId="3630CBB9" w14:textId="77777777" w:rsidR="00BE6D2C" w:rsidRPr="00F27C0E" w:rsidRDefault="00BE6D2C" w:rsidP="00BE6D2C">
      <w:pPr>
        <w:pStyle w:val="ListParagraph"/>
        <w:spacing w:line="480" w:lineRule="auto"/>
        <w:jc w:val="both"/>
        <w:rPr>
          <w:sz w:val="24"/>
          <w:szCs w:val="24"/>
        </w:rPr>
      </w:pPr>
    </w:p>
    <w:p w14:paraId="09043DF8" w14:textId="77777777" w:rsidR="00BE6D2C" w:rsidRPr="00F27C0E" w:rsidRDefault="00BE6D2C" w:rsidP="00BE6D2C">
      <w:pPr>
        <w:pStyle w:val="ListParagraph"/>
        <w:spacing w:line="480" w:lineRule="auto"/>
        <w:jc w:val="both"/>
        <w:rPr>
          <w:sz w:val="24"/>
          <w:szCs w:val="24"/>
        </w:rPr>
      </w:pPr>
    </w:p>
    <w:p w14:paraId="02CA0AB2" w14:textId="77777777" w:rsidR="00BE6D2C" w:rsidRPr="00F27C0E" w:rsidRDefault="00BE6D2C" w:rsidP="00BE6D2C">
      <w:pPr>
        <w:pStyle w:val="ListParagraph"/>
        <w:spacing w:line="480" w:lineRule="auto"/>
        <w:jc w:val="both"/>
        <w:rPr>
          <w:sz w:val="24"/>
          <w:szCs w:val="24"/>
        </w:rPr>
      </w:pPr>
    </w:p>
    <w:p w14:paraId="1C08F99A" w14:textId="77777777" w:rsidR="00BE6D2C" w:rsidRPr="00F27C0E" w:rsidRDefault="00BE6D2C" w:rsidP="00BE6D2C">
      <w:pPr>
        <w:pStyle w:val="ListParagraph"/>
        <w:spacing w:line="480" w:lineRule="auto"/>
        <w:jc w:val="both"/>
        <w:rPr>
          <w:sz w:val="24"/>
          <w:szCs w:val="24"/>
        </w:rPr>
      </w:pPr>
    </w:p>
    <w:p w14:paraId="25A18A76" w14:textId="24DC9E75" w:rsidR="00FE1287" w:rsidRPr="00F27C0E" w:rsidRDefault="00266D97" w:rsidP="00BE6D2C">
      <w:pPr>
        <w:pStyle w:val="ListParagraph"/>
        <w:numPr>
          <w:ilvl w:val="0"/>
          <w:numId w:val="39"/>
        </w:numPr>
        <w:spacing w:line="480" w:lineRule="auto"/>
        <w:jc w:val="both"/>
        <w:rPr>
          <w:rFonts w:ascii="Times New Roman" w:hAnsi="Times New Roman" w:cs="Times New Roman"/>
          <w:sz w:val="24"/>
          <w:szCs w:val="24"/>
        </w:rPr>
      </w:pPr>
      <w:hyperlink r:id="rId62" w:history="1">
        <w:r w:rsidR="00C16950" w:rsidRPr="00F27C0E">
          <w:rPr>
            <w:rStyle w:val="Hyperlink"/>
            <w:rFonts w:ascii="Times New Roman" w:hAnsi="Times New Roman" w:cs="Times New Roman"/>
            <w:sz w:val="24"/>
            <w:szCs w:val="24"/>
          </w:rPr>
          <w:t>https://doi.org/10.23887/jear.v8i3.82030</w:t>
        </w:r>
      </w:hyperlink>
    </w:p>
    <w:p w14:paraId="00B68ADC" w14:textId="58BC0695" w:rsidR="00C16950" w:rsidRPr="00F27C0E" w:rsidRDefault="00C16950" w:rsidP="00C16950">
      <w:pPr>
        <w:pStyle w:val="ListParagraph"/>
        <w:spacing w:line="480" w:lineRule="auto"/>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40555B25" wp14:editId="02C825B3">
            <wp:extent cx="3967200" cy="2230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3).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975265" cy="2234914"/>
                    </a:xfrm>
                    <a:prstGeom prst="rect">
                      <a:avLst/>
                    </a:prstGeom>
                  </pic:spPr>
                </pic:pic>
              </a:graphicData>
            </a:graphic>
          </wp:inline>
        </w:drawing>
      </w:r>
    </w:p>
    <w:p w14:paraId="414990B5" w14:textId="05689D1D" w:rsidR="00FE1287" w:rsidRPr="00F27C0E" w:rsidRDefault="00266D97" w:rsidP="00B83A33">
      <w:pPr>
        <w:pStyle w:val="ListParagraph"/>
        <w:numPr>
          <w:ilvl w:val="0"/>
          <w:numId w:val="39"/>
        </w:numPr>
        <w:spacing w:line="480" w:lineRule="auto"/>
        <w:jc w:val="both"/>
        <w:rPr>
          <w:rFonts w:ascii="Times New Roman" w:hAnsi="Times New Roman" w:cs="Times New Roman"/>
          <w:sz w:val="24"/>
          <w:szCs w:val="24"/>
        </w:rPr>
      </w:pPr>
      <w:hyperlink r:id="rId64" w:history="1">
        <w:r w:rsidR="00B83A33" w:rsidRPr="00F27C0E">
          <w:rPr>
            <w:rStyle w:val="Hyperlink"/>
            <w:rFonts w:ascii="Times New Roman" w:hAnsi="Times New Roman" w:cs="Times New Roman"/>
            <w:sz w:val="24"/>
            <w:szCs w:val="24"/>
          </w:rPr>
          <w:t>https://ejournal.undiksha.ac.id/index.php/JJPBS/article/view/68740/27735</w:t>
        </w:r>
      </w:hyperlink>
    </w:p>
    <w:p w14:paraId="73A38A40" w14:textId="65129E95" w:rsidR="000814DC" w:rsidRPr="00F27C0E" w:rsidRDefault="00B83A33" w:rsidP="009B5C02">
      <w:pPr>
        <w:pStyle w:val="ListParagraph"/>
        <w:spacing w:line="480" w:lineRule="auto"/>
        <w:jc w:val="both"/>
        <w:rPr>
          <w:rFonts w:ascii="Times New Roman" w:hAnsi="Times New Roman" w:cs="Times New Roman"/>
          <w:sz w:val="24"/>
          <w:szCs w:val="24"/>
        </w:rPr>
      </w:pPr>
      <w:r w:rsidRPr="00F27C0E">
        <w:rPr>
          <w:rFonts w:ascii="Times New Roman" w:hAnsi="Times New Roman" w:cs="Times New Roman"/>
          <w:noProof/>
          <w:sz w:val="24"/>
          <w:szCs w:val="24"/>
          <w:lang w:val="en-US"/>
        </w:rPr>
        <w:drawing>
          <wp:inline distT="0" distB="0" distL="0" distR="0" wp14:anchorId="374EF429" wp14:editId="2D4748D6">
            <wp:extent cx="3931200" cy="221014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4).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936538" cy="2213142"/>
                    </a:xfrm>
                    <a:prstGeom prst="rect">
                      <a:avLst/>
                    </a:prstGeom>
                  </pic:spPr>
                </pic:pic>
              </a:graphicData>
            </a:graphic>
          </wp:inline>
        </w:drawing>
      </w:r>
    </w:p>
    <w:p w14:paraId="3E43926D" w14:textId="77777777" w:rsidR="00FE1287" w:rsidRDefault="00FE1287" w:rsidP="00864A90">
      <w:pPr>
        <w:spacing w:line="480" w:lineRule="auto"/>
        <w:jc w:val="both"/>
        <w:rPr>
          <w:rFonts w:ascii="Times New Roman" w:hAnsi="Times New Roman" w:cs="Times New Roman"/>
          <w:sz w:val="24"/>
          <w:szCs w:val="24"/>
        </w:rPr>
      </w:pPr>
    </w:p>
    <w:p w14:paraId="2D559279" w14:textId="77777777" w:rsidR="009B5C02" w:rsidRDefault="009B5C02" w:rsidP="00864A90">
      <w:pPr>
        <w:spacing w:line="480" w:lineRule="auto"/>
        <w:jc w:val="both"/>
        <w:rPr>
          <w:rFonts w:ascii="Times New Roman" w:hAnsi="Times New Roman" w:cs="Times New Roman"/>
          <w:sz w:val="24"/>
          <w:szCs w:val="24"/>
        </w:rPr>
      </w:pPr>
    </w:p>
    <w:p w14:paraId="3E8358FE" w14:textId="77777777" w:rsidR="009B5C02" w:rsidRDefault="009B5C02" w:rsidP="00864A90">
      <w:pPr>
        <w:spacing w:line="480" w:lineRule="auto"/>
        <w:jc w:val="both"/>
        <w:rPr>
          <w:rFonts w:ascii="Times New Roman" w:hAnsi="Times New Roman" w:cs="Times New Roman"/>
          <w:sz w:val="24"/>
          <w:szCs w:val="24"/>
        </w:rPr>
      </w:pPr>
    </w:p>
    <w:p w14:paraId="60CC2DEB" w14:textId="77777777" w:rsidR="009B5C02" w:rsidRDefault="009B5C02" w:rsidP="00864A90">
      <w:pPr>
        <w:spacing w:line="480" w:lineRule="auto"/>
        <w:jc w:val="both"/>
        <w:rPr>
          <w:rFonts w:ascii="Times New Roman" w:hAnsi="Times New Roman" w:cs="Times New Roman"/>
          <w:sz w:val="24"/>
          <w:szCs w:val="24"/>
        </w:rPr>
      </w:pPr>
    </w:p>
    <w:p w14:paraId="1E931D01" w14:textId="77777777" w:rsidR="009B5C02" w:rsidRDefault="009B5C02" w:rsidP="00864A90">
      <w:pPr>
        <w:spacing w:line="480" w:lineRule="auto"/>
        <w:jc w:val="both"/>
        <w:rPr>
          <w:rFonts w:ascii="Times New Roman" w:hAnsi="Times New Roman" w:cs="Times New Roman"/>
          <w:sz w:val="24"/>
          <w:szCs w:val="24"/>
        </w:rPr>
      </w:pPr>
    </w:p>
    <w:p w14:paraId="5305BE47" w14:textId="16EC0C81" w:rsidR="00CD26AF" w:rsidRDefault="00CD26AF" w:rsidP="000814DC">
      <w:pPr>
        <w:pStyle w:val="Heading2"/>
      </w:pPr>
      <w:bookmarkStart w:id="68" w:name="_Toc200839934"/>
      <w:r>
        <w:rPr>
          <w:noProof/>
          <w:lang w:val="en-US"/>
        </w:rPr>
        <w:drawing>
          <wp:anchor distT="0" distB="0" distL="114300" distR="114300" simplePos="0" relativeHeight="251660288" behindDoc="0" locked="0" layoutInCell="1" allowOverlap="1" wp14:anchorId="226AD811" wp14:editId="152329AA">
            <wp:simplePos x="0" y="0"/>
            <wp:positionH relativeFrom="column">
              <wp:posOffset>-181748</wp:posOffset>
            </wp:positionH>
            <wp:positionV relativeFrom="paragraph">
              <wp:posOffset>940832</wp:posOffset>
            </wp:positionV>
            <wp:extent cx="2580237" cy="3440316"/>
            <wp:effectExtent l="0" t="0" r="0" b="8255"/>
            <wp:wrapTopAndBottom/>
            <wp:docPr id="1915494003"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494003" name="Gambar 191549400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80237" cy="3440316"/>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59264" behindDoc="0" locked="0" layoutInCell="1" allowOverlap="1" wp14:anchorId="22F9B94F" wp14:editId="3703500F">
            <wp:simplePos x="0" y="0"/>
            <wp:positionH relativeFrom="column">
              <wp:posOffset>2162175</wp:posOffset>
            </wp:positionH>
            <wp:positionV relativeFrom="paragraph">
              <wp:posOffset>4841240</wp:posOffset>
            </wp:positionV>
            <wp:extent cx="2371725" cy="3162935"/>
            <wp:effectExtent l="0" t="0" r="9525" b="0"/>
            <wp:wrapTopAndBottom/>
            <wp:docPr id="103579685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796854" name="Gambar 103579685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371725" cy="3162935"/>
                    </a:xfrm>
                    <a:prstGeom prst="rect">
                      <a:avLst/>
                    </a:prstGeom>
                  </pic:spPr>
                </pic:pic>
              </a:graphicData>
            </a:graphic>
            <wp14:sizeRelH relativeFrom="margin">
              <wp14:pctWidth>0</wp14:pctWidth>
            </wp14:sizeRelH>
            <wp14:sizeRelV relativeFrom="margin">
              <wp14:pctHeight>0</wp14:pctHeight>
            </wp14:sizeRelV>
          </wp:anchor>
        </w:drawing>
      </w:r>
      <w:r w:rsidR="00BB79ED">
        <w:t xml:space="preserve">Lampiran B: </w:t>
      </w:r>
      <w:bookmarkEnd w:id="68"/>
      <w:r w:rsidR="009420F7">
        <w:t>Dokumentas</w:t>
      </w:r>
      <w:r w:rsidR="000E54A9">
        <w:t>i</w:t>
      </w:r>
    </w:p>
    <w:p w14:paraId="3ED2C604" w14:textId="77777777" w:rsidR="00CD26AF" w:rsidRDefault="00CD26AF" w:rsidP="000814DC">
      <w:pPr>
        <w:pStyle w:val="Heading2"/>
      </w:pPr>
    </w:p>
    <w:p w14:paraId="74FCA639" w14:textId="2507FF1D" w:rsidR="0084674C" w:rsidRPr="005B1450" w:rsidRDefault="002008DD" w:rsidP="000814DC">
      <w:pPr>
        <w:pStyle w:val="Heading2"/>
      </w:pPr>
      <w:r>
        <w:rPr>
          <w:noProof/>
          <w:lang w:val="en-US"/>
        </w:rPr>
        <w:drawing>
          <wp:inline distT="0" distB="0" distL="0" distR="0" wp14:anchorId="6DB84D14" wp14:editId="3E6024DF">
            <wp:extent cx="2564297" cy="3419061"/>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1.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568443" cy="3424589"/>
                    </a:xfrm>
                    <a:prstGeom prst="rect">
                      <a:avLst/>
                    </a:prstGeom>
                  </pic:spPr>
                </pic:pic>
              </a:graphicData>
            </a:graphic>
          </wp:inline>
        </w:drawing>
      </w:r>
      <w:r>
        <w:rPr>
          <w:noProof/>
          <w:lang w:val="en-US"/>
        </w:rPr>
        <w:drawing>
          <wp:inline distT="0" distB="0" distL="0" distR="0" wp14:anchorId="35D64620" wp14:editId="0D62CAB5">
            <wp:extent cx="2912883" cy="3374598"/>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2.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14344" cy="3376291"/>
                    </a:xfrm>
                    <a:prstGeom prst="rect">
                      <a:avLst/>
                    </a:prstGeom>
                  </pic:spPr>
                </pic:pic>
              </a:graphicData>
            </a:graphic>
          </wp:inline>
        </w:drawing>
      </w:r>
      <w:bookmarkStart w:id="69" w:name="_Toc200787404"/>
      <w:bookmarkStart w:id="70" w:name="_Toc200839935"/>
    </w:p>
    <w:p w14:paraId="7B0A536E" w14:textId="68C312F1" w:rsidR="008F31AF" w:rsidRDefault="002008DD" w:rsidP="004B4A5D">
      <w:pPr>
        <w:pStyle w:val="Heading1"/>
        <w:jc w:val="both"/>
        <w:rPr>
          <w:sz w:val="24"/>
        </w:rPr>
      </w:pPr>
      <w:r>
        <w:rPr>
          <w:noProof/>
          <w:sz w:val="24"/>
          <w:lang w:val="en-US"/>
        </w:rPr>
        <w:drawing>
          <wp:inline distT="0" distB="0" distL="0" distR="0" wp14:anchorId="5D5775D0" wp14:editId="471FF425">
            <wp:extent cx="2717597" cy="3623463"/>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lll3.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721399" cy="3628532"/>
                    </a:xfrm>
                    <a:prstGeom prst="rect">
                      <a:avLst/>
                    </a:prstGeom>
                  </pic:spPr>
                </pic:pic>
              </a:graphicData>
            </a:graphic>
          </wp:inline>
        </w:drawing>
      </w:r>
      <w:bookmarkEnd w:id="69"/>
      <w:bookmarkEnd w:id="70"/>
    </w:p>
    <w:p w14:paraId="19620E79" w14:textId="77777777" w:rsidR="008F31AF" w:rsidRPr="008F31AF" w:rsidRDefault="008F31AF" w:rsidP="008F31AF"/>
    <w:p w14:paraId="51A8A04D" w14:textId="77777777" w:rsidR="008F31AF" w:rsidRPr="008F31AF" w:rsidRDefault="008F31AF" w:rsidP="008F31AF"/>
    <w:p w14:paraId="0C8D5C42" w14:textId="77777777" w:rsidR="008F31AF" w:rsidRPr="008F31AF" w:rsidRDefault="008F31AF" w:rsidP="008F31AF"/>
    <w:p w14:paraId="26A0E218" w14:textId="77777777" w:rsidR="008F31AF" w:rsidRPr="008F31AF" w:rsidRDefault="008F31AF" w:rsidP="008F31AF"/>
    <w:p w14:paraId="1650885F" w14:textId="77777777" w:rsidR="008F31AF" w:rsidRPr="008F31AF" w:rsidRDefault="008F31AF" w:rsidP="008F31AF"/>
    <w:p w14:paraId="65FE4C3C" w14:textId="77777777" w:rsidR="008F31AF" w:rsidRPr="008F31AF" w:rsidRDefault="008F31AF" w:rsidP="008F31AF"/>
    <w:p w14:paraId="3908ABC3" w14:textId="77777777" w:rsidR="008F31AF" w:rsidRPr="008F31AF" w:rsidRDefault="008F31AF" w:rsidP="008F31AF"/>
    <w:p w14:paraId="7CD21EBD" w14:textId="77777777" w:rsidR="008F31AF" w:rsidRPr="008F31AF" w:rsidRDefault="008F31AF" w:rsidP="008F31AF"/>
    <w:p w14:paraId="1F008216" w14:textId="77777777" w:rsidR="008F31AF" w:rsidRPr="008F31AF" w:rsidRDefault="008F31AF" w:rsidP="008F31AF"/>
    <w:p w14:paraId="0678D323" w14:textId="77777777" w:rsidR="008F31AF" w:rsidRPr="008F31AF" w:rsidRDefault="008F31AF" w:rsidP="008F31AF"/>
    <w:p w14:paraId="5296A28A" w14:textId="77777777" w:rsidR="008F31AF" w:rsidRPr="008F31AF" w:rsidRDefault="008F31AF" w:rsidP="008F31AF"/>
    <w:p w14:paraId="5B0D2D5A" w14:textId="77777777" w:rsidR="008F31AF" w:rsidRPr="008F31AF" w:rsidRDefault="008F31AF" w:rsidP="008F31AF"/>
    <w:p w14:paraId="1EBA898F" w14:textId="2391CE68" w:rsidR="008F31AF" w:rsidRDefault="008F31AF" w:rsidP="008F31AF"/>
    <w:p w14:paraId="2BA83729" w14:textId="005F5893" w:rsidR="008F31AF" w:rsidRDefault="008F31AF" w:rsidP="008F31AF">
      <w:pPr>
        <w:tabs>
          <w:tab w:val="left" w:pos="1095"/>
        </w:tabs>
      </w:pPr>
      <w:r>
        <w:tab/>
      </w:r>
      <w:r>
        <w:br w:type="page"/>
      </w:r>
    </w:p>
    <w:p w14:paraId="3CC93559" w14:textId="631EFCF3" w:rsidR="008F31AF" w:rsidRDefault="008F31AF" w:rsidP="008F31AF">
      <w:r>
        <w:rPr>
          <w:noProof/>
          <w:lang w:val="en-US"/>
        </w:rPr>
        <w:drawing>
          <wp:anchor distT="0" distB="0" distL="114300" distR="114300" simplePos="0" relativeHeight="251666432" behindDoc="0" locked="0" layoutInCell="1" allowOverlap="1" wp14:anchorId="6DB127CF" wp14:editId="3653BCFF">
            <wp:simplePos x="0" y="0"/>
            <wp:positionH relativeFrom="column">
              <wp:posOffset>-392430</wp:posOffset>
            </wp:positionH>
            <wp:positionV relativeFrom="paragraph">
              <wp:posOffset>-278130</wp:posOffset>
            </wp:positionV>
            <wp:extent cx="5941716" cy="7858125"/>
            <wp:effectExtent l="0" t="0" r="1905" b="0"/>
            <wp:wrapNone/>
            <wp:docPr id="27" name="Picture 27" descr="C:\Users\berkah-3\AppData\Local\Temp\Rar$DIa2628.20256\CamScanner 01-10-2025 17.09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erkah-3\AppData\Local\Temp\Rar$DIa2628.20256\CamScanner 01-10-2025 17.09_4.jpg"/>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2282" b="3539"/>
                    <a:stretch/>
                  </pic:blipFill>
                  <pic:spPr bwMode="auto">
                    <a:xfrm>
                      <a:off x="0" y="0"/>
                      <a:ext cx="5941716" cy="7858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0E107D76" w14:textId="77777777" w:rsidR="008F31AF" w:rsidRDefault="008F31AF" w:rsidP="008F31AF">
      <w:r>
        <w:rPr>
          <w:noProof/>
          <w:lang w:val="en-US"/>
        </w:rPr>
        <w:drawing>
          <wp:anchor distT="0" distB="0" distL="114300" distR="114300" simplePos="0" relativeHeight="251667456" behindDoc="0" locked="0" layoutInCell="1" allowOverlap="1" wp14:anchorId="031FCF2C" wp14:editId="495F29E6">
            <wp:simplePos x="0" y="0"/>
            <wp:positionH relativeFrom="column">
              <wp:posOffset>45719</wp:posOffset>
            </wp:positionH>
            <wp:positionV relativeFrom="paragraph">
              <wp:posOffset>-68581</wp:posOffset>
            </wp:positionV>
            <wp:extent cx="5266771" cy="8258175"/>
            <wp:effectExtent l="0" t="0" r="0" b="0"/>
            <wp:wrapNone/>
            <wp:docPr id="28" name="Picture 28" descr="C:\Users\berkah-3\AppData\Local\Temp\Rar$DIa2628.22592\CamScanner 01-10-2025 17.09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berkah-3\AppData\Local\Temp\Rar$DIa2628.22592\CamScanner 01-10-2025 17.09_5.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67749" cy="8259709"/>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29A9E173" w14:textId="77777777" w:rsidR="008F31AF" w:rsidRDefault="008F31AF" w:rsidP="008F31AF">
      <w:r>
        <w:rPr>
          <w:noProof/>
          <w:lang w:val="en-US"/>
        </w:rPr>
        <w:drawing>
          <wp:anchor distT="0" distB="0" distL="114300" distR="114300" simplePos="0" relativeHeight="251668480" behindDoc="0" locked="0" layoutInCell="1" allowOverlap="1" wp14:anchorId="2F966077" wp14:editId="36FF7D63">
            <wp:simplePos x="0" y="0"/>
            <wp:positionH relativeFrom="column">
              <wp:posOffset>123825</wp:posOffset>
            </wp:positionH>
            <wp:positionV relativeFrom="paragraph">
              <wp:posOffset>-676275</wp:posOffset>
            </wp:positionV>
            <wp:extent cx="5943600" cy="9191625"/>
            <wp:effectExtent l="0" t="0" r="0" b="9525"/>
            <wp:wrapNone/>
            <wp:docPr id="29" name="Picture 29" descr="C:\Users\berkah-3\AppData\Local\Temp\Rar$DIa2628.24527\CamScanner 01-10-2025 17.09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berkah-3\AppData\Local\Temp\Rar$DIa2628.24527\CamScanner 01-10-2025 17.09_6.jpg"/>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1272" b="4275"/>
                    <a:stretch/>
                  </pic:blipFill>
                  <pic:spPr bwMode="auto">
                    <a:xfrm>
                      <a:off x="0" y="0"/>
                      <a:ext cx="5943600" cy="91916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753ABA7D" w14:textId="77777777" w:rsidR="008F31AF" w:rsidRDefault="008F31AF" w:rsidP="008F31AF">
      <w:r>
        <w:rPr>
          <w:noProof/>
          <w:lang w:val="en-US"/>
        </w:rPr>
        <w:drawing>
          <wp:anchor distT="0" distB="0" distL="114300" distR="114300" simplePos="0" relativeHeight="251669504" behindDoc="0" locked="0" layoutInCell="1" allowOverlap="1" wp14:anchorId="027A15BC" wp14:editId="20A08DD0">
            <wp:simplePos x="0" y="0"/>
            <wp:positionH relativeFrom="column">
              <wp:posOffset>66675</wp:posOffset>
            </wp:positionH>
            <wp:positionV relativeFrom="paragraph">
              <wp:posOffset>-352425</wp:posOffset>
            </wp:positionV>
            <wp:extent cx="5943600" cy="9401175"/>
            <wp:effectExtent l="0" t="0" r="0" b="9525"/>
            <wp:wrapNone/>
            <wp:docPr id="30" name="Picture 30" descr="C:\Users\berkah-3\AppData\Local\Temp\Rar$DIa2628.26725\CamScanner 01-10-2025 17.09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erkah-3\AppData\Local\Temp\Rar$DIa2628.26725\CamScanner 01-10-2025 17.09_7.jpg"/>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t="1430" b="4553"/>
                    <a:stretch/>
                  </pic:blipFill>
                  <pic:spPr bwMode="auto">
                    <a:xfrm>
                      <a:off x="0" y="0"/>
                      <a:ext cx="5943600" cy="9401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691132B6" w14:textId="77777777" w:rsidR="008F31AF" w:rsidRDefault="008F31AF" w:rsidP="008F31AF">
      <w:r>
        <w:rPr>
          <w:noProof/>
          <w:lang w:val="en-US"/>
        </w:rPr>
        <w:drawing>
          <wp:anchor distT="0" distB="0" distL="114300" distR="114300" simplePos="0" relativeHeight="251670528" behindDoc="0" locked="0" layoutInCell="1" allowOverlap="1" wp14:anchorId="4A6D271A" wp14:editId="5881E650">
            <wp:simplePos x="0" y="0"/>
            <wp:positionH relativeFrom="column">
              <wp:posOffset>66675</wp:posOffset>
            </wp:positionH>
            <wp:positionV relativeFrom="paragraph">
              <wp:posOffset>-95250</wp:posOffset>
            </wp:positionV>
            <wp:extent cx="5705475" cy="8029575"/>
            <wp:effectExtent l="0" t="0" r="9525" b="9525"/>
            <wp:wrapNone/>
            <wp:docPr id="31" name="Picture 31" descr="C:\Users\berkah-3\AppData\Local\Temp\Rar$DIa2628.29790\CamScanner 01-10-2025 17.09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berkah-3\AppData\Local\Temp\Rar$DIa2628.29790\CamScanner 01-10-2025 17.09_8.jpg"/>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1519" r="3975"/>
                    <a:stretch/>
                  </pic:blipFill>
                  <pic:spPr bwMode="auto">
                    <a:xfrm>
                      <a:off x="0" y="0"/>
                      <a:ext cx="5705475" cy="8029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53D36022" w14:textId="77777777" w:rsidR="008F31AF" w:rsidRDefault="008F31AF" w:rsidP="008F31AF">
      <w:r>
        <w:rPr>
          <w:noProof/>
          <w:lang w:val="en-US"/>
        </w:rPr>
        <w:drawing>
          <wp:anchor distT="0" distB="0" distL="114300" distR="114300" simplePos="0" relativeHeight="251671552" behindDoc="0" locked="0" layoutInCell="1" allowOverlap="1" wp14:anchorId="0A6D6B0D" wp14:editId="22B078FD">
            <wp:simplePos x="0" y="0"/>
            <wp:positionH relativeFrom="column">
              <wp:posOffset>104775</wp:posOffset>
            </wp:positionH>
            <wp:positionV relativeFrom="paragraph">
              <wp:posOffset>-438150</wp:posOffset>
            </wp:positionV>
            <wp:extent cx="5800725" cy="8362950"/>
            <wp:effectExtent l="0" t="0" r="9525" b="0"/>
            <wp:wrapNone/>
            <wp:docPr id="1035796832" name="Picture 1035796832" descr="C:\Users\berkah-3\AppData\Local\Temp\Rar$DIa2628.32047\CamScanner 01-10-2025 17.09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berkah-3\AppData\Local\Temp\Rar$DIa2628.32047\CamScanner 01-10-2025 17.09_9.jp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1015" r="2351"/>
                    <a:stretch/>
                  </pic:blipFill>
                  <pic:spPr bwMode="auto">
                    <a:xfrm>
                      <a:off x="0" y="0"/>
                      <a:ext cx="5800725" cy="8362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6F1BE765" w14:textId="77777777" w:rsidR="008F31AF" w:rsidRDefault="008F31AF" w:rsidP="008F31AF">
      <w:r>
        <w:rPr>
          <w:noProof/>
          <w:lang w:val="en-US"/>
        </w:rPr>
        <w:drawing>
          <wp:anchor distT="0" distB="0" distL="114300" distR="114300" simplePos="0" relativeHeight="251672576" behindDoc="0" locked="0" layoutInCell="1" allowOverlap="1" wp14:anchorId="671E3C47" wp14:editId="0DFB5CBE">
            <wp:simplePos x="0" y="0"/>
            <wp:positionH relativeFrom="column">
              <wp:posOffset>485775</wp:posOffset>
            </wp:positionH>
            <wp:positionV relativeFrom="paragraph">
              <wp:posOffset>8890</wp:posOffset>
            </wp:positionV>
            <wp:extent cx="5138982" cy="8334375"/>
            <wp:effectExtent l="0" t="0" r="5080" b="0"/>
            <wp:wrapNone/>
            <wp:docPr id="1035796833" name="Picture 1035796833" descr="C:\Users\berkah-3\AppData\Local\Temp\Rar$DIa2628.34247\CamScanner 01-10-2025 17.09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berkah-3\AppData\Local\Temp\Rar$DIa2628.34247\CamScanner 01-10-2025 17.09_10.jp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t="2692"/>
                    <a:stretch/>
                  </pic:blipFill>
                  <pic:spPr bwMode="auto">
                    <a:xfrm>
                      <a:off x="0" y="0"/>
                      <a:ext cx="5138982" cy="8334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1C88EEE0" w14:textId="77777777" w:rsidR="008F31AF" w:rsidRDefault="008F31AF" w:rsidP="008F31AF">
      <w:r>
        <w:rPr>
          <w:noProof/>
          <w:lang w:val="en-US"/>
        </w:rPr>
        <w:drawing>
          <wp:anchor distT="0" distB="0" distL="114300" distR="114300" simplePos="0" relativeHeight="251673600" behindDoc="0" locked="0" layoutInCell="1" allowOverlap="1" wp14:anchorId="7F219C8B" wp14:editId="477F7130">
            <wp:simplePos x="0" y="0"/>
            <wp:positionH relativeFrom="column">
              <wp:posOffset>114300</wp:posOffset>
            </wp:positionH>
            <wp:positionV relativeFrom="paragraph">
              <wp:posOffset>-352425</wp:posOffset>
            </wp:positionV>
            <wp:extent cx="5943600" cy="8455660"/>
            <wp:effectExtent l="0" t="0" r="0" b="2540"/>
            <wp:wrapNone/>
            <wp:docPr id="1035796834" name="Picture 1035796834" descr="C:\Users\berkah-3\AppData\Local\Temp\Rar$DIa2628.36777\CamScanner 01-10-2025 17.09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berkah-3\AppData\Local\Temp\Rar$DIa2628.36777\CamScanner 01-10-2025 17.09_11.jpg"/>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t="2108"/>
                    <a:stretch/>
                  </pic:blipFill>
                  <pic:spPr bwMode="auto">
                    <a:xfrm>
                      <a:off x="0" y="0"/>
                      <a:ext cx="5943600" cy="84556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4C40D17B" w14:textId="64A0C497" w:rsidR="008F31AF" w:rsidRPr="0093103D" w:rsidRDefault="00F55C7B" w:rsidP="008F31AF">
      <w:r>
        <w:rPr>
          <w:noProof/>
          <w:lang w:val="en-US"/>
        </w:rPr>
        <mc:AlternateContent>
          <mc:Choice Requires="wpg">
            <w:drawing>
              <wp:anchor distT="0" distB="0" distL="114300" distR="114300" simplePos="0" relativeHeight="251676672" behindDoc="0" locked="0" layoutInCell="1" allowOverlap="1" wp14:anchorId="06A2D044" wp14:editId="2A180FEB">
                <wp:simplePos x="0" y="0"/>
                <wp:positionH relativeFrom="column">
                  <wp:posOffset>-249555</wp:posOffset>
                </wp:positionH>
                <wp:positionV relativeFrom="paragraph">
                  <wp:posOffset>-497205</wp:posOffset>
                </wp:positionV>
                <wp:extent cx="5695950" cy="8791575"/>
                <wp:effectExtent l="0" t="0" r="0" b="9525"/>
                <wp:wrapNone/>
                <wp:docPr id="1035796839" name="Group 1035796839"/>
                <wp:cNvGraphicFramePr/>
                <a:graphic xmlns:a="http://schemas.openxmlformats.org/drawingml/2006/main">
                  <a:graphicData uri="http://schemas.microsoft.com/office/word/2010/wordprocessingGroup">
                    <wpg:wgp>
                      <wpg:cNvGrpSpPr/>
                      <wpg:grpSpPr>
                        <a:xfrm>
                          <a:off x="0" y="0"/>
                          <a:ext cx="5695950" cy="8791575"/>
                          <a:chOff x="0" y="0"/>
                          <a:chExt cx="5695950" cy="8791575"/>
                        </a:xfrm>
                      </wpg:grpSpPr>
                      <pic:pic xmlns:pic="http://schemas.openxmlformats.org/drawingml/2006/picture">
                        <pic:nvPicPr>
                          <pic:cNvPr id="1035796835" name="Picture 1035796835" descr="C:\Users\berkah-3\AppData\Local\Temp\Rar$DIa2628.38954\CamScanner 01-10-2025 17.09_12.jpg"/>
                          <pic:cNvPicPr>
                            <a:picLocks noChangeAspect="1"/>
                          </pic:cNvPicPr>
                        </pic:nvPicPr>
                        <pic:blipFill rotWithShape="1">
                          <a:blip r:embed="rId79" cstate="print">
                            <a:extLst>
                              <a:ext uri="{28A0092B-C50C-407E-A947-70E740481C1C}">
                                <a14:useLocalDpi xmlns:a14="http://schemas.microsoft.com/office/drawing/2010/main" val="0"/>
                              </a:ext>
                            </a:extLst>
                          </a:blip>
                          <a:srcRect l="962" t="5041" r="3170"/>
                          <a:stretch/>
                        </pic:blipFill>
                        <pic:spPr bwMode="auto">
                          <a:xfrm>
                            <a:off x="0" y="0"/>
                            <a:ext cx="5695950" cy="87915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35796837" name="Picture 1035796837" descr="D:\FOTO JILID LUX\30 PRIYO BUDI SANTOSO SINAGA 211214015.JPG"/>
                          <pic:cNvPicPr>
                            <a:picLocks noChangeAspect="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4514850" y="1000125"/>
                            <a:ext cx="847725" cy="1133475"/>
                          </a:xfrm>
                          <a:prstGeom prst="rect">
                            <a:avLst/>
                          </a:prstGeom>
                          <a:noFill/>
                          <a:ln>
                            <a:noFill/>
                          </a:ln>
                        </pic:spPr>
                      </pic:pic>
                      <pic:pic xmlns:pic="http://schemas.openxmlformats.org/drawingml/2006/picture">
                        <pic:nvPicPr>
                          <pic:cNvPr id="1035796836" name="Picture 1035796836" descr="C:\Users\berkah-3\Pictures\f85f62a0-ed5a-4461-af7c-77f61d1f85c6.jpg"/>
                          <pic:cNvPicPr>
                            <a:picLocks noChangeAspect="1"/>
                          </pic:cNvPicPr>
                        </pic:nvPicPr>
                        <pic:blipFill rotWithShape="1">
                          <a:blip r:embed="rId81" cstate="print">
                            <a:clrChange>
                              <a:clrFrom>
                                <a:srgbClr val="FFFFFF"/>
                              </a:clrFrom>
                              <a:clrTo>
                                <a:srgbClr val="FFFFFF">
                                  <a:alpha val="0"/>
                                </a:srgbClr>
                              </a:clrTo>
                            </a:clrChange>
                            <a:biLevel thresh="75000"/>
                            <a:extLst>
                              <a:ext uri="{BEBA8EAE-BF5A-486C-A8C5-ECC9F3942E4B}">
                                <a14:imgProps xmlns:a14="http://schemas.microsoft.com/office/drawing/2010/main">
                                  <a14:imgLayer r:embed="rId82">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l="23594" t="54444" r="43194" b="20819"/>
                          <a:stretch/>
                        </pic:blipFill>
                        <pic:spPr bwMode="auto">
                          <a:xfrm>
                            <a:off x="3505200" y="6515100"/>
                            <a:ext cx="600075" cy="60007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4E545EEA" id="Group 1035796839" o:spid="_x0000_s1026" style="position:absolute;margin-left:-19.65pt;margin-top:-39.15pt;width:448.5pt;height:692.25pt;z-index:251676672" coordsize="56959,879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9/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pIAooopgFFF&#10;FABRRRQAUUUUAFFFFABRRRQAUUUUAFFFFABRRRQAUUUUAFFFFABRRRQAUUUUAFFFFABRRRQAUUUU&#10;AFFFFABRRRQAUUUUAFFFFABRRRQAUUUUAFFFFABRRRQAUUUUAFFFFABRRRQACiiiktgCiiim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2VBLAwQKAAAA&#10;AAAAACEAL8GwhTIxAAAyMQAAFQAAAGRycy9tZWRpYS9pbWFnZTIuanBlZ//Y/+AAEEpGSUYAAQEB&#10;ANwA3AAA/9sAQwACAQECAQECAgICAgICAgMFAwMDAwMGBAQDBQcGBwcHBgcHCAkLCQgICggHBwoN&#10;CgoLDAwMDAcJDg8NDA4LDAwM/9sAQwECAgIDAwMGAwMGDAgHCAwMDAwMDAwMDAwMDAwMDAwMDAwM&#10;DAwMDAwMDAwMDAwMDAwMDAwMDAwMDAwMDAwMDAwM/8AAEQgBEQDM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mTqWjIxkd6fSSDdGwwDx0o&#10;Azrq7EkZIBwBluPu5xX4f/tG3MMv7TPiG9htp4Zrm6kjkLAN/wAtmUDC8AgJnkA4NfuDeMsbEAbZ&#10;GxnHccV+GHx/8S2d9+0l4qe2S4ge81Oa8EEkpcSO0xjaQMcMEPl5Clcc8E19xwJ8eJfkj858QGr4&#10;debJXhjt2CiJ3jAG0ksCTjnOOOuT+NFX5Nm0RvtjkjJ3DnHtjHX60V9xZH5vKjG+rP3B0gn7DASr&#10;KdgyG5YVaT7oqpo+0adAEVlUAABuTirafdFfiM17x/RNL4ELRRRUmo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Gecd6jmADBvmyfl46UAUNSV&#10;Y5BtVmZ8ZPpzX4VfHm7sp/2kdeNpbpayyXsrBDhzOrSyKrD+6Btbr0PXHAr91dUaOJY8swJYYxkd&#10;6/DL9ozR49O/as8STW0kIt5ppY4kQoSgad3IJU93Y8dsYr7vgKKc8Tfsj844/Svh3fW7JLO+j062&#10;VYleUMSSXBJ6/Sin296beMRTxMGT0JHOTmivr5VHc/PZp3Z+5+mMGsYQF2gADHWrKfdFVdGIbToS&#10;Om0VaT7or8Xm/eaP6EpP3ULRRRUmo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R3hIgJBwR0+t&#10;SVHeIXgYDgjke1JjR/N//wAFp7aEft4+K5L2KaeWWUFIxFjyo9qgfebBBO7lQASD3oq3/wAF49Ls&#10;NR/bg1NzflAqsoCIjyLgjgkk/L3AAGNzetFf0PklaX1CjaP2Ufh+YunHFVIyeqb6H7Mf8E9Zlvf2&#10;cPB8UbOoh0uFImdi0hQKMb8gYIGBX03ZODGBuZiPWvlX/gnTLO37MfhIyTx3SQ2sapKN2boBdu4k&#10;89cn3H0r6n0yHyrVCTlsc85HWvw7Nv40vX8z9lwsUo3RZoooryjq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2bBiYE4BFOpsgBXBAINJruNHwj/wVl0e3m8Y&#10;eEJZnUlre5AUx7yMNFz7Zz+lFdt/wUx0ZbjW/CUiW7yM0V1uZZNveHj7wor3MJX5aMUedWhebZ4d&#10;/wAG4ly11/wTE+GyzK0UcdpcQrHkEIY7yZCc984yR2z71+kdkga3jZcBR2x1r82v+Dcqdbn/AIJw&#10;/DyDESXMdpOAoXy/lNzKR8h6ADAz32g96/Si0Ki3QA5A4/WlnumKmvN/8A0wa9y5LRRRXinYFFFF&#10;ABRRRQAUUUUAFFFFABRRRQAUUUUAIy7iO2DmloooAKKKKACiiigAooooAKKKKACig5xxjNAzjnGa&#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Mgd&#10;SKKAPzY/4N6zYQfsCfDuOAOjvo3nHfKGkVXlkdS+35QWBJwOmQO1fpDZBUhUAbSecZJNfnX/AMG/&#10;tpIn7A3wxaSO0ikOkxxzpHE0OFX5V+VicnA6/wAWWPFfopZxr5QZSSD04xXsZ019YlY5sN8JNRRR&#10;XjnSFFFFABRRRQAUUUUAFFFBOBk8CgAooDA9DmigAooooAKKKKACiiigAooooAKRs8Y9aWigBrEr&#10;g4JBOMU6iigAooooAKKKKAEZtpHPWlB4HekdN5BzjFKBgAelABmimPCXkVtxBXpT6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GsoJ5D&#10;UU6igD84v+DelYrv/gnd8NPOtooNQTS9rRJuKxkSOobOepAOR2ORX6NW+fLBOcdq/PD/AIIIsPDP&#10;/BPv4VafDOdQSLR0aaRY9q75HMjbcfe5PJ9c+tfofA++FWwwz6jBr1s5/wB4kc2G2H0UUV5J0hRR&#10;RQAUUUUAFFFFABRRRQAYx0GKCcdaCwBAJAJooAKKANowM0jEjoM0ALRQDke9FABRRTTIFcAk5Y4H&#10;FADqKKKACiig88etAADkZHSigDaMCigApkgcPlRuXHT1NPooAKKKKACijN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5796835" o:spid="_x0000_s1027" type="#_x0000_t75" style="position:absolute;width:56959;height:879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M6cbHAAAA4wAAAA8AAABkcnMvZG93bnJldi54bWxET0trwkAQvhf8D8sI3uqmSnykriJiqCdF&#10;LfQ67k6T0OxsyG41/fddQfA433sWq87W4kqtrxwreBsmIIi1MxUXCj7P+esMhA/IBmvHpOCPPKyW&#10;vZcFZsbd+EjXUyhEDGGfoYIyhCaT0uuSLPqha4gj9+1aiyGebSFNi7cYbms5SpKJtFhxbCixoU1J&#10;+uf0axXU+kvnxcdhOsrPuxS3er+9rPdKDfrd+h1EoC48xQ/3zsT5yTidziezcQr3nyIAcvkP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JM6cbHAAAA4wAAAA8AAAAAAAAAAAAA&#10;AAAAnwIAAGRycy9kb3ducmV2LnhtbFBLBQYAAAAABAAEAPcAAACTAwAAAAA=&#10;">
                  <v:imagedata r:id="rId83" o:title="CamScanner 01-10-2025 17.09_12" croptop="3304f" cropleft="630f" cropright="2077f"/>
                  <v:path arrowok="t"/>
                </v:shape>
                <v:shape id="Picture 1035796837" o:spid="_x0000_s1028" type="#_x0000_t75" style="position:absolute;left:45148;top:10001;width:8477;height:11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rfLTGAAAA4wAAAA8AAABkcnMvZG93bnJldi54bWxET0uLwjAQvi/4H8II3tZUZbVWo8jCiuBl&#10;6+s8NGNbbCalibX++42w4HG+9yzXnalES40rLSsYDSMQxJnVJecKTsefzxiE88gaK8uk4EkO1qve&#10;xxITbR+cUnvwuQgh7BJUUHhfJ1K6rCCDbmhr4sBdbWPQh7PJpW7wEcJNJcdRNJUGSw4NBdb0XVB2&#10;O9yNgl0qn6nfX07ZzbS/960clbE5KzXod5sFCE+df4v/3Tsd5keTr9l8Gk9m8PopACB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Ct8tMYAAADjAAAADwAAAAAAAAAAAAAA&#10;AACfAgAAZHJzL2Rvd25yZXYueG1sUEsFBgAAAAAEAAQA9wAAAJIDAAAAAA==&#10;">
                  <v:imagedata r:id="rId84" o:title="30 PRIYO BUDI SANTOSO SINAGA 211214015"/>
                  <v:path arrowok="t"/>
                </v:shape>
                <v:shape id="Picture 1035796836" o:spid="_x0000_s1029" type="#_x0000_t75" style="position:absolute;left:35052;top:65151;width:6000;height:6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FHtqnKAAAA4wAAAA8AAABkcnMvZG93bnJldi54bWxET19rwjAQfx/4HcIJexkzdWWdVqOMgWzs&#10;QbAOoW9nc6bF5lKaqN23XwaDPd7v/y3Xg23FlXrfOFYwnSQgiCunGzYKvvabxxkIH5A1to5JwTd5&#10;WK9Gd0vMtbvxjq5FMCKGsM9RQR1Cl0vpq5os+onriCN3cr3FEM/eSN3jLYbbVj4lSSYtNhwbauzo&#10;rabqXFysgr05PVw23bbclcXhcHyffpq0RKXux8PrAkSgIfyL/9wfOs5P0ueXeTZLM/j9KQIgVz8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LFHtqnKAAAA4wAAAA8AAAAAAAAA&#10;AAAAAAAAnwIAAGRycy9kb3ducmV2LnhtbFBLBQYAAAAABAAEAPcAAACWAwAAAAA=&#10;">
                  <v:imagedata r:id="rId85" o:title="f85f62a0-ed5a-4461-af7c-77f61d1f85c6" croptop="35680f" cropbottom="13644f" cropleft="15463f" cropright="28308f" chromakey="white" grayscale="t" bilevel="t"/>
                  <v:path arrowok="t"/>
                </v:shape>
              </v:group>
            </w:pict>
          </mc:Fallback>
        </mc:AlternateContent>
      </w:r>
      <w:r w:rsidRPr="00F55C7B">
        <w:rPr>
          <w:noProof/>
          <w:lang w:val="en-US"/>
        </w:rPr>
        <w:t xml:space="preserve"> </w:t>
      </w:r>
    </w:p>
    <w:p w14:paraId="64D5C04A" w14:textId="0FB52DCC" w:rsidR="00AA4820" w:rsidRPr="008F31AF" w:rsidRDefault="00AA4820" w:rsidP="008F31AF">
      <w:pPr>
        <w:tabs>
          <w:tab w:val="left" w:pos="1095"/>
        </w:tabs>
      </w:pPr>
    </w:p>
    <w:sectPr w:rsidR="00AA4820" w:rsidRPr="008F31AF" w:rsidSect="00AF7389">
      <w:headerReference w:type="even" r:id="rId86"/>
      <w:headerReference w:type="default" r:id="rId87"/>
      <w:footerReference w:type="default" r:id="rId88"/>
      <w:headerReference w:type="first" r:id="rId89"/>
      <w:pgSz w:w="11907" w:h="16839"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9F8EB9" w14:textId="77777777" w:rsidR="00A6255E" w:rsidRDefault="00A6255E" w:rsidP="00B937E5">
      <w:pPr>
        <w:spacing w:after="0" w:line="240" w:lineRule="auto"/>
      </w:pPr>
      <w:r>
        <w:separator/>
      </w:r>
    </w:p>
  </w:endnote>
  <w:endnote w:type="continuationSeparator" w:id="0">
    <w:p w14:paraId="0C84EA8D" w14:textId="77777777" w:rsidR="00A6255E" w:rsidRDefault="00A6255E" w:rsidP="00B937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4DAEB9" w14:textId="77777777" w:rsidR="005C486A" w:rsidRDefault="005C486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945734926"/>
      <w:docPartObj>
        <w:docPartGallery w:val="Page Numbers (Bottom of Page)"/>
        <w:docPartUnique/>
      </w:docPartObj>
    </w:sdtPr>
    <w:sdtEndPr>
      <w:rPr>
        <w:noProof/>
      </w:rPr>
    </w:sdtEndPr>
    <w:sdtContent>
      <w:p w14:paraId="03941091" w14:textId="71B3293D" w:rsidR="00E12CA3" w:rsidRPr="00E428DD" w:rsidRDefault="00E12CA3">
        <w:pPr>
          <w:pStyle w:val="Footer"/>
          <w:jc w:val="center"/>
          <w:rPr>
            <w:rFonts w:ascii="Times New Roman" w:hAnsi="Times New Roman" w:cs="Times New Roman"/>
          </w:rPr>
        </w:pPr>
        <w:r w:rsidRPr="00E428DD">
          <w:rPr>
            <w:rFonts w:ascii="Times New Roman" w:hAnsi="Times New Roman" w:cs="Times New Roman"/>
          </w:rPr>
          <w:fldChar w:fldCharType="begin"/>
        </w:r>
        <w:r w:rsidRPr="00E428DD">
          <w:rPr>
            <w:rFonts w:ascii="Times New Roman" w:hAnsi="Times New Roman" w:cs="Times New Roman"/>
          </w:rPr>
          <w:instrText xml:space="preserve"> PAGE   \* MERGEFORMAT </w:instrText>
        </w:r>
        <w:r w:rsidRPr="00E428DD">
          <w:rPr>
            <w:rFonts w:ascii="Times New Roman" w:hAnsi="Times New Roman" w:cs="Times New Roman"/>
          </w:rPr>
          <w:fldChar w:fldCharType="separate"/>
        </w:r>
        <w:r w:rsidR="00266D97">
          <w:rPr>
            <w:rFonts w:ascii="Times New Roman" w:hAnsi="Times New Roman" w:cs="Times New Roman"/>
            <w:noProof/>
          </w:rPr>
          <w:t>ii</w:t>
        </w:r>
        <w:r w:rsidRPr="00E428DD">
          <w:rPr>
            <w:rFonts w:ascii="Times New Roman" w:hAnsi="Times New Roman" w:cs="Times New Roman"/>
            <w:noProof/>
          </w:rPr>
          <w:fldChar w:fldCharType="end"/>
        </w:r>
      </w:p>
    </w:sdtContent>
  </w:sdt>
  <w:p w14:paraId="3CBB5B63" w14:textId="77777777" w:rsidR="00E12CA3" w:rsidRPr="00E428DD" w:rsidRDefault="00E12CA3">
    <w:pPr>
      <w:pStyle w:val="Footer"/>
      <w:rPr>
        <w:rFonts w:ascii="Times New Roman" w:hAnsi="Times New Roman" w:cs="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0B6F68" w14:textId="3A8ED6C3" w:rsidR="00E12CA3" w:rsidRDefault="00E12CA3">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038885"/>
      <w:docPartObj>
        <w:docPartGallery w:val="Page Numbers (Bottom of Page)"/>
        <w:docPartUnique/>
      </w:docPartObj>
    </w:sdtPr>
    <w:sdtEndPr>
      <w:rPr>
        <w:rFonts w:ascii="Times New Roman" w:hAnsi="Times New Roman" w:cs="Times New Roman"/>
        <w:noProof/>
        <w:sz w:val="24"/>
      </w:rPr>
    </w:sdtEndPr>
    <w:sdtContent>
      <w:p w14:paraId="38653CC6" w14:textId="3BD0F20E" w:rsidR="00E12CA3" w:rsidRPr="00924DB0" w:rsidRDefault="00E12CA3">
        <w:pPr>
          <w:pStyle w:val="Footer"/>
          <w:jc w:val="center"/>
          <w:rPr>
            <w:rFonts w:ascii="Times New Roman" w:hAnsi="Times New Roman" w:cs="Times New Roman"/>
            <w:sz w:val="24"/>
          </w:rPr>
        </w:pPr>
        <w:r w:rsidRPr="00924DB0">
          <w:rPr>
            <w:rFonts w:ascii="Times New Roman" w:hAnsi="Times New Roman" w:cs="Times New Roman"/>
            <w:sz w:val="24"/>
          </w:rPr>
          <w:fldChar w:fldCharType="begin"/>
        </w:r>
        <w:r w:rsidRPr="00924DB0">
          <w:rPr>
            <w:rFonts w:ascii="Times New Roman" w:hAnsi="Times New Roman" w:cs="Times New Roman"/>
            <w:sz w:val="24"/>
          </w:rPr>
          <w:instrText xml:space="preserve"> PAGE   \* MERGEFORMAT </w:instrText>
        </w:r>
        <w:r w:rsidRPr="00924DB0">
          <w:rPr>
            <w:rFonts w:ascii="Times New Roman" w:hAnsi="Times New Roman" w:cs="Times New Roman"/>
            <w:sz w:val="24"/>
          </w:rPr>
          <w:fldChar w:fldCharType="separate"/>
        </w:r>
        <w:r w:rsidR="00266D97">
          <w:rPr>
            <w:rFonts w:ascii="Times New Roman" w:hAnsi="Times New Roman" w:cs="Times New Roman"/>
            <w:noProof/>
            <w:sz w:val="24"/>
          </w:rPr>
          <w:t>vii</w:t>
        </w:r>
        <w:r w:rsidRPr="00924DB0">
          <w:rPr>
            <w:rFonts w:ascii="Times New Roman" w:hAnsi="Times New Roman" w:cs="Times New Roman"/>
            <w:noProof/>
            <w:sz w:val="24"/>
          </w:rPr>
          <w:fldChar w:fldCharType="end"/>
        </w:r>
      </w:p>
    </w:sdtContent>
  </w:sdt>
  <w:p w14:paraId="7261F6AC" w14:textId="23108126" w:rsidR="00E12CA3" w:rsidRPr="00B14027" w:rsidRDefault="00E12CA3" w:rsidP="007377F0">
    <w:pPr>
      <w:pStyle w:val="Footer"/>
      <w:rPr>
        <w:rFonts w:ascii="Times New Roman" w:hAnsi="Times New Roman" w:cs="Times New Roman"/>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959615963"/>
      <w:docPartObj>
        <w:docPartGallery w:val="Page Numbers (Bottom of Page)"/>
        <w:docPartUnique/>
      </w:docPartObj>
    </w:sdtPr>
    <w:sdtEndPr>
      <w:rPr>
        <w:noProof/>
      </w:rPr>
    </w:sdtEndPr>
    <w:sdtContent>
      <w:p w14:paraId="0AAA70C1" w14:textId="77777777" w:rsidR="00E12CA3" w:rsidRPr="00E428DD" w:rsidRDefault="00E12CA3">
        <w:pPr>
          <w:pStyle w:val="Footer"/>
          <w:jc w:val="center"/>
          <w:rPr>
            <w:rFonts w:ascii="Times New Roman" w:hAnsi="Times New Roman" w:cs="Times New Roman"/>
          </w:rPr>
        </w:pPr>
        <w:r w:rsidRPr="00E428DD">
          <w:rPr>
            <w:rFonts w:ascii="Times New Roman" w:hAnsi="Times New Roman" w:cs="Times New Roman"/>
          </w:rPr>
          <w:fldChar w:fldCharType="begin"/>
        </w:r>
        <w:r w:rsidRPr="00E428DD">
          <w:rPr>
            <w:rFonts w:ascii="Times New Roman" w:hAnsi="Times New Roman" w:cs="Times New Roman"/>
          </w:rPr>
          <w:instrText xml:space="preserve"> PAGE   \* MERGEFORMAT </w:instrText>
        </w:r>
        <w:r w:rsidRPr="00E428DD">
          <w:rPr>
            <w:rFonts w:ascii="Times New Roman" w:hAnsi="Times New Roman" w:cs="Times New Roman"/>
          </w:rPr>
          <w:fldChar w:fldCharType="separate"/>
        </w:r>
        <w:r w:rsidR="00266D97">
          <w:rPr>
            <w:rFonts w:ascii="Times New Roman" w:hAnsi="Times New Roman" w:cs="Times New Roman"/>
            <w:noProof/>
          </w:rPr>
          <w:t>i</w:t>
        </w:r>
        <w:r w:rsidRPr="00E428DD">
          <w:rPr>
            <w:rFonts w:ascii="Times New Roman" w:hAnsi="Times New Roman" w:cs="Times New Roman"/>
            <w:noProof/>
          </w:rPr>
          <w:fldChar w:fldCharType="end"/>
        </w:r>
      </w:p>
    </w:sdtContent>
  </w:sdt>
  <w:p w14:paraId="47B44ACB" w14:textId="77777777" w:rsidR="00E12CA3" w:rsidRPr="00E428DD" w:rsidRDefault="00E12CA3">
    <w:pPr>
      <w:pStyle w:val="Footer"/>
      <w:rPr>
        <w:rFonts w:ascii="Times New Roman" w:hAnsi="Times New Roman" w:cs="Times New Roman"/>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149181378"/>
      <w:docPartObj>
        <w:docPartGallery w:val="Page Numbers (Bottom of Page)"/>
        <w:docPartUnique/>
      </w:docPartObj>
    </w:sdtPr>
    <w:sdtEndPr>
      <w:rPr>
        <w:noProof/>
      </w:rPr>
    </w:sdtEndPr>
    <w:sdtContent>
      <w:p w14:paraId="794F9671" w14:textId="41F30482" w:rsidR="00E12CA3" w:rsidRPr="00B14027" w:rsidRDefault="00266D97" w:rsidP="00A978C6">
        <w:pPr>
          <w:pStyle w:val="Footer"/>
          <w:rPr>
            <w:rFonts w:ascii="Times New Roman" w:hAnsi="Times New Roman" w:cs="Times New Roman"/>
          </w:rP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00C4CA" w14:textId="77777777" w:rsidR="00A6255E" w:rsidRDefault="00A6255E" w:rsidP="00B937E5">
      <w:pPr>
        <w:spacing w:after="0" w:line="240" w:lineRule="auto"/>
      </w:pPr>
      <w:r>
        <w:separator/>
      </w:r>
    </w:p>
  </w:footnote>
  <w:footnote w:type="continuationSeparator" w:id="0">
    <w:p w14:paraId="5CEBFDBE" w14:textId="77777777" w:rsidR="00A6255E" w:rsidRDefault="00A6255E" w:rsidP="00B937E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67076" w14:textId="7600C11D" w:rsidR="00E12CA3" w:rsidRDefault="00266D97" w:rsidP="00B14027">
    <w:pPr>
      <w:pStyle w:val="Header"/>
      <w:framePr w:wrap="around" w:vAnchor="text" w:hAnchor="margin" w:xAlign="right" w:y="1"/>
      <w:rPr>
        <w:rStyle w:val="PageNumber"/>
      </w:rPr>
    </w:pPr>
    <w:r>
      <w:rPr>
        <w:noProof/>
        <w:lang w:val="en-US"/>
      </w:rPr>
      <w:pict w14:anchorId="15FD5E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24219" o:spid="_x0000_s2050"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r w:rsidR="00E12CA3">
      <w:rPr>
        <w:rStyle w:val="PageNumber"/>
      </w:rPr>
      <w:fldChar w:fldCharType="begin"/>
    </w:r>
    <w:r w:rsidR="00E12CA3">
      <w:rPr>
        <w:rStyle w:val="PageNumber"/>
      </w:rPr>
      <w:instrText xml:space="preserve">PAGE  </w:instrText>
    </w:r>
    <w:r w:rsidR="00E12CA3">
      <w:rPr>
        <w:rStyle w:val="PageNumber"/>
      </w:rPr>
      <w:fldChar w:fldCharType="end"/>
    </w:r>
  </w:p>
  <w:p w14:paraId="7C6E3D66" w14:textId="77777777" w:rsidR="00E12CA3" w:rsidRDefault="00E12CA3" w:rsidP="00E428DD">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ECB06D" w14:textId="34112E12" w:rsidR="00E12CA3" w:rsidRDefault="00266D97">
    <w:pPr>
      <w:pStyle w:val="Header"/>
      <w:jc w:val="right"/>
    </w:pPr>
    <w:r>
      <w:rPr>
        <w:noProof/>
        <w:lang w:val="en-US"/>
      </w:rPr>
      <w:pict w14:anchorId="12213B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24220" o:spid="_x0000_s2051" type="#_x0000_t75" style="position:absolute;left:0;text-align:left;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p w14:paraId="1E384401" w14:textId="77777777" w:rsidR="00E12CA3" w:rsidRPr="00E428DD" w:rsidRDefault="00E12CA3" w:rsidP="00E428DD">
    <w:pPr>
      <w:pStyle w:val="Header"/>
      <w:ind w:right="360"/>
      <w:rPr>
        <w:rFonts w:ascii="Times New Roman" w:hAnsi="Times New Roman" w:cs="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FCAA63" w14:textId="37216F68" w:rsidR="005C486A" w:rsidRDefault="00266D97">
    <w:pPr>
      <w:pStyle w:val="Header"/>
    </w:pPr>
    <w:r>
      <w:rPr>
        <w:noProof/>
        <w:lang w:val="en-US"/>
      </w:rPr>
      <w:pict w14:anchorId="18BBC1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24218" o:spid="_x0000_s2049"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337035" w14:textId="3F64777F" w:rsidR="005C486A" w:rsidRDefault="00266D97">
    <w:pPr>
      <w:pStyle w:val="Header"/>
    </w:pPr>
    <w:r>
      <w:rPr>
        <w:noProof/>
        <w:lang w:val="en-US"/>
      </w:rPr>
      <w:pict w14:anchorId="0C491F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24222" o:spid="_x0000_s2053"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C75957" w14:textId="3FBB1395" w:rsidR="005C486A" w:rsidRDefault="00266D97">
    <w:pPr>
      <w:pStyle w:val="Header"/>
    </w:pPr>
    <w:r>
      <w:rPr>
        <w:noProof/>
        <w:lang w:val="en-US"/>
      </w:rPr>
      <w:pict w14:anchorId="06EAFE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24223" o:spid="_x0000_s2054"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1A6D73" w14:textId="15E5A70D" w:rsidR="005C486A" w:rsidRDefault="00266D97">
    <w:pPr>
      <w:pStyle w:val="Header"/>
    </w:pPr>
    <w:r>
      <w:rPr>
        <w:noProof/>
        <w:lang w:val="en-US"/>
      </w:rPr>
      <w:pict w14:anchorId="264662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24221" o:spid="_x0000_s2052"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661199" w14:textId="0EBDF686" w:rsidR="005C486A" w:rsidRDefault="00266D97">
    <w:pPr>
      <w:pStyle w:val="Header"/>
    </w:pPr>
    <w:r>
      <w:rPr>
        <w:noProof/>
        <w:lang w:val="en-US"/>
      </w:rPr>
      <w:pict w14:anchorId="28A72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24225" o:spid="_x0000_s2056" type="#_x0000_t75" style="position:absolute;margin-left:0;margin-top:0;width:396.5pt;height:390.7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9189110"/>
      <w:docPartObj>
        <w:docPartGallery w:val="Page Numbers (Top of Page)"/>
        <w:docPartUnique/>
      </w:docPartObj>
    </w:sdtPr>
    <w:sdtEndPr>
      <w:rPr>
        <w:rFonts w:ascii="Times New Roman" w:hAnsi="Times New Roman" w:cs="Times New Roman"/>
        <w:noProof/>
        <w:sz w:val="24"/>
      </w:rPr>
    </w:sdtEndPr>
    <w:sdtContent>
      <w:p w14:paraId="0C3CADAD" w14:textId="33D7DD34" w:rsidR="00E12CA3" w:rsidRPr="00924DB0" w:rsidRDefault="00266D97">
        <w:pPr>
          <w:pStyle w:val="Header"/>
          <w:jc w:val="right"/>
          <w:rPr>
            <w:rFonts w:ascii="Times New Roman" w:hAnsi="Times New Roman" w:cs="Times New Roman"/>
            <w:sz w:val="24"/>
          </w:rPr>
        </w:pPr>
        <w:r>
          <w:rPr>
            <w:rFonts w:ascii="Times New Roman" w:hAnsi="Times New Roman" w:cs="Times New Roman"/>
            <w:noProof/>
            <w:sz w:val="24"/>
            <w:lang w:val="en-US"/>
          </w:rPr>
          <w:pict w14:anchorId="7B4DDE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24226" o:spid="_x0000_s2057" type="#_x0000_t75" style="position:absolute;left:0;text-align:left;margin-left:0;margin-top:0;width:396.5pt;height:390.7pt;z-index:-251650048;mso-position-horizontal:center;mso-position-horizontal-relative:margin;mso-position-vertical:center;mso-position-vertical-relative:margin" o:allowincell="f">
              <v:imagedata r:id="rId1" o:title="LOGO UMN" gain="19661f" blacklevel="22938f"/>
              <w10:wrap anchorx="margin" anchory="margin"/>
            </v:shape>
          </w:pict>
        </w:r>
        <w:r w:rsidR="00E12CA3" w:rsidRPr="00924DB0">
          <w:rPr>
            <w:rFonts w:ascii="Times New Roman" w:hAnsi="Times New Roman" w:cs="Times New Roman"/>
            <w:sz w:val="24"/>
          </w:rPr>
          <w:fldChar w:fldCharType="begin"/>
        </w:r>
        <w:r w:rsidR="00E12CA3" w:rsidRPr="00924DB0">
          <w:rPr>
            <w:rFonts w:ascii="Times New Roman" w:hAnsi="Times New Roman" w:cs="Times New Roman"/>
            <w:sz w:val="24"/>
          </w:rPr>
          <w:instrText xml:space="preserve"> PAGE   \* MERGEFORMAT </w:instrText>
        </w:r>
        <w:r w:rsidR="00E12CA3" w:rsidRPr="00924DB0">
          <w:rPr>
            <w:rFonts w:ascii="Times New Roman" w:hAnsi="Times New Roman" w:cs="Times New Roman"/>
            <w:sz w:val="24"/>
          </w:rPr>
          <w:fldChar w:fldCharType="separate"/>
        </w:r>
        <w:r>
          <w:rPr>
            <w:rFonts w:ascii="Times New Roman" w:hAnsi="Times New Roman" w:cs="Times New Roman"/>
            <w:noProof/>
            <w:sz w:val="24"/>
          </w:rPr>
          <w:t>11</w:t>
        </w:r>
        <w:r w:rsidR="00E12CA3" w:rsidRPr="00924DB0">
          <w:rPr>
            <w:rFonts w:ascii="Times New Roman" w:hAnsi="Times New Roman" w:cs="Times New Roman"/>
            <w:noProof/>
            <w:sz w:val="24"/>
          </w:rPr>
          <w:fldChar w:fldCharType="end"/>
        </w:r>
      </w:p>
    </w:sdtContent>
  </w:sdt>
  <w:p w14:paraId="21F1846D" w14:textId="77777777" w:rsidR="00E12CA3" w:rsidRPr="00E428DD" w:rsidRDefault="00E12CA3" w:rsidP="00E428DD">
    <w:pPr>
      <w:pStyle w:val="Header"/>
      <w:ind w:right="360"/>
      <w:rPr>
        <w:rFonts w:ascii="Times New Roman" w:hAnsi="Times New Roman" w:cs="Times New Roman"/>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3A4210" w14:textId="3605583A" w:rsidR="005C486A" w:rsidRDefault="00266D97">
    <w:pPr>
      <w:pStyle w:val="Header"/>
    </w:pPr>
    <w:r>
      <w:rPr>
        <w:noProof/>
        <w:lang w:val="en-US"/>
      </w:rPr>
      <w:pict w14:anchorId="061666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424224" o:spid="_x0000_s2055" type="#_x0000_t75" style="position:absolute;margin-left:0;margin-top:0;width:396.5pt;height:390.7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07C4C"/>
    <w:multiLevelType w:val="multilevel"/>
    <w:tmpl w:val="F43AD7E4"/>
    <w:lvl w:ilvl="0">
      <w:start w:val="1"/>
      <w:numFmt w:val="decimal"/>
      <w:lvlText w:val="%1."/>
      <w:lvlJc w:val="left"/>
      <w:pPr>
        <w:ind w:left="1500" w:hanging="360"/>
      </w:pPr>
      <w:rPr>
        <w:rFonts w:hint="default"/>
      </w:rPr>
    </w:lvl>
    <w:lvl w:ilvl="1">
      <w:start w:val="1"/>
      <w:numFmt w:val="decimal"/>
      <w:isLgl/>
      <w:lvlText w:val="%1.%2"/>
      <w:lvlJc w:val="left"/>
      <w:pPr>
        <w:ind w:left="1500" w:hanging="360"/>
      </w:pPr>
      <w:rPr>
        <w:rFonts w:hint="default"/>
      </w:rPr>
    </w:lvl>
    <w:lvl w:ilvl="2">
      <w:start w:val="1"/>
      <w:numFmt w:val="decimal"/>
      <w:isLgl/>
      <w:lvlText w:val="%1.%2.%3"/>
      <w:lvlJc w:val="left"/>
      <w:pPr>
        <w:ind w:left="186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220" w:hanging="1080"/>
      </w:pPr>
      <w:rPr>
        <w:rFonts w:hint="default"/>
      </w:rPr>
    </w:lvl>
    <w:lvl w:ilvl="5">
      <w:start w:val="1"/>
      <w:numFmt w:val="decimal"/>
      <w:isLgl/>
      <w:lvlText w:val="%1.%2.%3.%4.%5.%6"/>
      <w:lvlJc w:val="left"/>
      <w:pPr>
        <w:ind w:left="2220" w:hanging="1080"/>
      </w:pPr>
      <w:rPr>
        <w:rFonts w:hint="default"/>
      </w:rPr>
    </w:lvl>
    <w:lvl w:ilvl="6">
      <w:start w:val="1"/>
      <w:numFmt w:val="decimal"/>
      <w:isLgl/>
      <w:lvlText w:val="%1.%2.%3.%4.%5.%6.%7"/>
      <w:lvlJc w:val="left"/>
      <w:pPr>
        <w:ind w:left="2580" w:hanging="1440"/>
      </w:pPr>
      <w:rPr>
        <w:rFonts w:hint="default"/>
      </w:rPr>
    </w:lvl>
    <w:lvl w:ilvl="7">
      <w:start w:val="1"/>
      <w:numFmt w:val="decimal"/>
      <w:isLgl/>
      <w:lvlText w:val="%1.%2.%3.%4.%5.%6.%7.%8"/>
      <w:lvlJc w:val="left"/>
      <w:pPr>
        <w:ind w:left="2580" w:hanging="1440"/>
      </w:pPr>
      <w:rPr>
        <w:rFonts w:hint="default"/>
      </w:rPr>
    </w:lvl>
    <w:lvl w:ilvl="8">
      <w:start w:val="1"/>
      <w:numFmt w:val="decimal"/>
      <w:isLgl/>
      <w:lvlText w:val="%1.%2.%3.%4.%5.%6.%7.%8.%9"/>
      <w:lvlJc w:val="left"/>
      <w:pPr>
        <w:ind w:left="2940" w:hanging="1800"/>
      </w:pPr>
      <w:rPr>
        <w:rFonts w:hint="default"/>
      </w:rPr>
    </w:lvl>
  </w:abstractNum>
  <w:abstractNum w:abstractNumId="1">
    <w:nsid w:val="01CA44F2"/>
    <w:multiLevelType w:val="multilevel"/>
    <w:tmpl w:val="C05E76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Theme="minorHAnsi"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1CF168C"/>
    <w:multiLevelType w:val="hybridMultilevel"/>
    <w:tmpl w:val="CEF40A62"/>
    <w:lvl w:ilvl="0" w:tplc="0409000F">
      <w:start w:val="1"/>
      <w:numFmt w:val="decimal"/>
      <w:lvlText w:val="%1."/>
      <w:lvlJc w:val="left"/>
      <w:pPr>
        <w:ind w:left="720" w:hanging="360"/>
      </w:pPr>
    </w:lvl>
    <w:lvl w:ilvl="1" w:tplc="91C486D2">
      <w:start w:val="1"/>
      <w:numFmt w:val="decimal"/>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C01645"/>
    <w:multiLevelType w:val="hybridMultilevel"/>
    <w:tmpl w:val="527CB5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7480794"/>
    <w:multiLevelType w:val="hybridMultilevel"/>
    <w:tmpl w:val="E7CAC49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75275F7"/>
    <w:multiLevelType w:val="multilevel"/>
    <w:tmpl w:val="70EEECC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6">
    <w:nsid w:val="08E73D75"/>
    <w:multiLevelType w:val="multilevel"/>
    <w:tmpl w:val="F9ACD1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C4D1416"/>
    <w:multiLevelType w:val="multilevel"/>
    <w:tmpl w:val="1AA48430"/>
    <w:lvl w:ilvl="0">
      <w:start w:val="1"/>
      <w:numFmt w:val="decimal"/>
      <w:lvlText w:val="%1."/>
      <w:lvlJc w:val="left"/>
      <w:pPr>
        <w:ind w:left="1500" w:hanging="360"/>
      </w:pPr>
      <w:rPr>
        <w:rFonts w:hint="default"/>
      </w:rPr>
    </w:lvl>
    <w:lvl w:ilvl="1">
      <w:start w:val="1"/>
      <w:numFmt w:val="decimal"/>
      <w:isLgl/>
      <w:lvlText w:val="%1.%2"/>
      <w:lvlJc w:val="left"/>
      <w:pPr>
        <w:ind w:left="1680" w:hanging="540"/>
      </w:pPr>
      <w:rPr>
        <w:rFonts w:hint="default"/>
      </w:rPr>
    </w:lvl>
    <w:lvl w:ilvl="2">
      <w:start w:val="3"/>
      <w:numFmt w:val="decimal"/>
      <w:isLgl/>
      <w:lvlText w:val="%1.%2.%3"/>
      <w:lvlJc w:val="left"/>
      <w:pPr>
        <w:ind w:left="186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220" w:hanging="1080"/>
      </w:pPr>
      <w:rPr>
        <w:rFonts w:hint="default"/>
      </w:rPr>
    </w:lvl>
    <w:lvl w:ilvl="5">
      <w:start w:val="1"/>
      <w:numFmt w:val="decimal"/>
      <w:isLgl/>
      <w:lvlText w:val="%1.%2.%3.%4.%5.%6"/>
      <w:lvlJc w:val="left"/>
      <w:pPr>
        <w:ind w:left="2220" w:hanging="1080"/>
      </w:pPr>
      <w:rPr>
        <w:rFonts w:hint="default"/>
      </w:rPr>
    </w:lvl>
    <w:lvl w:ilvl="6">
      <w:start w:val="1"/>
      <w:numFmt w:val="decimal"/>
      <w:isLgl/>
      <w:lvlText w:val="%1.%2.%3.%4.%5.%6.%7"/>
      <w:lvlJc w:val="left"/>
      <w:pPr>
        <w:ind w:left="2580" w:hanging="1440"/>
      </w:pPr>
      <w:rPr>
        <w:rFonts w:hint="default"/>
      </w:rPr>
    </w:lvl>
    <w:lvl w:ilvl="7">
      <w:start w:val="1"/>
      <w:numFmt w:val="decimal"/>
      <w:isLgl/>
      <w:lvlText w:val="%1.%2.%3.%4.%5.%6.%7.%8"/>
      <w:lvlJc w:val="left"/>
      <w:pPr>
        <w:ind w:left="2580" w:hanging="1440"/>
      </w:pPr>
      <w:rPr>
        <w:rFonts w:hint="default"/>
      </w:rPr>
    </w:lvl>
    <w:lvl w:ilvl="8">
      <w:start w:val="1"/>
      <w:numFmt w:val="decimal"/>
      <w:isLgl/>
      <w:lvlText w:val="%1.%2.%3.%4.%5.%6.%7.%8.%9"/>
      <w:lvlJc w:val="left"/>
      <w:pPr>
        <w:ind w:left="2940" w:hanging="1800"/>
      </w:pPr>
      <w:rPr>
        <w:rFonts w:hint="default"/>
      </w:rPr>
    </w:lvl>
  </w:abstractNum>
  <w:abstractNum w:abstractNumId="8">
    <w:nsid w:val="15CD07A9"/>
    <w:multiLevelType w:val="hybridMultilevel"/>
    <w:tmpl w:val="0ABAD85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B0E2D44"/>
    <w:multiLevelType w:val="hybridMultilevel"/>
    <w:tmpl w:val="628E78AC"/>
    <w:lvl w:ilvl="0" w:tplc="DD32646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BFF2AEA"/>
    <w:multiLevelType w:val="hybridMultilevel"/>
    <w:tmpl w:val="AE6019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0190EFC"/>
    <w:multiLevelType w:val="multilevel"/>
    <w:tmpl w:val="2D36D2F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nsid w:val="216C769E"/>
    <w:multiLevelType w:val="hybridMultilevel"/>
    <w:tmpl w:val="AFD861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F4694F"/>
    <w:multiLevelType w:val="hybridMultilevel"/>
    <w:tmpl w:val="93189E0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10C464E"/>
    <w:multiLevelType w:val="hybridMultilevel"/>
    <w:tmpl w:val="6634343E"/>
    <w:lvl w:ilvl="0" w:tplc="AE687A9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32982DE3"/>
    <w:multiLevelType w:val="hybridMultilevel"/>
    <w:tmpl w:val="B85A0C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D860236"/>
    <w:multiLevelType w:val="multilevel"/>
    <w:tmpl w:val="C05E76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Theme="minorHAnsi"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3DFB11B0"/>
    <w:multiLevelType w:val="multilevel"/>
    <w:tmpl w:val="9034C61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8">
    <w:nsid w:val="3F4A3736"/>
    <w:multiLevelType w:val="hybridMultilevel"/>
    <w:tmpl w:val="941C9D9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F51544C"/>
    <w:multiLevelType w:val="hybridMultilevel"/>
    <w:tmpl w:val="634CEA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19071D7"/>
    <w:multiLevelType w:val="multilevel"/>
    <w:tmpl w:val="09904900"/>
    <w:lvl w:ilvl="0">
      <w:start w:val="1"/>
      <w:numFmt w:val="decimal"/>
      <w:lvlText w:val="%1."/>
      <w:lvlJc w:val="left"/>
      <w:pPr>
        <w:ind w:left="720" w:hanging="360"/>
      </w:pPr>
      <w:rPr>
        <w:rFonts w:ascii="Times New Roman" w:eastAsia="Times New Roman" w:hAnsi="Times New Roman" w:cs="Times New Roman"/>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1FF0BF0"/>
    <w:multiLevelType w:val="hybridMultilevel"/>
    <w:tmpl w:val="5B6E1416"/>
    <w:lvl w:ilvl="0" w:tplc="3F2E3BE6">
      <w:start w:val="1"/>
      <w:numFmt w:val="lowerLetter"/>
      <w:lvlText w:val="%1."/>
      <w:lvlJc w:val="left"/>
      <w:pPr>
        <w:ind w:left="1080" w:hanging="360"/>
      </w:pPr>
      <w:rPr>
        <w:rFonts w:ascii="Times New Roman" w:eastAsiaTheme="minorHAnsi" w:hAnsi="Times New Roman" w:cs="Times New Roman"/>
      </w:rPr>
    </w:lvl>
    <w:lvl w:ilvl="1" w:tplc="1728A3BC">
      <w:start w:val="1"/>
      <w:numFmt w:val="decimal"/>
      <w:lvlText w:val="%2."/>
      <w:lvlJc w:val="left"/>
      <w:pPr>
        <w:ind w:left="1845" w:hanging="405"/>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3543BD0"/>
    <w:multiLevelType w:val="hybridMultilevel"/>
    <w:tmpl w:val="B2C256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48A77109"/>
    <w:multiLevelType w:val="hybridMultilevel"/>
    <w:tmpl w:val="F69A0B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A393442"/>
    <w:multiLevelType w:val="hybridMultilevel"/>
    <w:tmpl w:val="0FFCA8E6"/>
    <w:lvl w:ilvl="0" w:tplc="8CB810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nsid w:val="4DD1192F"/>
    <w:multiLevelType w:val="hybridMultilevel"/>
    <w:tmpl w:val="E7E495C8"/>
    <w:lvl w:ilvl="0" w:tplc="EB105038">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E8C150F"/>
    <w:multiLevelType w:val="hybridMultilevel"/>
    <w:tmpl w:val="33EAE98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EC35EC3"/>
    <w:multiLevelType w:val="hybridMultilevel"/>
    <w:tmpl w:val="60AAF4E0"/>
    <w:lvl w:ilvl="0" w:tplc="892E2C2A">
      <w:start w:val="1"/>
      <w:numFmt w:val="decimal"/>
      <w:lvlText w:val="%1."/>
      <w:lvlJc w:val="left"/>
      <w:pPr>
        <w:ind w:left="164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
    <w:nsid w:val="5446560B"/>
    <w:multiLevelType w:val="hybridMultilevel"/>
    <w:tmpl w:val="79BC95E0"/>
    <w:lvl w:ilvl="0" w:tplc="04090019">
      <w:start w:val="1"/>
      <w:numFmt w:val="lowerLetter"/>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9">
    <w:nsid w:val="54F9129D"/>
    <w:multiLevelType w:val="hybridMultilevel"/>
    <w:tmpl w:val="BB1A7D28"/>
    <w:lvl w:ilvl="0" w:tplc="123498A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nsid w:val="591C4917"/>
    <w:multiLevelType w:val="hybridMultilevel"/>
    <w:tmpl w:val="3A24E642"/>
    <w:lvl w:ilvl="0" w:tplc="01B4B1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A94171C"/>
    <w:multiLevelType w:val="multilevel"/>
    <w:tmpl w:val="C05E76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Theme="minorHAnsi"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nsid w:val="5A9C662F"/>
    <w:multiLevelType w:val="hybridMultilevel"/>
    <w:tmpl w:val="91FE2A90"/>
    <w:lvl w:ilvl="0" w:tplc="A98ABD38">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nsid w:val="5C1F53FE"/>
    <w:multiLevelType w:val="hybridMultilevel"/>
    <w:tmpl w:val="06F67012"/>
    <w:lvl w:ilvl="0" w:tplc="D69E28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nsid w:val="60A57544"/>
    <w:multiLevelType w:val="hybridMultilevel"/>
    <w:tmpl w:val="6D80661A"/>
    <w:lvl w:ilvl="0" w:tplc="9FE49EB8">
      <w:start w:val="1"/>
      <w:numFmt w:val="decimal"/>
      <w:lvlText w:val="%1."/>
      <w:lvlJc w:val="left"/>
      <w:pPr>
        <w:ind w:left="1710" w:hanging="99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6CB35B46"/>
    <w:multiLevelType w:val="hybridMultilevel"/>
    <w:tmpl w:val="929C16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DE127BE"/>
    <w:multiLevelType w:val="hybridMultilevel"/>
    <w:tmpl w:val="B1047DC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6F427BCF"/>
    <w:multiLevelType w:val="hybridMultilevel"/>
    <w:tmpl w:val="61383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329360F"/>
    <w:multiLevelType w:val="hybridMultilevel"/>
    <w:tmpl w:val="9C364BD2"/>
    <w:lvl w:ilvl="0" w:tplc="3809000F">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738A5784"/>
    <w:multiLevelType w:val="multilevel"/>
    <w:tmpl w:val="760C344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nsid w:val="756E48D7"/>
    <w:multiLevelType w:val="hybridMultilevel"/>
    <w:tmpl w:val="E0C68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5D83103"/>
    <w:multiLevelType w:val="hybridMultilevel"/>
    <w:tmpl w:val="57D62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66833F1"/>
    <w:multiLevelType w:val="hybridMultilevel"/>
    <w:tmpl w:val="D2E07DC8"/>
    <w:lvl w:ilvl="0" w:tplc="892E2C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87C77DE"/>
    <w:multiLevelType w:val="hybridMultilevel"/>
    <w:tmpl w:val="E33868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A7B1958"/>
    <w:multiLevelType w:val="hybridMultilevel"/>
    <w:tmpl w:val="042C501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7A7D6F75"/>
    <w:multiLevelType w:val="hybridMultilevel"/>
    <w:tmpl w:val="32F43B4E"/>
    <w:lvl w:ilvl="0" w:tplc="70945C1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nsid w:val="7F373CA4"/>
    <w:multiLevelType w:val="hybridMultilevel"/>
    <w:tmpl w:val="2E2E00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6"/>
  </w:num>
  <w:num w:numId="3">
    <w:abstractNumId w:val="33"/>
  </w:num>
  <w:num w:numId="4">
    <w:abstractNumId w:val="10"/>
  </w:num>
  <w:num w:numId="5">
    <w:abstractNumId w:val="15"/>
  </w:num>
  <w:num w:numId="6">
    <w:abstractNumId w:val="26"/>
  </w:num>
  <w:num w:numId="7">
    <w:abstractNumId w:val="22"/>
  </w:num>
  <w:num w:numId="8">
    <w:abstractNumId w:val="36"/>
  </w:num>
  <w:num w:numId="9">
    <w:abstractNumId w:val="13"/>
  </w:num>
  <w:num w:numId="10">
    <w:abstractNumId w:val="18"/>
  </w:num>
  <w:num w:numId="11">
    <w:abstractNumId w:val="44"/>
  </w:num>
  <w:num w:numId="12">
    <w:abstractNumId w:val="4"/>
  </w:num>
  <w:num w:numId="13">
    <w:abstractNumId w:val="8"/>
  </w:num>
  <w:num w:numId="14">
    <w:abstractNumId w:val="19"/>
  </w:num>
  <w:num w:numId="15">
    <w:abstractNumId w:val="38"/>
  </w:num>
  <w:num w:numId="16">
    <w:abstractNumId w:val="39"/>
  </w:num>
  <w:num w:numId="17">
    <w:abstractNumId w:val="14"/>
  </w:num>
  <w:num w:numId="18">
    <w:abstractNumId w:val="23"/>
  </w:num>
  <w:num w:numId="19">
    <w:abstractNumId w:val="20"/>
  </w:num>
  <w:num w:numId="20">
    <w:abstractNumId w:val="6"/>
  </w:num>
  <w:num w:numId="21">
    <w:abstractNumId w:val="31"/>
  </w:num>
  <w:num w:numId="22">
    <w:abstractNumId w:val="1"/>
  </w:num>
  <w:num w:numId="23">
    <w:abstractNumId w:val="24"/>
  </w:num>
  <w:num w:numId="24">
    <w:abstractNumId w:val="29"/>
  </w:num>
  <w:num w:numId="25">
    <w:abstractNumId w:val="17"/>
  </w:num>
  <w:num w:numId="26">
    <w:abstractNumId w:val="45"/>
  </w:num>
  <w:num w:numId="27">
    <w:abstractNumId w:val="7"/>
  </w:num>
  <w:num w:numId="28">
    <w:abstractNumId w:val="0"/>
  </w:num>
  <w:num w:numId="29">
    <w:abstractNumId w:val="30"/>
  </w:num>
  <w:num w:numId="30">
    <w:abstractNumId w:val="40"/>
  </w:num>
  <w:num w:numId="31">
    <w:abstractNumId w:val="5"/>
  </w:num>
  <w:num w:numId="32">
    <w:abstractNumId w:val="34"/>
  </w:num>
  <w:num w:numId="33">
    <w:abstractNumId w:val="11"/>
  </w:num>
  <w:num w:numId="34">
    <w:abstractNumId w:val="21"/>
  </w:num>
  <w:num w:numId="35">
    <w:abstractNumId w:val="9"/>
  </w:num>
  <w:num w:numId="36">
    <w:abstractNumId w:val="32"/>
  </w:num>
  <w:num w:numId="37">
    <w:abstractNumId w:val="28"/>
  </w:num>
  <w:num w:numId="38">
    <w:abstractNumId w:val="41"/>
  </w:num>
  <w:num w:numId="39">
    <w:abstractNumId w:val="25"/>
  </w:num>
  <w:num w:numId="40">
    <w:abstractNumId w:val="37"/>
  </w:num>
  <w:num w:numId="41">
    <w:abstractNumId w:val="42"/>
  </w:num>
  <w:num w:numId="42">
    <w:abstractNumId w:val="27"/>
  </w:num>
  <w:num w:numId="43">
    <w:abstractNumId w:val="35"/>
  </w:num>
  <w:num w:numId="44">
    <w:abstractNumId w:val="12"/>
  </w:num>
  <w:num w:numId="45">
    <w:abstractNumId w:val="46"/>
  </w:num>
  <w:num w:numId="46">
    <w:abstractNumId w:val="2"/>
  </w:num>
  <w:num w:numId="47">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documentProtection w:edit="forms" w:formatting="1" w:enforcement="1" w:cryptProviderType="rsaAES" w:cryptAlgorithmClass="hash" w:cryptAlgorithmType="typeAny" w:cryptAlgorithmSid="14" w:cryptSpinCount="100000" w:hash="voFz0hJhYEXVUXWl/52egwcy3wzwnvYyRfXsCm4caPGGrxPn0V0m8+gyHCv9hp6rADb0ajGcif4qsTHIyfsjsw==" w:salt="JoQP5LFf6Xbecf417oHEew=="/>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37E5"/>
    <w:rsid w:val="00004BDF"/>
    <w:rsid w:val="000101E2"/>
    <w:rsid w:val="00013C9B"/>
    <w:rsid w:val="00015563"/>
    <w:rsid w:val="0001625B"/>
    <w:rsid w:val="00016450"/>
    <w:rsid w:val="00042F71"/>
    <w:rsid w:val="00044BAE"/>
    <w:rsid w:val="0005019D"/>
    <w:rsid w:val="0005057A"/>
    <w:rsid w:val="00057470"/>
    <w:rsid w:val="00061E8F"/>
    <w:rsid w:val="00066876"/>
    <w:rsid w:val="00066E2F"/>
    <w:rsid w:val="000672C0"/>
    <w:rsid w:val="000814DC"/>
    <w:rsid w:val="000A6EC8"/>
    <w:rsid w:val="000B64F3"/>
    <w:rsid w:val="000D2733"/>
    <w:rsid w:val="000D46D7"/>
    <w:rsid w:val="000D47CC"/>
    <w:rsid w:val="000D54D8"/>
    <w:rsid w:val="000E54A9"/>
    <w:rsid w:val="000F2FCE"/>
    <w:rsid w:val="000F5D81"/>
    <w:rsid w:val="001028BD"/>
    <w:rsid w:val="00102953"/>
    <w:rsid w:val="00110785"/>
    <w:rsid w:val="00112B80"/>
    <w:rsid w:val="00116537"/>
    <w:rsid w:val="00116C9A"/>
    <w:rsid w:val="001250BC"/>
    <w:rsid w:val="00125D86"/>
    <w:rsid w:val="00126BD4"/>
    <w:rsid w:val="00131881"/>
    <w:rsid w:val="00152C32"/>
    <w:rsid w:val="001638CB"/>
    <w:rsid w:val="00172506"/>
    <w:rsid w:val="001736D5"/>
    <w:rsid w:val="00187D95"/>
    <w:rsid w:val="001C2FFA"/>
    <w:rsid w:val="001C7AD2"/>
    <w:rsid w:val="001D2AF7"/>
    <w:rsid w:val="001D4D3E"/>
    <w:rsid w:val="001E709E"/>
    <w:rsid w:val="001F0DCE"/>
    <w:rsid w:val="001F7701"/>
    <w:rsid w:val="002008DD"/>
    <w:rsid w:val="00201EEF"/>
    <w:rsid w:val="00211E18"/>
    <w:rsid w:val="00213D0A"/>
    <w:rsid w:val="00221A0A"/>
    <w:rsid w:val="00223E3E"/>
    <w:rsid w:val="002273BF"/>
    <w:rsid w:val="002377CC"/>
    <w:rsid w:val="0025163E"/>
    <w:rsid w:val="00257B7C"/>
    <w:rsid w:val="002632D0"/>
    <w:rsid w:val="002635D3"/>
    <w:rsid w:val="00266D97"/>
    <w:rsid w:val="002741E3"/>
    <w:rsid w:val="00275A2A"/>
    <w:rsid w:val="0027702D"/>
    <w:rsid w:val="002822BE"/>
    <w:rsid w:val="00290C39"/>
    <w:rsid w:val="00291F54"/>
    <w:rsid w:val="002A024A"/>
    <w:rsid w:val="002A4303"/>
    <w:rsid w:val="002A6796"/>
    <w:rsid w:val="002C20E6"/>
    <w:rsid w:val="002C21B8"/>
    <w:rsid w:val="002C2D92"/>
    <w:rsid w:val="002C35AC"/>
    <w:rsid w:val="002D4B7A"/>
    <w:rsid w:val="002E0E96"/>
    <w:rsid w:val="002E2F42"/>
    <w:rsid w:val="002E40AE"/>
    <w:rsid w:val="00304B46"/>
    <w:rsid w:val="00305B0E"/>
    <w:rsid w:val="00305EEC"/>
    <w:rsid w:val="00320996"/>
    <w:rsid w:val="003363E9"/>
    <w:rsid w:val="00340929"/>
    <w:rsid w:val="003430B3"/>
    <w:rsid w:val="00356C20"/>
    <w:rsid w:val="0035723F"/>
    <w:rsid w:val="00374804"/>
    <w:rsid w:val="00382F0E"/>
    <w:rsid w:val="00387C64"/>
    <w:rsid w:val="00394219"/>
    <w:rsid w:val="00397770"/>
    <w:rsid w:val="003A01E0"/>
    <w:rsid w:val="003B5FA6"/>
    <w:rsid w:val="003C1556"/>
    <w:rsid w:val="003C54E6"/>
    <w:rsid w:val="003C6933"/>
    <w:rsid w:val="003D1D39"/>
    <w:rsid w:val="003E1111"/>
    <w:rsid w:val="003E20C9"/>
    <w:rsid w:val="003E5167"/>
    <w:rsid w:val="003F46FB"/>
    <w:rsid w:val="003F5352"/>
    <w:rsid w:val="00400FB4"/>
    <w:rsid w:val="00404D94"/>
    <w:rsid w:val="004121AB"/>
    <w:rsid w:val="0041539A"/>
    <w:rsid w:val="00416713"/>
    <w:rsid w:val="00422798"/>
    <w:rsid w:val="004301FD"/>
    <w:rsid w:val="00435EC5"/>
    <w:rsid w:val="00441A61"/>
    <w:rsid w:val="004432CA"/>
    <w:rsid w:val="00454250"/>
    <w:rsid w:val="004559B2"/>
    <w:rsid w:val="00473C2C"/>
    <w:rsid w:val="00476D29"/>
    <w:rsid w:val="0048663A"/>
    <w:rsid w:val="004878E0"/>
    <w:rsid w:val="004919A7"/>
    <w:rsid w:val="00495D56"/>
    <w:rsid w:val="004A62CF"/>
    <w:rsid w:val="004B4A5D"/>
    <w:rsid w:val="004B53E8"/>
    <w:rsid w:val="004D1BBD"/>
    <w:rsid w:val="004D2AA7"/>
    <w:rsid w:val="004D7C7D"/>
    <w:rsid w:val="004E00F5"/>
    <w:rsid w:val="005004D8"/>
    <w:rsid w:val="00504F11"/>
    <w:rsid w:val="00511B1D"/>
    <w:rsid w:val="005155B1"/>
    <w:rsid w:val="0051790E"/>
    <w:rsid w:val="005362B3"/>
    <w:rsid w:val="00544E6B"/>
    <w:rsid w:val="005506F4"/>
    <w:rsid w:val="00551AA2"/>
    <w:rsid w:val="00552D5A"/>
    <w:rsid w:val="005538F1"/>
    <w:rsid w:val="0056102E"/>
    <w:rsid w:val="00565F5C"/>
    <w:rsid w:val="00581538"/>
    <w:rsid w:val="00584D64"/>
    <w:rsid w:val="005874BD"/>
    <w:rsid w:val="0058772A"/>
    <w:rsid w:val="00595695"/>
    <w:rsid w:val="005964FC"/>
    <w:rsid w:val="005A11B9"/>
    <w:rsid w:val="005A3524"/>
    <w:rsid w:val="005A6109"/>
    <w:rsid w:val="005B1450"/>
    <w:rsid w:val="005C486A"/>
    <w:rsid w:val="005C5AF9"/>
    <w:rsid w:val="005D0760"/>
    <w:rsid w:val="005D0FE6"/>
    <w:rsid w:val="005D261D"/>
    <w:rsid w:val="005D41B1"/>
    <w:rsid w:val="005E4F9A"/>
    <w:rsid w:val="005F0C77"/>
    <w:rsid w:val="005F1783"/>
    <w:rsid w:val="005F2DBC"/>
    <w:rsid w:val="00600A60"/>
    <w:rsid w:val="006034FD"/>
    <w:rsid w:val="00604E2D"/>
    <w:rsid w:val="00606D85"/>
    <w:rsid w:val="00617E35"/>
    <w:rsid w:val="00623CEC"/>
    <w:rsid w:val="006312AB"/>
    <w:rsid w:val="00631B3A"/>
    <w:rsid w:val="00643E68"/>
    <w:rsid w:val="0065676E"/>
    <w:rsid w:val="0066203A"/>
    <w:rsid w:val="0066346D"/>
    <w:rsid w:val="006649D8"/>
    <w:rsid w:val="006775F2"/>
    <w:rsid w:val="006A4E63"/>
    <w:rsid w:val="006B5F95"/>
    <w:rsid w:val="006E11A2"/>
    <w:rsid w:val="006F75CF"/>
    <w:rsid w:val="00700762"/>
    <w:rsid w:val="00703538"/>
    <w:rsid w:val="00710BC7"/>
    <w:rsid w:val="00717F02"/>
    <w:rsid w:val="0072628E"/>
    <w:rsid w:val="00727C26"/>
    <w:rsid w:val="0073382E"/>
    <w:rsid w:val="00733CF4"/>
    <w:rsid w:val="00734802"/>
    <w:rsid w:val="00734E1F"/>
    <w:rsid w:val="007377F0"/>
    <w:rsid w:val="00754DAF"/>
    <w:rsid w:val="00760003"/>
    <w:rsid w:val="00762A9C"/>
    <w:rsid w:val="00777272"/>
    <w:rsid w:val="00780429"/>
    <w:rsid w:val="00782B41"/>
    <w:rsid w:val="007A2760"/>
    <w:rsid w:val="007A4BCD"/>
    <w:rsid w:val="007A6771"/>
    <w:rsid w:val="007B2B88"/>
    <w:rsid w:val="007C097E"/>
    <w:rsid w:val="007C18CC"/>
    <w:rsid w:val="007C289A"/>
    <w:rsid w:val="007C29DF"/>
    <w:rsid w:val="007C3778"/>
    <w:rsid w:val="007C5ADA"/>
    <w:rsid w:val="007D05B5"/>
    <w:rsid w:val="007D4EE3"/>
    <w:rsid w:val="007D5837"/>
    <w:rsid w:val="007D59E3"/>
    <w:rsid w:val="007D7696"/>
    <w:rsid w:val="00800410"/>
    <w:rsid w:val="00805B60"/>
    <w:rsid w:val="00810FB5"/>
    <w:rsid w:val="008120D5"/>
    <w:rsid w:val="00814599"/>
    <w:rsid w:val="00814F5E"/>
    <w:rsid w:val="00820ADC"/>
    <w:rsid w:val="00832CBD"/>
    <w:rsid w:val="0083465E"/>
    <w:rsid w:val="0084674C"/>
    <w:rsid w:val="00853B32"/>
    <w:rsid w:val="00864A90"/>
    <w:rsid w:val="00882DC0"/>
    <w:rsid w:val="00883069"/>
    <w:rsid w:val="008871E3"/>
    <w:rsid w:val="00891D62"/>
    <w:rsid w:val="008A6A64"/>
    <w:rsid w:val="008A6DEE"/>
    <w:rsid w:val="008B50AB"/>
    <w:rsid w:val="008C1444"/>
    <w:rsid w:val="008C4489"/>
    <w:rsid w:val="008C449C"/>
    <w:rsid w:val="008C58D9"/>
    <w:rsid w:val="008D5AF1"/>
    <w:rsid w:val="008D6683"/>
    <w:rsid w:val="008E0D6C"/>
    <w:rsid w:val="008F31AF"/>
    <w:rsid w:val="00906CC3"/>
    <w:rsid w:val="0091147F"/>
    <w:rsid w:val="009170B6"/>
    <w:rsid w:val="0092337F"/>
    <w:rsid w:val="00924DB0"/>
    <w:rsid w:val="009272D8"/>
    <w:rsid w:val="00931B05"/>
    <w:rsid w:val="00934777"/>
    <w:rsid w:val="00937DFA"/>
    <w:rsid w:val="009400A1"/>
    <w:rsid w:val="009420F7"/>
    <w:rsid w:val="00944CB0"/>
    <w:rsid w:val="00950365"/>
    <w:rsid w:val="00961FF8"/>
    <w:rsid w:val="00963E02"/>
    <w:rsid w:val="00975674"/>
    <w:rsid w:val="00977287"/>
    <w:rsid w:val="00987C0E"/>
    <w:rsid w:val="00996664"/>
    <w:rsid w:val="00997617"/>
    <w:rsid w:val="00997784"/>
    <w:rsid w:val="009B5C02"/>
    <w:rsid w:val="009C07BC"/>
    <w:rsid w:val="009C3341"/>
    <w:rsid w:val="009C6487"/>
    <w:rsid w:val="009C6F33"/>
    <w:rsid w:val="009D272C"/>
    <w:rsid w:val="009D7CA6"/>
    <w:rsid w:val="009E368A"/>
    <w:rsid w:val="009E3FB8"/>
    <w:rsid w:val="009F2EB9"/>
    <w:rsid w:val="009F56BA"/>
    <w:rsid w:val="00A00EAA"/>
    <w:rsid w:val="00A07142"/>
    <w:rsid w:val="00A078C4"/>
    <w:rsid w:val="00A125C3"/>
    <w:rsid w:val="00A1336B"/>
    <w:rsid w:val="00A177C0"/>
    <w:rsid w:val="00A24372"/>
    <w:rsid w:val="00A410C4"/>
    <w:rsid w:val="00A45D5A"/>
    <w:rsid w:val="00A61099"/>
    <w:rsid w:val="00A6255E"/>
    <w:rsid w:val="00A641A2"/>
    <w:rsid w:val="00A64CE7"/>
    <w:rsid w:val="00A73AEF"/>
    <w:rsid w:val="00A8453F"/>
    <w:rsid w:val="00A92708"/>
    <w:rsid w:val="00A94491"/>
    <w:rsid w:val="00A950BE"/>
    <w:rsid w:val="00A978C6"/>
    <w:rsid w:val="00A97DC1"/>
    <w:rsid w:val="00AA08DD"/>
    <w:rsid w:val="00AA1F44"/>
    <w:rsid w:val="00AA35D5"/>
    <w:rsid w:val="00AA3C14"/>
    <w:rsid w:val="00AA4820"/>
    <w:rsid w:val="00AA50E6"/>
    <w:rsid w:val="00AB3606"/>
    <w:rsid w:val="00AB7427"/>
    <w:rsid w:val="00AD23AA"/>
    <w:rsid w:val="00AD32CF"/>
    <w:rsid w:val="00AD32D0"/>
    <w:rsid w:val="00AE12E6"/>
    <w:rsid w:val="00AE2747"/>
    <w:rsid w:val="00AF53E8"/>
    <w:rsid w:val="00AF7389"/>
    <w:rsid w:val="00B07468"/>
    <w:rsid w:val="00B11825"/>
    <w:rsid w:val="00B11F5F"/>
    <w:rsid w:val="00B14027"/>
    <w:rsid w:val="00B37E46"/>
    <w:rsid w:val="00B411CC"/>
    <w:rsid w:val="00B47451"/>
    <w:rsid w:val="00B51AC0"/>
    <w:rsid w:val="00B52818"/>
    <w:rsid w:val="00B54C7B"/>
    <w:rsid w:val="00B551E9"/>
    <w:rsid w:val="00B619F5"/>
    <w:rsid w:val="00B72052"/>
    <w:rsid w:val="00B75153"/>
    <w:rsid w:val="00B838CC"/>
    <w:rsid w:val="00B83A33"/>
    <w:rsid w:val="00B83B27"/>
    <w:rsid w:val="00B90E86"/>
    <w:rsid w:val="00B937E5"/>
    <w:rsid w:val="00B94F50"/>
    <w:rsid w:val="00B96056"/>
    <w:rsid w:val="00BA0961"/>
    <w:rsid w:val="00BA0B99"/>
    <w:rsid w:val="00BA2E9B"/>
    <w:rsid w:val="00BA6DA9"/>
    <w:rsid w:val="00BA770C"/>
    <w:rsid w:val="00BB1B7F"/>
    <w:rsid w:val="00BB79ED"/>
    <w:rsid w:val="00BC6092"/>
    <w:rsid w:val="00BD24C1"/>
    <w:rsid w:val="00BD7CBB"/>
    <w:rsid w:val="00BD7F8F"/>
    <w:rsid w:val="00BE2884"/>
    <w:rsid w:val="00BE2B20"/>
    <w:rsid w:val="00BE6D2C"/>
    <w:rsid w:val="00BF318E"/>
    <w:rsid w:val="00C070A3"/>
    <w:rsid w:val="00C1665C"/>
    <w:rsid w:val="00C16950"/>
    <w:rsid w:val="00C20C6B"/>
    <w:rsid w:val="00C22315"/>
    <w:rsid w:val="00C2548C"/>
    <w:rsid w:val="00C345BE"/>
    <w:rsid w:val="00C41E47"/>
    <w:rsid w:val="00C57B26"/>
    <w:rsid w:val="00C61277"/>
    <w:rsid w:val="00C619CD"/>
    <w:rsid w:val="00C63C02"/>
    <w:rsid w:val="00C63CFB"/>
    <w:rsid w:val="00C678D3"/>
    <w:rsid w:val="00C7135F"/>
    <w:rsid w:val="00C7359E"/>
    <w:rsid w:val="00C80ECE"/>
    <w:rsid w:val="00C85AD0"/>
    <w:rsid w:val="00C938A0"/>
    <w:rsid w:val="00C94664"/>
    <w:rsid w:val="00C94B98"/>
    <w:rsid w:val="00C95604"/>
    <w:rsid w:val="00CA2DD2"/>
    <w:rsid w:val="00CB3866"/>
    <w:rsid w:val="00CB3E84"/>
    <w:rsid w:val="00CC5858"/>
    <w:rsid w:val="00CD26AF"/>
    <w:rsid w:val="00CD29C3"/>
    <w:rsid w:val="00CE36F3"/>
    <w:rsid w:val="00CE5C49"/>
    <w:rsid w:val="00CF394A"/>
    <w:rsid w:val="00D025E8"/>
    <w:rsid w:val="00D03F68"/>
    <w:rsid w:val="00D10BC8"/>
    <w:rsid w:val="00D137C3"/>
    <w:rsid w:val="00D16D08"/>
    <w:rsid w:val="00D207FB"/>
    <w:rsid w:val="00D237FD"/>
    <w:rsid w:val="00D43475"/>
    <w:rsid w:val="00D44BAE"/>
    <w:rsid w:val="00D454BF"/>
    <w:rsid w:val="00D63955"/>
    <w:rsid w:val="00D7501C"/>
    <w:rsid w:val="00D96905"/>
    <w:rsid w:val="00D970AA"/>
    <w:rsid w:val="00DB2DA5"/>
    <w:rsid w:val="00DC0CA6"/>
    <w:rsid w:val="00DC55EF"/>
    <w:rsid w:val="00DD2B97"/>
    <w:rsid w:val="00DD735B"/>
    <w:rsid w:val="00DF29F1"/>
    <w:rsid w:val="00E07A43"/>
    <w:rsid w:val="00E12CA3"/>
    <w:rsid w:val="00E14ECB"/>
    <w:rsid w:val="00E21164"/>
    <w:rsid w:val="00E251B4"/>
    <w:rsid w:val="00E25D68"/>
    <w:rsid w:val="00E26A98"/>
    <w:rsid w:val="00E37EAB"/>
    <w:rsid w:val="00E40617"/>
    <w:rsid w:val="00E42756"/>
    <w:rsid w:val="00E428DD"/>
    <w:rsid w:val="00E4564E"/>
    <w:rsid w:val="00E61702"/>
    <w:rsid w:val="00E81888"/>
    <w:rsid w:val="00E87D9B"/>
    <w:rsid w:val="00E91A4F"/>
    <w:rsid w:val="00E959AC"/>
    <w:rsid w:val="00EA19B5"/>
    <w:rsid w:val="00EA3CF2"/>
    <w:rsid w:val="00EA5CE1"/>
    <w:rsid w:val="00EA6C08"/>
    <w:rsid w:val="00EB4B3F"/>
    <w:rsid w:val="00ED2C45"/>
    <w:rsid w:val="00EE6227"/>
    <w:rsid w:val="00EF5196"/>
    <w:rsid w:val="00F121E0"/>
    <w:rsid w:val="00F126DD"/>
    <w:rsid w:val="00F129BC"/>
    <w:rsid w:val="00F163E7"/>
    <w:rsid w:val="00F20E59"/>
    <w:rsid w:val="00F22103"/>
    <w:rsid w:val="00F238B8"/>
    <w:rsid w:val="00F2484C"/>
    <w:rsid w:val="00F26BA4"/>
    <w:rsid w:val="00F27C0E"/>
    <w:rsid w:val="00F33420"/>
    <w:rsid w:val="00F34FA2"/>
    <w:rsid w:val="00F42DB9"/>
    <w:rsid w:val="00F5358C"/>
    <w:rsid w:val="00F55C7B"/>
    <w:rsid w:val="00F62E18"/>
    <w:rsid w:val="00F70F70"/>
    <w:rsid w:val="00F75DED"/>
    <w:rsid w:val="00F77196"/>
    <w:rsid w:val="00F80276"/>
    <w:rsid w:val="00F83641"/>
    <w:rsid w:val="00F95CF3"/>
    <w:rsid w:val="00F97EC1"/>
    <w:rsid w:val="00FA03C3"/>
    <w:rsid w:val="00FB4787"/>
    <w:rsid w:val="00FC102F"/>
    <w:rsid w:val="00FD020D"/>
    <w:rsid w:val="00FD1724"/>
    <w:rsid w:val="00FD49CC"/>
    <w:rsid w:val="00FD69EF"/>
    <w:rsid w:val="00FD6BC2"/>
    <w:rsid w:val="00FD6C57"/>
    <w:rsid w:val="00FD75B5"/>
    <w:rsid w:val="00FE1287"/>
    <w:rsid w:val="00FE1A38"/>
    <w:rsid w:val="00FE458A"/>
    <w:rsid w:val="00FF245C"/>
    <w:rsid w:val="00FF37B8"/>
    <w:rsid w:val="00FF6EA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5D71A4B0"/>
  <w15:docId w15:val="{91087726-A2D7-4C53-8234-8DBFC11EF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D2AF7"/>
    <w:pPr>
      <w:keepNext/>
      <w:keepLines/>
      <w:spacing w:after="0" w:line="480" w:lineRule="auto"/>
      <w:jc w:val="center"/>
      <w:outlineLvl w:val="0"/>
    </w:pPr>
    <w:rPr>
      <w:rFonts w:ascii="Times New Roman" w:eastAsiaTheme="majorEastAsia" w:hAnsi="Times New Roman" w:cs="Times New Roman"/>
      <w:b/>
      <w:bCs/>
      <w:sz w:val="28"/>
      <w:szCs w:val="24"/>
    </w:rPr>
  </w:style>
  <w:style w:type="paragraph" w:styleId="Heading2">
    <w:name w:val="heading 2"/>
    <w:basedOn w:val="Normal"/>
    <w:next w:val="Normal"/>
    <w:link w:val="Heading2Char"/>
    <w:uiPriority w:val="9"/>
    <w:unhideWhenUsed/>
    <w:qFormat/>
    <w:rsid w:val="00E428DD"/>
    <w:pPr>
      <w:spacing w:after="0" w:line="48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E428DD"/>
    <w:pPr>
      <w:keepNext/>
      <w:keepLines/>
      <w:spacing w:before="40" w:after="0" w:line="480" w:lineRule="auto"/>
      <w:outlineLvl w:val="2"/>
    </w:pPr>
    <w:rPr>
      <w:rFonts w:ascii="Times New Roman" w:eastAsiaTheme="majorEastAsia" w:hAnsi="Times New Roman" w:cs="Times New Roman"/>
      <w:b/>
      <w:bCs/>
      <w:sz w:val="24"/>
      <w:szCs w:val="24"/>
    </w:rPr>
  </w:style>
  <w:style w:type="paragraph" w:styleId="Heading4">
    <w:name w:val="heading 4"/>
    <w:basedOn w:val="Normal"/>
    <w:next w:val="Normal"/>
    <w:link w:val="Heading4Char"/>
    <w:uiPriority w:val="9"/>
    <w:unhideWhenUsed/>
    <w:qFormat/>
    <w:rsid w:val="00E428DD"/>
    <w:pPr>
      <w:keepNext/>
      <w:keepLines/>
      <w:spacing w:before="40" w:after="0" w:line="480" w:lineRule="auto"/>
      <w:outlineLvl w:val="3"/>
    </w:pPr>
    <w:rPr>
      <w:rFonts w:ascii="Times New Roman" w:eastAsiaTheme="majorEastAsia" w:hAnsi="Times New Roman" w:cs="Times New Roman"/>
      <w:b/>
      <w:bCs/>
    </w:rPr>
  </w:style>
  <w:style w:type="paragraph" w:styleId="Heading5">
    <w:name w:val="heading 5"/>
    <w:basedOn w:val="Normal"/>
    <w:next w:val="Normal"/>
    <w:link w:val="Heading5Char"/>
    <w:uiPriority w:val="9"/>
    <w:semiHidden/>
    <w:unhideWhenUsed/>
    <w:qFormat/>
    <w:rsid w:val="006A4E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37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37E5"/>
  </w:style>
  <w:style w:type="paragraph" w:styleId="Footer">
    <w:name w:val="footer"/>
    <w:basedOn w:val="Normal"/>
    <w:link w:val="FooterChar"/>
    <w:uiPriority w:val="99"/>
    <w:unhideWhenUsed/>
    <w:rsid w:val="00B937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37E5"/>
  </w:style>
  <w:style w:type="paragraph" w:styleId="ListParagraph">
    <w:name w:val="List Paragraph"/>
    <w:basedOn w:val="Normal"/>
    <w:uiPriority w:val="34"/>
    <w:qFormat/>
    <w:rsid w:val="002632D0"/>
    <w:pPr>
      <w:ind w:left="720"/>
      <w:contextualSpacing/>
    </w:pPr>
  </w:style>
  <w:style w:type="character" w:styleId="Emphasis">
    <w:name w:val="Emphasis"/>
    <w:basedOn w:val="DefaultParagraphFont"/>
    <w:uiPriority w:val="20"/>
    <w:qFormat/>
    <w:rsid w:val="00D16D08"/>
    <w:rPr>
      <w:i/>
      <w:iCs/>
    </w:rPr>
  </w:style>
  <w:style w:type="paragraph" w:styleId="NormalWeb">
    <w:name w:val="Normal (Web)"/>
    <w:basedOn w:val="Normal"/>
    <w:uiPriority w:val="99"/>
    <w:unhideWhenUsed/>
    <w:rsid w:val="00CE5C49"/>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Hyperlink">
    <w:name w:val="Hyperlink"/>
    <w:basedOn w:val="DefaultParagraphFont"/>
    <w:uiPriority w:val="99"/>
    <w:unhideWhenUsed/>
    <w:rsid w:val="00CE5C49"/>
    <w:rPr>
      <w:color w:val="0000FF"/>
      <w:u w:val="single"/>
    </w:rPr>
  </w:style>
  <w:style w:type="character" w:customStyle="1" w:styleId="styleswordwithsynonyms8m9z7">
    <w:name w:val="styles_wordwithsynonyms__8m9z7"/>
    <w:basedOn w:val="DefaultParagraphFont"/>
    <w:rsid w:val="002635D3"/>
  </w:style>
  <w:style w:type="character" w:customStyle="1" w:styleId="Heading1Char">
    <w:name w:val="Heading 1 Char"/>
    <w:basedOn w:val="DefaultParagraphFont"/>
    <w:link w:val="Heading1"/>
    <w:uiPriority w:val="9"/>
    <w:rsid w:val="001D2AF7"/>
    <w:rPr>
      <w:rFonts w:ascii="Times New Roman" w:eastAsiaTheme="majorEastAsia" w:hAnsi="Times New Roman" w:cs="Times New Roman"/>
      <w:b/>
      <w:bCs/>
      <w:sz w:val="28"/>
      <w:szCs w:val="24"/>
    </w:rPr>
  </w:style>
  <w:style w:type="character" w:customStyle="1" w:styleId="selectable-text">
    <w:name w:val="selectable-text"/>
    <w:basedOn w:val="DefaultParagraphFont"/>
    <w:rsid w:val="007D4EE3"/>
  </w:style>
  <w:style w:type="character" w:customStyle="1" w:styleId="text-secondary-500">
    <w:name w:val="text-secondary-500"/>
    <w:basedOn w:val="DefaultParagraphFont"/>
    <w:rsid w:val="00F34FA2"/>
  </w:style>
  <w:style w:type="paragraph" w:styleId="EndnoteText">
    <w:name w:val="endnote text"/>
    <w:basedOn w:val="Normal"/>
    <w:link w:val="EndnoteTextChar"/>
    <w:uiPriority w:val="99"/>
    <w:semiHidden/>
    <w:unhideWhenUsed/>
    <w:rsid w:val="007C18C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C18CC"/>
    <w:rPr>
      <w:sz w:val="20"/>
      <w:szCs w:val="20"/>
    </w:rPr>
  </w:style>
  <w:style w:type="character" w:styleId="EndnoteReference">
    <w:name w:val="endnote reference"/>
    <w:basedOn w:val="DefaultParagraphFont"/>
    <w:uiPriority w:val="99"/>
    <w:semiHidden/>
    <w:unhideWhenUsed/>
    <w:rsid w:val="007C18CC"/>
    <w:rPr>
      <w:vertAlign w:val="superscript"/>
    </w:rPr>
  </w:style>
  <w:style w:type="character" w:styleId="PlaceholderText">
    <w:name w:val="Placeholder Text"/>
    <w:basedOn w:val="DefaultParagraphFont"/>
    <w:uiPriority w:val="99"/>
    <w:semiHidden/>
    <w:rsid w:val="00340929"/>
    <w:rPr>
      <w:color w:val="666666"/>
    </w:rPr>
  </w:style>
  <w:style w:type="character" w:customStyle="1" w:styleId="Heading2Char">
    <w:name w:val="Heading 2 Char"/>
    <w:basedOn w:val="DefaultParagraphFont"/>
    <w:link w:val="Heading2"/>
    <w:uiPriority w:val="9"/>
    <w:rsid w:val="00E428DD"/>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E428DD"/>
    <w:rPr>
      <w:rFonts w:ascii="Times New Roman" w:eastAsiaTheme="majorEastAsia" w:hAnsi="Times New Roman" w:cs="Times New Roman"/>
      <w:b/>
      <w:bCs/>
      <w:sz w:val="24"/>
      <w:szCs w:val="24"/>
    </w:rPr>
  </w:style>
  <w:style w:type="paragraph" w:styleId="TOCHeading">
    <w:name w:val="TOC Heading"/>
    <w:basedOn w:val="Heading1"/>
    <w:next w:val="Normal"/>
    <w:uiPriority w:val="39"/>
    <w:unhideWhenUsed/>
    <w:qFormat/>
    <w:rsid w:val="00B37E46"/>
    <w:pPr>
      <w:outlineLvl w:val="9"/>
    </w:pPr>
    <w:rPr>
      <w:kern w:val="0"/>
      <w:lang w:val="en-US"/>
      <w14:ligatures w14:val="none"/>
    </w:rPr>
  </w:style>
  <w:style w:type="paragraph" w:styleId="TOC1">
    <w:name w:val="toc 1"/>
    <w:basedOn w:val="Normal"/>
    <w:next w:val="Normal"/>
    <w:autoRedefine/>
    <w:uiPriority w:val="39"/>
    <w:unhideWhenUsed/>
    <w:rsid w:val="00B52818"/>
    <w:pPr>
      <w:tabs>
        <w:tab w:val="right" w:leader="dot" w:pos="7927"/>
      </w:tabs>
      <w:spacing w:after="100" w:line="360" w:lineRule="auto"/>
    </w:pPr>
  </w:style>
  <w:style w:type="paragraph" w:styleId="TOC2">
    <w:name w:val="toc 2"/>
    <w:basedOn w:val="Normal"/>
    <w:next w:val="Normal"/>
    <w:autoRedefine/>
    <w:uiPriority w:val="39"/>
    <w:unhideWhenUsed/>
    <w:rsid w:val="009400A1"/>
    <w:pPr>
      <w:tabs>
        <w:tab w:val="right" w:leader="dot" w:pos="7927"/>
      </w:tabs>
      <w:spacing w:after="100" w:line="480" w:lineRule="auto"/>
      <w:ind w:left="220"/>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B37E46"/>
    <w:pPr>
      <w:spacing w:after="100"/>
      <w:ind w:left="440"/>
    </w:pPr>
  </w:style>
  <w:style w:type="paragraph" w:styleId="Bibliography">
    <w:name w:val="Bibliography"/>
    <w:basedOn w:val="Normal"/>
    <w:next w:val="Normal"/>
    <w:uiPriority w:val="37"/>
    <w:unhideWhenUsed/>
    <w:rsid w:val="00727C26"/>
  </w:style>
  <w:style w:type="paragraph" w:styleId="Caption">
    <w:name w:val="caption"/>
    <w:basedOn w:val="Normal"/>
    <w:next w:val="Normal"/>
    <w:uiPriority w:val="35"/>
    <w:unhideWhenUsed/>
    <w:qFormat/>
    <w:rsid w:val="00C63C02"/>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F0C77"/>
    <w:pPr>
      <w:spacing w:after="0"/>
    </w:pPr>
  </w:style>
  <w:style w:type="paragraph" w:styleId="BalloonText">
    <w:name w:val="Balloon Text"/>
    <w:basedOn w:val="Normal"/>
    <w:link w:val="BalloonTextChar"/>
    <w:uiPriority w:val="99"/>
    <w:semiHidden/>
    <w:unhideWhenUsed/>
    <w:rsid w:val="005179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790E"/>
    <w:rPr>
      <w:rFonts w:ascii="Segoe UI" w:hAnsi="Segoe UI" w:cs="Segoe UI"/>
      <w:sz w:val="18"/>
      <w:szCs w:val="18"/>
    </w:rPr>
  </w:style>
  <w:style w:type="character" w:customStyle="1" w:styleId="Heading4Char">
    <w:name w:val="Heading 4 Char"/>
    <w:basedOn w:val="DefaultParagraphFont"/>
    <w:link w:val="Heading4"/>
    <w:uiPriority w:val="9"/>
    <w:rsid w:val="00E428DD"/>
    <w:rPr>
      <w:rFonts w:ascii="Times New Roman" w:eastAsiaTheme="majorEastAsia" w:hAnsi="Times New Roman" w:cs="Times New Roman"/>
      <w:b/>
      <w:bCs/>
    </w:rPr>
  </w:style>
  <w:style w:type="character" w:customStyle="1" w:styleId="Heading5Char">
    <w:name w:val="Heading 5 Char"/>
    <w:basedOn w:val="DefaultParagraphFont"/>
    <w:link w:val="Heading5"/>
    <w:uiPriority w:val="9"/>
    <w:semiHidden/>
    <w:rsid w:val="006A4E63"/>
    <w:rPr>
      <w:rFonts w:asciiTheme="majorHAnsi" w:eastAsiaTheme="majorEastAsia" w:hAnsiTheme="majorHAnsi" w:cstheme="majorBidi"/>
      <w:color w:val="2F5496" w:themeColor="accent1" w:themeShade="BF"/>
    </w:rPr>
  </w:style>
  <w:style w:type="paragraph" w:styleId="TOC4">
    <w:name w:val="toc 4"/>
    <w:basedOn w:val="Normal"/>
    <w:next w:val="Normal"/>
    <w:autoRedefine/>
    <w:uiPriority w:val="39"/>
    <w:unhideWhenUsed/>
    <w:rsid w:val="00996664"/>
    <w:pPr>
      <w:spacing w:after="100"/>
      <w:ind w:left="660"/>
    </w:pPr>
  </w:style>
  <w:style w:type="character" w:styleId="PageNumber">
    <w:name w:val="page number"/>
    <w:basedOn w:val="DefaultParagraphFont"/>
    <w:uiPriority w:val="99"/>
    <w:semiHidden/>
    <w:unhideWhenUsed/>
    <w:rsid w:val="00E428DD"/>
  </w:style>
  <w:style w:type="table" w:styleId="TableGrid">
    <w:name w:val="Table Grid"/>
    <w:basedOn w:val="TableNormal"/>
    <w:uiPriority w:val="39"/>
    <w:rsid w:val="00544E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11558">
      <w:bodyDiv w:val="1"/>
      <w:marLeft w:val="0"/>
      <w:marRight w:val="0"/>
      <w:marTop w:val="0"/>
      <w:marBottom w:val="0"/>
      <w:divBdr>
        <w:top w:val="none" w:sz="0" w:space="0" w:color="auto"/>
        <w:left w:val="none" w:sz="0" w:space="0" w:color="auto"/>
        <w:bottom w:val="none" w:sz="0" w:space="0" w:color="auto"/>
        <w:right w:val="none" w:sz="0" w:space="0" w:color="auto"/>
      </w:divBdr>
    </w:div>
    <w:div w:id="46269466">
      <w:bodyDiv w:val="1"/>
      <w:marLeft w:val="0"/>
      <w:marRight w:val="0"/>
      <w:marTop w:val="0"/>
      <w:marBottom w:val="0"/>
      <w:divBdr>
        <w:top w:val="none" w:sz="0" w:space="0" w:color="auto"/>
        <w:left w:val="none" w:sz="0" w:space="0" w:color="auto"/>
        <w:bottom w:val="none" w:sz="0" w:space="0" w:color="auto"/>
        <w:right w:val="none" w:sz="0" w:space="0" w:color="auto"/>
      </w:divBdr>
    </w:div>
    <w:div w:id="54664127">
      <w:bodyDiv w:val="1"/>
      <w:marLeft w:val="0"/>
      <w:marRight w:val="0"/>
      <w:marTop w:val="0"/>
      <w:marBottom w:val="0"/>
      <w:divBdr>
        <w:top w:val="none" w:sz="0" w:space="0" w:color="auto"/>
        <w:left w:val="none" w:sz="0" w:space="0" w:color="auto"/>
        <w:bottom w:val="none" w:sz="0" w:space="0" w:color="auto"/>
        <w:right w:val="none" w:sz="0" w:space="0" w:color="auto"/>
      </w:divBdr>
    </w:div>
    <w:div w:id="112599644">
      <w:bodyDiv w:val="1"/>
      <w:marLeft w:val="0"/>
      <w:marRight w:val="0"/>
      <w:marTop w:val="0"/>
      <w:marBottom w:val="0"/>
      <w:divBdr>
        <w:top w:val="none" w:sz="0" w:space="0" w:color="auto"/>
        <w:left w:val="none" w:sz="0" w:space="0" w:color="auto"/>
        <w:bottom w:val="none" w:sz="0" w:space="0" w:color="auto"/>
        <w:right w:val="none" w:sz="0" w:space="0" w:color="auto"/>
      </w:divBdr>
    </w:div>
    <w:div w:id="124542146">
      <w:bodyDiv w:val="1"/>
      <w:marLeft w:val="0"/>
      <w:marRight w:val="0"/>
      <w:marTop w:val="0"/>
      <w:marBottom w:val="0"/>
      <w:divBdr>
        <w:top w:val="none" w:sz="0" w:space="0" w:color="auto"/>
        <w:left w:val="none" w:sz="0" w:space="0" w:color="auto"/>
        <w:bottom w:val="none" w:sz="0" w:space="0" w:color="auto"/>
        <w:right w:val="none" w:sz="0" w:space="0" w:color="auto"/>
      </w:divBdr>
    </w:div>
    <w:div w:id="186801161">
      <w:bodyDiv w:val="1"/>
      <w:marLeft w:val="0"/>
      <w:marRight w:val="0"/>
      <w:marTop w:val="0"/>
      <w:marBottom w:val="0"/>
      <w:divBdr>
        <w:top w:val="none" w:sz="0" w:space="0" w:color="auto"/>
        <w:left w:val="none" w:sz="0" w:space="0" w:color="auto"/>
        <w:bottom w:val="none" w:sz="0" w:space="0" w:color="auto"/>
        <w:right w:val="none" w:sz="0" w:space="0" w:color="auto"/>
      </w:divBdr>
      <w:divsChild>
        <w:div w:id="1798257824">
          <w:marLeft w:val="0"/>
          <w:marRight w:val="0"/>
          <w:marTop w:val="0"/>
          <w:marBottom w:val="0"/>
          <w:divBdr>
            <w:top w:val="single" w:sz="2" w:space="0" w:color="auto"/>
            <w:left w:val="single" w:sz="2" w:space="0" w:color="auto"/>
            <w:bottom w:val="single" w:sz="2" w:space="0" w:color="auto"/>
            <w:right w:val="single" w:sz="2" w:space="0" w:color="auto"/>
          </w:divBdr>
        </w:div>
        <w:div w:id="1589192353">
          <w:marLeft w:val="0"/>
          <w:marRight w:val="0"/>
          <w:marTop w:val="0"/>
          <w:marBottom w:val="0"/>
          <w:divBdr>
            <w:top w:val="single" w:sz="2" w:space="0" w:color="auto"/>
            <w:left w:val="single" w:sz="2" w:space="0" w:color="auto"/>
            <w:bottom w:val="single" w:sz="2" w:space="0" w:color="auto"/>
            <w:right w:val="single" w:sz="2" w:space="0" w:color="auto"/>
          </w:divBdr>
        </w:div>
      </w:divsChild>
    </w:div>
    <w:div w:id="216405773">
      <w:bodyDiv w:val="1"/>
      <w:marLeft w:val="0"/>
      <w:marRight w:val="0"/>
      <w:marTop w:val="0"/>
      <w:marBottom w:val="0"/>
      <w:divBdr>
        <w:top w:val="none" w:sz="0" w:space="0" w:color="auto"/>
        <w:left w:val="none" w:sz="0" w:space="0" w:color="auto"/>
        <w:bottom w:val="none" w:sz="0" w:space="0" w:color="auto"/>
        <w:right w:val="none" w:sz="0" w:space="0" w:color="auto"/>
      </w:divBdr>
    </w:div>
    <w:div w:id="245650604">
      <w:bodyDiv w:val="1"/>
      <w:marLeft w:val="0"/>
      <w:marRight w:val="0"/>
      <w:marTop w:val="0"/>
      <w:marBottom w:val="0"/>
      <w:divBdr>
        <w:top w:val="none" w:sz="0" w:space="0" w:color="auto"/>
        <w:left w:val="none" w:sz="0" w:space="0" w:color="auto"/>
        <w:bottom w:val="none" w:sz="0" w:space="0" w:color="auto"/>
        <w:right w:val="none" w:sz="0" w:space="0" w:color="auto"/>
      </w:divBdr>
    </w:div>
    <w:div w:id="285550704">
      <w:bodyDiv w:val="1"/>
      <w:marLeft w:val="0"/>
      <w:marRight w:val="0"/>
      <w:marTop w:val="0"/>
      <w:marBottom w:val="0"/>
      <w:divBdr>
        <w:top w:val="none" w:sz="0" w:space="0" w:color="auto"/>
        <w:left w:val="none" w:sz="0" w:space="0" w:color="auto"/>
        <w:bottom w:val="none" w:sz="0" w:space="0" w:color="auto"/>
        <w:right w:val="none" w:sz="0" w:space="0" w:color="auto"/>
      </w:divBdr>
    </w:div>
    <w:div w:id="297346246">
      <w:bodyDiv w:val="1"/>
      <w:marLeft w:val="0"/>
      <w:marRight w:val="0"/>
      <w:marTop w:val="0"/>
      <w:marBottom w:val="0"/>
      <w:divBdr>
        <w:top w:val="none" w:sz="0" w:space="0" w:color="auto"/>
        <w:left w:val="none" w:sz="0" w:space="0" w:color="auto"/>
        <w:bottom w:val="none" w:sz="0" w:space="0" w:color="auto"/>
        <w:right w:val="none" w:sz="0" w:space="0" w:color="auto"/>
      </w:divBdr>
    </w:div>
    <w:div w:id="303317476">
      <w:bodyDiv w:val="1"/>
      <w:marLeft w:val="0"/>
      <w:marRight w:val="0"/>
      <w:marTop w:val="0"/>
      <w:marBottom w:val="0"/>
      <w:divBdr>
        <w:top w:val="none" w:sz="0" w:space="0" w:color="auto"/>
        <w:left w:val="none" w:sz="0" w:space="0" w:color="auto"/>
        <w:bottom w:val="none" w:sz="0" w:space="0" w:color="auto"/>
        <w:right w:val="none" w:sz="0" w:space="0" w:color="auto"/>
      </w:divBdr>
    </w:div>
    <w:div w:id="305668697">
      <w:bodyDiv w:val="1"/>
      <w:marLeft w:val="0"/>
      <w:marRight w:val="0"/>
      <w:marTop w:val="0"/>
      <w:marBottom w:val="0"/>
      <w:divBdr>
        <w:top w:val="none" w:sz="0" w:space="0" w:color="auto"/>
        <w:left w:val="none" w:sz="0" w:space="0" w:color="auto"/>
        <w:bottom w:val="none" w:sz="0" w:space="0" w:color="auto"/>
        <w:right w:val="none" w:sz="0" w:space="0" w:color="auto"/>
      </w:divBdr>
    </w:div>
    <w:div w:id="384718751">
      <w:bodyDiv w:val="1"/>
      <w:marLeft w:val="0"/>
      <w:marRight w:val="0"/>
      <w:marTop w:val="0"/>
      <w:marBottom w:val="0"/>
      <w:divBdr>
        <w:top w:val="none" w:sz="0" w:space="0" w:color="auto"/>
        <w:left w:val="none" w:sz="0" w:space="0" w:color="auto"/>
        <w:bottom w:val="none" w:sz="0" w:space="0" w:color="auto"/>
        <w:right w:val="none" w:sz="0" w:space="0" w:color="auto"/>
      </w:divBdr>
    </w:div>
    <w:div w:id="439419344">
      <w:bodyDiv w:val="1"/>
      <w:marLeft w:val="0"/>
      <w:marRight w:val="0"/>
      <w:marTop w:val="0"/>
      <w:marBottom w:val="0"/>
      <w:divBdr>
        <w:top w:val="none" w:sz="0" w:space="0" w:color="auto"/>
        <w:left w:val="none" w:sz="0" w:space="0" w:color="auto"/>
        <w:bottom w:val="none" w:sz="0" w:space="0" w:color="auto"/>
        <w:right w:val="none" w:sz="0" w:space="0" w:color="auto"/>
      </w:divBdr>
    </w:div>
    <w:div w:id="483156608">
      <w:bodyDiv w:val="1"/>
      <w:marLeft w:val="0"/>
      <w:marRight w:val="0"/>
      <w:marTop w:val="0"/>
      <w:marBottom w:val="0"/>
      <w:divBdr>
        <w:top w:val="none" w:sz="0" w:space="0" w:color="auto"/>
        <w:left w:val="none" w:sz="0" w:space="0" w:color="auto"/>
        <w:bottom w:val="none" w:sz="0" w:space="0" w:color="auto"/>
        <w:right w:val="none" w:sz="0" w:space="0" w:color="auto"/>
      </w:divBdr>
    </w:div>
    <w:div w:id="522092163">
      <w:bodyDiv w:val="1"/>
      <w:marLeft w:val="0"/>
      <w:marRight w:val="0"/>
      <w:marTop w:val="0"/>
      <w:marBottom w:val="0"/>
      <w:divBdr>
        <w:top w:val="none" w:sz="0" w:space="0" w:color="auto"/>
        <w:left w:val="none" w:sz="0" w:space="0" w:color="auto"/>
        <w:bottom w:val="none" w:sz="0" w:space="0" w:color="auto"/>
        <w:right w:val="none" w:sz="0" w:space="0" w:color="auto"/>
      </w:divBdr>
    </w:div>
    <w:div w:id="527257347">
      <w:bodyDiv w:val="1"/>
      <w:marLeft w:val="0"/>
      <w:marRight w:val="0"/>
      <w:marTop w:val="0"/>
      <w:marBottom w:val="0"/>
      <w:divBdr>
        <w:top w:val="none" w:sz="0" w:space="0" w:color="auto"/>
        <w:left w:val="none" w:sz="0" w:space="0" w:color="auto"/>
        <w:bottom w:val="none" w:sz="0" w:space="0" w:color="auto"/>
        <w:right w:val="none" w:sz="0" w:space="0" w:color="auto"/>
      </w:divBdr>
    </w:div>
    <w:div w:id="629631266">
      <w:bodyDiv w:val="1"/>
      <w:marLeft w:val="0"/>
      <w:marRight w:val="0"/>
      <w:marTop w:val="0"/>
      <w:marBottom w:val="0"/>
      <w:divBdr>
        <w:top w:val="none" w:sz="0" w:space="0" w:color="auto"/>
        <w:left w:val="none" w:sz="0" w:space="0" w:color="auto"/>
        <w:bottom w:val="none" w:sz="0" w:space="0" w:color="auto"/>
        <w:right w:val="none" w:sz="0" w:space="0" w:color="auto"/>
      </w:divBdr>
    </w:div>
    <w:div w:id="631860275">
      <w:bodyDiv w:val="1"/>
      <w:marLeft w:val="0"/>
      <w:marRight w:val="0"/>
      <w:marTop w:val="0"/>
      <w:marBottom w:val="0"/>
      <w:divBdr>
        <w:top w:val="none" w:sz="0" w:space="0" w:color="auto"/>
        <w:left w:val="none" w:sz="0" w:space="0" w:color="auto"/>
        <w:bottom w:val="none" w:sz="0" w:space="0" w:color="auto"/>
        <w:right w:val="none" w:sz="0" w:space="0" w:color="auto"/>
      </w:divBdr>
    </w:div>
    <w:div w:id="678586292">
      <w:bodyDiv w:val="1"/>
      <w:marLeft w:val="0"/>
      <w:marRight w:val="0"/>
      <w:marTop w:val="0"/>
      <w:marBottom w:val="0"/>
      <w:divBdr>
        <w:top w:val="none" w:sz="0" w:space="0" w:color="auto"/>
        <w:left w:val="none" w:sz="0" w:space="0" w:color="auto"/>
        <w:bottom w:val="none" w:sz="0" w:space="0" w:color="auto"/>
        <w:right w:val="none" w:sz="0" w:space="0" w:color="auto"/>
      </w:divBdr>
    </w:div>
    <w:div w:id="685404944">
      <w:bodyDiv w:val="1"/>
      <w:marLeft w:val="0"/>
      <w:marRight w:val="0"/>
      <w:marTop w:val="0"/>
      <w:marBottom w:val="0"/>
      <w:divBdr>
        <w:top w:val="none" w:sz="0" w:space="0" w:color="auto"/>
        <w:left w:val="none" w:sz="0" w:space="0" w:color="auto"/>
        <w:bottom w:val="none" w:sz="0" w:space="0" w:color="auto"/>
        <w:right w:val="none" w:sz="0" w:space="0" w:color="auto"/>
      </w:divBdr>
    </w:div>
    <w:div w:id="712265435">
      <w:bodyDiv w:val="1"/>
      <w:marLeft w:val="0"/>
      <w:marRight w:val="0"/>
      <w:marTop w:val="0"/>
      <w:marBottom w:val="0"/>
      <w:divBdr>
        <w:top w:val="none" w:sz="0" w:space="0" w:color="auto"/>
        <w:left w:val="none" w:sz="0" w:space="0" w:color="auto"/>
        <w:bottom w:val="none" w:sz="0" w:space="0" w:color="auto"/>
        <w:right w:val="none" w:sz="0" w:space="0" w:color="auto"/>
      </w:divBdr>
    </w:div>
    <w:div w:id="730545092">
      <w:bodyDiv w:val="1"/>
      <w:marLeft w:val="0"/>
      <w:marRight w:val="0"/>
      <w:marTop w:val="0"/>
      <w:marBottom w:val="0"/>
      <w:divBdr>
        <w:top w:val="none" w:sz="0" w:space="0" w:color="auto"/>
        <w:left w:val="none" w:sz="0" w:space="0" w:color="auto"/>
        <w:bottom w:val="none" w:sz="0" w:space="0" w:color="auto"/>
        <w:right w:val="none" w:sz="0" w:space="0" w:color="auto"/>
      </w:divBdr>
    </w:div>
    <w:div w:id="737364424">
      <w:bodyDiv w:val="1"/>
      <w:marLeft w:val="0"/>
      <w:marRight w:val="0"/>
      <w:marTop w:val="0"/>
      <w:marBottom w:val="0"/>
      <w:divBdr>
        <w:top w:val="none" w:sz="0" w:space="0" w:color="auto"/>
        <w:left w:val="none" w:sz="0" w:space="0" w:color="auto"/>
        <w:bottom w:val="none" w:sz="0" w:space="0" w:color="auto"/>
        <w:right w:val="none" w:sz="0" w:space="0" w:color="auto"/>
      </w:divBdr>
    </w:div>
    <w:div w:id="737870287">
      <w:bodyDiv w:val="1"/>
      <w:marLeft w:val="0"/>
      <w:marRight w:val="0"/>
      <w:marTop w:val="0"/>
      <w:marBottom w:val="0"/>
      <w:divBdr>
        <w:top w:val="none" w:sz="0" w:space="0" w:color="auto"/>
        <w:left w:val="none" w:sz="0" w:space="0" w:color="auto"/>
        <w:bottom w:val="none" w:sz="0" w:space="0" w:color="auto"/>
        <w:right w:val="none" w:sz="0" w:space="0" w:color="auto"/>
      </w:divBdr>
    </w:div>
    <w:div w:id="753160841">
      <w:bodyDiv w:val="1"/>
      <w:marLeft w:val="0"/>
      <w:marRight w:val="0"/>
      <w:marTop w:val="0"/>
      <w:marBottom w:val="0"/>
      <w:divBdr>
        <w:top w:val="none" w:sz="0" w:space="0" w:color="auto"/>
        <w:left w:val="none" w:sz="0" w:space="0" w:color="auto"/>
        <w:bottom w:val="none" w:sz="0" w:space="0" w:color="auto"/>
        <w:right w:val="none" w:sz="0" w:space="0" w:color="auto"/>
      </w:divBdr>
    </w:div>
    <w:div w:id="813059971">
      <w:bodyDiv w:val="1"/>
      <w:marLeft w:val="0"/>
      <w:marRight w:val="0"/>
      <w:marTop w:val="0"/>
      <w:marBottom w:val="0"/>
      <w:divBdr>
        <w:top w:val="none" w:sz="0" w:space="0" w:color="auto"/>
        <w:left w:val="none" w:sz="0" w:space="0" w:color="auto"/>
        <w:bottom w:val="none" w:sz="0" w:space="0" w:color="auto"/>
        <w:right w:val="none" w:sz="0" w:space="0" w:color="auto"/>
      </w:divBdr>
    </w:div>
    <w:div w:id="818495471">
      <w:bodyDiv w:val="1"/>
      <w:marLeft w:val="0"/>
      <w:marRight w:val="0"/>
      <w:marTop w:val="0"/>
      <w:marBottom w:val="0"/>
      <w:divBdr>
        <w:top w:val="none" w:sz="0" w:space="0" w:color="auto"/>
        <w:left w:val="none" w:sz="0" w:space="0" w:color="auto"/>
        <w:bottom w:val="none" w:sz="0" w:space="0" w:color="auto"/>
        <w:right w:val="none" w:sz="0" w:space="0" w:color="auto"/>
      </w:divBdr>
    </w:div>
    <w:div w:id="826165265">
      <w:bodyDiv w:val="1"/>
      <w:marLeft w:val="0"/>
      <w:marRight w:val="0"/>
      <w:marTop w:val="0"/>
      <w:marBottom w:val="0"/>
      <w:divBdr>
        <w:top w:val="none" w:sz="0" w:space="0" w:color="auto"/>
        <w:left w:val="none" w:sz="0" w:space="0" w:color="auto"/>
        <w:bottom w:val="none" w:sz="0" w:space="0" w:color="auto"/>
        <w:right w:val="none" w:sz="0" w:space="0" w:color="auto"/>
      </w:divBdr>
    </w:div>
    <w:div w:id="826556306">
      <w:bodyDiv w:val="1"/>
      <w:marLeft w:val="0"/>
      <w:marRight w:val="0"/>
      <w:marTop w:val="0"/>
      <w:marBottom w:val="0"/>
      <w:divBdr>
        <w:top w:val="none" w:sz="0" w:space="0" w:color="auto"/>
        <w:left w:val="none" w:sz="0" w:space="0" w:color="auto"/>
        <w:bottom w:val="none" w:sz="0" w:space="0" w:color="auto"/>
        <w:right w:val="none" w:sz="0" w:space="0" w:color="auto"/>
      </w:divBdr>
    </w:div>
    <w:div w:id="826894577">
      <w:bodyDiv w:val="1"/>
      <w:marLeft w:val="0"/>
      <w:marRight w:val="0"/>
      <w:marTop w:val="0"/>
      <w:marBottom w:val="0"/>
      <w:divBdr>
        <w:top w:val="none" w:sz="0" w:space="0" w:color="auto"/>
        <w:left w:val="none" w:sz="0" w:space="0" w:color="auto"/>
        <w:bottom w:val="none" w:sz="0" w:space="0" w:color="auto"/>
        <w:right w:val="none" w:sz="0" w:space="0" w:color="auto"/>
      </w:divBdr>
    </w:div>
    <w:div w:id="831876705">
      <w:bodyDiv w:val="1"/>
      <w:marLeft w:val="0"/>
      <w:marRight w:val="0"/>
      <w:marTop w:val="0"/>
      <w:marBottom w:val="0"/>
      <w:divBdr>
        <w:top w:val="none" w:sz="0" w:space="0" w:color="auto"/>
        <w:left w:val="none" w:sz="0" w:space="0" w:color="auto"/>
        <w:bottom w:val="none" w:sz="0" w:space="0" w:color="auto"/>
        <w:right w:val="none" w:sz="0" w:space="0" w:color="auto"/>
      </w:divBdr>
    </w:div>
    <w:div w:id="843276163">
      <w:bodyDiv w:val="1"/>
      <w:marLeft w:val="0"/>
      <w:marRight w:val="0"/>
      <w:marTop w:val="0"/>
      <w:marBottom w:val="0"/>
      <w:divBdr>
        <w:top w:val="none" w:sz="0" w:space="0" w:color="auto"/>
        <w:left w:val="none" w:sz="0" w:space="0" w:color="auto"/>
        <w:bottom w:val="none" w:sz="0" w:space="0" w:color="auto"/>
        <w:right w:val="none" w:sz="0" w:space="0" w:color="auto"/>
      </w:divBdr>
    </w:div>
    <w:div w:id="855846855">
      <w:bodyDiv w:val="1"/>
      <w:marLeft w:val="0"/>
      <w:marRight w:val="0"/>
      <w:marTop w:val="0"/>
      <w:marBottom w:val="0"/>
      <w:divBdr>
        <w:top w:val="none" w:sz="0" w:space="0" w:color="auto"/>
        <w:left w:val="none" w:sz="0" w:space="0" w:color="auto"/>
        <w:bottom w:val="none" w:sz="0" w:space="0" w:color="auto"/>
        <w:right w:val="none" w:sz="0" w:space="0" w:color="auto"/>
      </w:divBdr>
    </w:div>
    <w:div w:id="857502681">
      <w:bodyDiv w:val="1"/>
      <w:marLeft w:val="0"/>
      <w:marRight w:val="0"/>
      <w:marTop w:val="0"/>
      <w:marBottom w:val="0"/>
      <w:divBdr>
        <w:top w:val="none" w:sz="0" w:space="0" w:color="auto"/>
        <w:left w:val="none" w:sz="0" w:space="0" w:color="auto"/>
        <w:bottom w:val="none" w:sz="0" w:space="0" w:color="auto"/>
        <w:right w:val="none" w:sz="0" w:space="0" w:color="auto"/>
      </w:divBdr>
    </w:div>
    <w:div w:id="860124458">
      <w:bodyDiv w:val="1"/>
      <w:marLeft w:val="0"/>
      <w:marRight w:val="0"/>
      <w:marTop w:val="0"/>
      <w:marBottom w:val="0"/>
      <w:divBdr>
        <w:top w:val="none" w:sz="0" w:space="0" w:color="auto"/>
        <w:left w:val="none" w:sz="0" w:space="0" w:color="auto"/>
        <w:bottom w:val="none" w:sz="0" w:space="0" w:color="auto"/>
        <w:right w:val="none" w:sz="0" w:space="0" w:color="auto"/>
      </w:divBdr>
    </w:div>
    <w:div w:id="878663741">
      <w:bodyDiv w:val="1"/>
      <w:marLeft w:val="0"/>
      <w:marRight w:val="0"/>
      <w:marTop w:val="0"/>
      <w:marBottom w:val="0"/>
      <w:divBdr>
        <w:top w:val="none" w:sz="0" w:space="0" w:color="auto"/>
        <w:left w:val="none" w:sz="0" w:space="0" w:color="auto"/>
        <w:bottom w:val="none" w:sz="0" w:space="0" w:color="auto"/>
        <w:right w:val="none" w:sz="0" w:space="0" w:color="auto"/>
      </w:divBdr>
    </w:div>
    <w:div w:id="939989552">
      <w:bodyDiv w:val="1"/>
      <w:marLeft w:val="0"/>
      <w:marRight w:val="0"/>
      <w:marTop w:val="0"/>
      <w:marBottom w:val="0"/>
      <w:divBdr>
        <w:top w:val="none" w:sz="0" w:space="0" w:color="auto"/>
        <w:left w:val="none" w:sz="0" w:space="0" w:color="auto"/>
        <w:bottom w:val="none" w:sz="0" w:space="0" w:color="auto"/>
        <w:right w:val="none" w:sz="0" w:space="0" w:color="auto"/>
      </w:divBdr>
    </w:div>
    <w:div w:id="991644564">
      <w:bodyDiv w:val="1"/>
      <w:marLeft w:val="0"/>
      <w:marRight w:val="0"/>
      <w:marTop w:val="0"/>
      <w:marBottom w:val="0"/>
      <w:divBdr>
        <w:top w:val="none" w:sz="0" w:space="0" w:color="auto"/>
        <w:left w:val="none" w:sz="0" w:space="0" w:color="auto"/>
        <w:bottom w:val="none" w:sz="0" w:space="0" w:color="auto"/>
        <w:right w:val="none" w:sz="0" w:space="0" w:color="auto"/>
      </w:divBdr>
    </w:div>
    <w:div w:id="1002271036">
      <w:bodyDiv w:val="1"/>
      <w:marLeft w:val="0"/>
      <w:marRight w:val="0"/>
      <w:marTop w:val="0"/>
      <w:marBottom w:val="0"/>
      <w:divBdr>
        <w:top w:val="none" w:sz="0" w:space="0" w:color="auto"/>
        <w:left w:val="none" w:sz="0" w:space="0" w:color="auto"/>
        <w:bottom w:val="none" w:sz="0" w:space="0" w:color="auto"/>
        <w:right w:val="none" w:sz="0" w:space="0" w:color="auto"/>
      </w:divBdr>
    </w:div>
    <w:div w:id="1002581866">
      <w:bodyDiv w:val="1"/>
      <w:marLeft w:val="0"/>
      <w:marRight w:val="0"/>
      <w:marTop w:val="0"/>
      <w:marBottom w:val="0"/>
      <w:divBdr>
        <w:top w:val="none" w:sz="0" w:space="0" w:color="auto"/>
        <w:left w:val="none" w:sz="0" w:space="0" w:color="auto"/>
        <w:bottom w:val="none" w:sz="0" w:space="0" w:color="auto"/>
        <w:right w:val="none" w:sz="0" w:space="0" w:color="auto"/>
      </w:divBdr>
    </w:div>
    <w:div w:id="1011221133">
      <w:bodyDiv w:val="1"/>
      <w:marLeft w:val="0"/>
      <w:marRight w:val="0"/>
      <w:marTop w:val="0"/>
      <w:marBottom w:val="0"/>
      <w:divBdr>
        <w:top w:val="none" w:sz="0" w:space="0" w:color="auto"/>
        <w:left w:val="none" w:sz="0" w:space="0" w:color="auto"/>
        <w:bottom w:val="none" w:sz="0" w:space="0" w:color="auto"/>
        <w:right w:val="none" w:sz="0" w:space="0" w:color="auto"/>
      </w:divBdr>
    </w:div>
    <w:div w:id="1015812792">
      <w:bodyDiv w:val="1"/>
      <w:marLeft w:val="0"/>
      <w:marRight w:val="0"/>
      <w:marTop w:val="0"/>
      <w:marBottom w:val="0"/>
      <w:divBdr>
        <w:top w:val="none" w:sz="0" w:space="0" w:color="auto"/>
        <w:left w:val="none" w:sz="0" w:space="0" w:color="auto"/>
        <w:bottom w:val="none" w:sz="0" w:space="0" w:color="auto"/>
        <w:right w:val="none" w:sz="0" w:space="0" w:color="auto"/>
      </w:divBdr>
    </w:div>
    <w:div w:id="1017002386">
      <w:bodyDiv w:val="1"/>
      <w:marLeft w:val="0"/>
      <w:marRight w:val="0"/>
      <w:marTop w:val="0"/>
      <w:marBottom w:val="0"/>
      <w:divBdr>
        <w:top w:val="none" w:sz="0" w:space="0" w:color="auto"/>
        <w:left w:val="none" w:sz="0" w:space="0" w:color="auto"/>
        <w:bottom w:val="none" w:sz="0" w:space="0" w:color="auto"/>
        <w:right w:val="none" w:sz="0" w:space="0" w:color="auto"/>
      </w:divBdr>
    </w:div>
    <w:div w:id="1029066565">
      <w:bodyDiv w:val="1"/>
      <w:marLeft w:val="0"/>
      <w:marRight w:val="0"/>
      <w:marTop w:val="0"/>
      <w:marBottom w:val="0"/>
      <w:divBdr>
        <w:top w:val="none" w:sz="0" w:space="0" w:color="auto"/>
        <w:left w:val="none" w:sz="0" w:space="0" w:color="auto"/>
        <w:bottom w:val="none" w:sz="0" w:space="0" w:color="auto"/>
        <w:right w:val="none" w:sz="0" w:space="0" w:color="auto"/>
      </w:divBdr>
    </w:div>
    <w:div w:id="1053041501">
      <w:bodyDiv w:val="1"/>
      <w:marLeft w:val="0"/>
      <w:marRight w:val="0"/>
      <w:marTop w:val="0"/>
      <w:marBottom w:val="0"/>
      <w:divBdr>
        <w:top w:val="none" w:sz="0" w:space="0" w:color="auto"/>
        <w:left w:val="none" w:sz="0" w:space="0" w:color="auto"/>
        <w:bottom w:val="none" w:sz="0" w:space="0" w:color="auto"/>
        <w:right w:val="none" w:sz="0" w:space="0" w:color="auto"/>
      </w:divBdr>
    </w:div>
    <w:div w:id="1117455488">
      <w:bodyDiv w:val="1"/>
      <w:marLeft w:val="0"/>
      <w:marRight w:val="0"/>
      <w:marTop w:val="0"/>
      <w:marBottom w:val="0"/>
      <w:divBdr>
        <w:top w:val="none" w:sz="0" w:space="0" w:color="auto"/>
        <w:left w:val="none" w:sz="0" w:space="0" w:color="auto"/>
        <w:bottom w:val="none" w:sz="0" w:space="0" w:color="auto"/>
        <w:right w:val="none" w:sz="0" w:space="0" w:color="auto"/>
      </w:divBdr>
    </w:div>
    <w:div w:id="1205798029">
      <w:bodyDiv w:val="1"/>
      <w:marLeft w:val="0"/>
      <w:marRight w:val="0"/>
      <w:marTop w:val="0"/>
      <w:marBottom w:val="0"/>
      <w:divBdr>
        <w:top w:val="none" w:sz="0" w:space="0" w:color="auto"/>
        <w:left w:val="none" w:sz="0" w:space="0" w:color="auto"/>
        <w:bottom w:val="none" w:sz="0" w:space="0" w:color="auto"/>
        <w:right w:val="none" w:sz="0" w:space="0" w:color="auto"/>
      </w:divBdr>
    </w:div>
    <w:div w:id="1227765516">
      <w:bodyDiv w:val="1"/>
      <w:marLeft w:val="0"/>
      <w:marRight w:val="0"/>
      <w:marTop w:val="0"/>
      <w:marBottom w:val="0"/>
      <w:divBdr>
        <w:top w:val="none" w:sz="0" w:space="0" w:color="auto"/>
        <w:left w:val="none" w:sz="0" w:space="0" w:color="auto"/>
        <w:bottom w:val="none" w:sz="0" w:space="0" w:color="auto"/>
        <w:right w:val="none" w:sz="0" w:space="0" w:color="auto"/>
      </w:divBdr>
    </w:div>
    <w:div w:id="1234195192">
      <w:bodyDiv w:val="1"/>
      <w:marLeft w:val="0"/>
      <w:marRight w:val="0"/>
      <w:marTop w:val="0"/>
      <w:marBottom w:val="0"/>
      <w:divBdr>
        <w:top w:val="none" w:sz="0" w:space="0" w:color="auto"/>
        <w:left w:val="none" w:sz="0" w:space="0" w:color="auto"/>
        <w:bottom w:val="none" w:sz="0" w:space="0" w:color="auto"/>
        <w:right w:val="none" w:sz="0" w:space="0" w:color="auto"/>
      </w:divBdr>
    </w:div>
    <w:div w:id="1245870186">
      <w:bodyDiv w:val="1"/>
      <w:marLeft w:val="0"/>
      <w:marRight w:val="0"/>
      <w:marTop w:val="0"/>
      <w:marBottom w:val="0"/>
      <w:divBdr>
        <w:top w:val="none" w:sz="0" w:space="0" w:color="auto"/>
        <w:left w:val="none" w:sz="0" w:space="0" w:color="auto"/>
        <w:bottom w:val="none" w:sz="0" w:space="0" w:color="auto"/>
        <w:right w:val="none" w:sz="0" w:space="0" w:color="auto"/>
      </w:divBdr>
    </w:div>
    <w:div w:id="1247422606">
      <w:bodyDiv w:val="1"/>
      <w:marLeft w:val="0"/>
      <w:marRight w:val="0"/>
      <w:marTop w:val="0"/>
      <w:marBottom w:val="0"/>
      <w:divBdr>
        <w:top w:val="none" w:sz="0" w:space="0" w:color="auto"/>
        <w:left w:val="none" w:sz="0" w:space="0" w:color="auto"/>
        <w:bottom w:val="none" w:sz="0" w:space="0" w:color="auto"/>
        <w:right w:val="none" w:sz="0" w:space="0" w:color="auto"/>
      </w:divBdr>
    </w:div>
    <w:div w:id="1261647881">
      <w:bodyDiv w:val="1"/>
      <w:marLeft w:val="0"/>
      <w:marRight w:val="0"/>
      <w:marTop w:val="0"/>
      <w:marBottom w:val="0"/>
      <w:divBdr>
        <w:top w:val="none" w:sz="0" w:space="0" w:color="auto"/>
        <w:left w:val="none" w:sz="0" w:space="0" w:color="auto"/>
        <w:bottom w:val="none" w:sz="0" w:space="0" w:color="auto"/>
        <w:right w:val="none" w:sz="0" w:space="0" w:color="auto"/>
      </w:divBdr>
    </w:div>
    <w:div w:id="1266114459">
      <w:bodyDiv w:val="1"/>
      <w:marLeft w:val="0"/>
      <w:marRight w:val="0"/>
      <w:marTop w:val="0"/>
      <w:marBottom w:val="0"/>
      <w:divBdr>
        <w:top w:val="none" w:sz="0" w:space="0" w:color="auto"/>
        <w:left w:val="none" w:sz="0" w:space="0" w:color="auto"/>
        <w:bottom w:val="none" w:sz="0" w:space="0" w:color="auto"/>
        <w:right w:val="none" w:sz="0" w:space="0" w:color="auto"/>
      </w:divBdr>
      <w:divsChild>
        <w:div w:id="2089301985">
          <w:marLeft w:val="0"/>
          <w:marRight w:val="0"/>
          <w:marTop w:val="0"/>
          <w:marBottom w:val="0"/>
          <w:divBdr>
            <w:top w:val="none" w:sz="0" w:space="0" w:color="auto"/>
            <w:left w:val="none" w:sz="0" w:space="0" w:color="auto"/>
            <w:bottom w:val="none" w:sz="0" w:space="0" w:color="auto"/>
            <w:right w:val="none" w:sz="0" w:space="0" w:color="auto"/>
          </w:divBdr>
          <w:divsChild>
            <w:div w:id="836918179">
              <w:marLeft w:val="0"/>
              <w:marRight w:val="0"/>
              <w:marTop w:val="0"/>
              <w:marBottom w:val="0"/>
              <w:divBdr>
                <w:top w:val="none" w:sz="0" w:space="0" w:color="auto"/>
                <w:left w:val="none" w:sz="0" w:space="0" w:color="auto"/>
                <w:bottom w:val="none" w:sz="0" w:space="0" w:color="auto"/>
                <w:right w:val="none" w:sz="0" w:space="0" w:color="auto"/>
              </w:divBdr>
              <w:divsChild>
                <w:div w:id="1722825366">
                  <w:marLeft w:val="0"/>
                  <w:marRight w:val="0"/>
                  <w:marTop w:val="0"/>
                  <w:marBottom w:val="0"/>
                  <w:divBdr>
                    <w:top w:val="none" w:sz="0" w:space="0" w:color="auto"/>
                    <w:left w:val="none" w:sz="0" w:space="0" w:color="auto"/>
                    <w:bottom w:val="none" w:sz="0" w:space="0" w:color="auto"/>
                    <w:right w:val="none" w:sz="0" w:space="0" w:color="auto"/>
                  </w:divBdr>
                </w:div>
              </w:divsChild>
            </w:div>
            <w:div w:id="367418832">
              <w:marLeft w:val="0"/>
              <w:marRight w:val="0"/>
              <w:marTop w:val="0"/>
              <w:marBottom w:val="0"/>
              <w:divBdr>
                <w:top w:val="none" w:sz="0" w:space="0" w:color="auto"/>
                <w:left w:val="none" w:sz="0" w:space="0" w:color="auto"/>
                <w:bottom w:val="none" w:sz="0" w:space="0" w:color="auto"/>
                <w:right w:val="none" w:sz="0" w:space="0" w:color="auto"/>
              </w:divBdr>
            </w:div>
            <w:div w:id="1577663165">
              <w:marLeft w:val="0"/>
              <w:marRight w:val="0"/>
              <w:marTop w:val="0"/>
              <w:marBottom w:val="0"/>
              <w:divBdr>
                <w:top w:val="none" w:sz="0" w:space="0" w:color="auto"/>
                <w:left w:val="none" w:sz="0" w:space="0" w:color="auto"/>
                <w:bottom w:val="none" w:sz="0" w:space="0" w:color="auto"/>
                <w:right w:val="none" w:sz="0" w:space="0" w:color="auto"/>
              </w:divBdr>
              <w:divsChild>
                <w:div w:id="418331268">
                  <w:marLeft w:val="0"/>
                  <w:marRight w:val="0"/>
                  <w:marTop w:val="0"/>
                  <w:marBottom w:val="450"/>
                  <w:divBdr>
                    <w:top w:val="none" w:sz="0" w:space="0" w:color="auto"/>
                    <w:left w:val="none" w:sz="0" w:space="0" w:color="auto"/>
                    <w:bottom w:val="none" w:sz="0" w:space="0" w:color="auto"/>
                    <w:right w:val="none" w:sz="0" w:space="0" w:color="auto"/>
                  </w:divBdr>
                  <w:divsChild>
                    <w:div w:id="1386293625">
                      <w:marLeft w:val="0"/>
                      <w:marRight w:val="0"/>
                      <w:marTop w:val="0"/>
                      <w:marBottom w:val="0"/>
                      <w:divBdr>
                        <w:top w:val="none" w:sz="0" w:space="0" w:color="auto"/>
                        <w:left w:val="none" w:sz="0" w:space="0" w:color="auto"/>
                        <w:bottom w:val="none" w:sz="0" w:space="0" w:color="auto"/>
                        <w:right w:val="none" w:sz="0" w:space="0" w:color="auto"/>
                      </w:divBdr>
                      <w:divsChild>
                        <w:div w:id="172578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51975">
                  <w:marLeft w:val="0"/>
                  <w:marRight w:val="0"/>
                  <w:marTop w:val="0"/>
                  <w:marBottom w:val="450"/>
                  <w:divBdr>
                    <w:top w:val="none" w:sz="0" w:space="0" w:color="auto"/>
                    <w:left w:val="none" w:sz="0" w:space="0" w:color="auto"/>
                    <w:bottom w:val="none" w:sz="0" w:space="0" w:color="auto"/>
                    <w:right w:val="none" w:sz="0" w:space="0" w:color="auto"/>
                  </w:divBdr>
                  <w:divsChild>
                    <w:div w:id="1166018787">
                      <w:marLeft w:val="0"/>
                      <w:marRight w:val="0"/>
                      <w:marTop w:val="0"/>
                      <w:marBottom w:val="0"/>
                      <w:divBdr>
                        <w:top w:val="none" w:sz="0" w:space="0" w:color="auto"/>
                        <w:left w:val="none" w:sz="0" w:space="0" w:color="auto"/>
                        <w:bottom w:val="none" w:sz="0" w:space="0" w:color="auto"/>
                        <w:right w:val="none" w:sz="0" w:space="0" w:color="auto"/>
                      </w:divBdr>
                      <w:divsChild>
                        <w:div w:id="1588808574">
                          <w:marLeft w:val="0"/>
                          <w:marRight w:val="0"/>
                          <w:marTop w:val="0"/>
                          <w:marBottom w:val="0"/>
                          <w:divBdr>
                            <w:top w:val="none" w:sz="0" w:space="0" w:color="auto"/>
                            <w:left w:val="none" w:sz="0" w:space="0" w:color="auto"/>
                            <w:bottom w:val="none" w:sz="0" w:space="0" w:color="auto"/>
                            <w:right w:val="none" w:sz="0" w:space="0" w:color="auto"/>
                          </w:divBdr>
                          <w:divsChild>
                            <w:div w:id="1774008602">
                              <w:marLeft w:val="0"/>
                              <w:marRight w:val="0"/>
                              <w:marTop w:val="0"/>
                              <w:marBottom w:val="0"/>
                              <w:divBdr>
                                <w:top w:val="none" w:sz="0" w:space="0" w:color="auto"/>
                                <w:left w:val="none" w:sz="0" w:space="0" w:color="auto"/>
                                <w:bottom w:val="none" w:sz="0" w:space="0" w:color="auto"/>
                                <w:right w:val="none" w:sz="0" w:space="0" w:color="auto"/>
                              </w:divBdr>
                            </w:div>
                            <w:div w:id="1413969253">
                              <w:marLeft w:val="0"/>
                              <w:marRight w:val="0"/>
                              <w:marTop w:val="0"/>
                              <w:marBottom w:val="0"/>
                              <w:divBdr>
                                <w:top w:val="none" w:sz="0" w:space="0" w:color="auto"/>
                                <w:left w:val="none" w:sz="0" w:space="0" w:color="auto"/>
                                <w:bottom w:val="none" w:sz="0" w:space="0" w:color="auto"/>
                                <w:right w:val="none" w:sz="0" w:space="0" w:color="auto"/>
                              </w:divBdr>
                              <w:divsChild>
                                <w:div w:id="548152808">
                                  <w:marLeft w:val="0"/>
                                  <w:marRight w:val="0"/>
                                  <w:marTop w:val="0"/>
                                  <w:marBottom w:val="0"/>
                                  <w:divBdr>
                                    <w:top w:val="none" w:sz="0" w:space="0" w:color="auto"/>
                                    <w:left w:val="none" w:sz="0" w:space="0" w:color="auto"/>
                                    <w:bottom w:val="none" w:sz="0" w:space="0" w:color="auto"/>
                                    <w:right w:val="none" w:sz="0" w:space="0" w:color="auto"/>
                                  </w:divBdr>
                                  <w:divsChild>
                                    <w:div w:id="827674220">
                                      <w:marLeft w:val="0"/>
                                      <w:marRight w:val="0"/>
                                      <w:marTop w:val="0"/>
                                      <w:marBottom w:val="0"/>
                                      <w:divBdr>
                                        <w:top w:val="none" w:sz="0" w:space="0" w:color="auto"/>
                                        <w:left w:val="none" w:sz="0" w:space="0" w:color="auto"/>
                                        <w:bottom w:val="none" w:sz="0" w:space="0" w:color="auto"/>
                                        <w:right w:val="none" w:sz="0" w:space="0" w:color="auto"/>
                                      </w:divBdr>
                                      <w:divsChild>
                                        <w:div w:id="1186018345">
                                          <w:marLeft w:val="0"/>
                                          <w:marRight w:val="0"/>
                                          <w:marTop w:val="0"/>
                                          <w:marBottom w:val="0"/>
                                          <w:divBdr>
                                            <w:top w:val="none" w:sz="0" w:space="0" w:color="auto"/>
                                            <w:left w:val="none" w:sz="0" w:space="0" w:color="auto"/>
                                            <w:bottom w:val="none" w:sz="0" w:space="0" w:color="auto"/>
                                            <w:right w:val="none" w:sz="0" w:space="0" w:color="auto"/>
                                          </w:divBdr>
                                          <w:divsChild>
                                            <w:div w:id="1948390403">
                                              <w:marLeft w:val="0"/>
                                              <w:marRight w:val="0"/>
                                              <w:marTop w:val="0"/>
                                              <w:marBottom w:val="0"/>
                                              <w:divBdr>
                                                <w:top w:val="none" w:sz="0" w:space="0" w:color="auto"/>
                                                <w:left w:val="none" w:sz="0" w:space="0" w:color="auto"/>
                                                <w:bottom w:val="none" w:sz="0" w:space="0" w:color="auto"/>
                                                <w:right w:val="none" w:sz="0" w:space="0" w:color="auto"/>
                                              </w:divBdr>
                                              <w:divsChild>
                                                <w:div w:id="794906049">
                                                  <w:marLeft w:val="0"/>
                                                  <w:marRight w:val="0"/>
                                                  <w:marTop w:val="0"/>
                                                  <w:marBottom w:val="0"/>
                                                  <w:divBdr>
                                                    <w:top w:val="none" w:sz="0" w:space="0" w:color="auto"/>
                                                    <w:left w:val="none" w:sz="0" w:space="0" w:color="auto"/>
                                                    <w:bottom w:val="none" w:sz="0" w:space="0" w:color="auto"/>
                                                    <w:right w:val="none" w:sz="0" w:space="0" w:color="auto"/>
                                                  </w:divBdr>
                                                  <w:divsChild>
                                                    <w:div w:id="1048140518">
                                                      <w:marLeft w:val="0"/>
                                                      <w:marRight w:val="150"/>
                                                      <w:marTop w:val="0"/>
                                                      <w:marBottom w:val="0"/>
                                                      <w:divBdr>
                                                        <w:top w:val="none" w:sz="0" w:space="0" w:color="auto"/>
                                                        <w:left w:val="none" w:sz="0" w:space="0" w:color="auto"/>
                                                        <w:bottom w:val="none" w:sz="0" w:space="0" w:color="auto"/>
                                                        <w:right w:val="none" w:sz="0" w:space="0" w:color="auto"/>
                                                      </w:divBdr>
                                                    </w:div>
                                                    <w:div w:id="928659881">
                                                      <w:marLeft w:val="0"/>
                                                      <w:marRight w:val="150"/>
                                                      <w:marTop w:val="0"/>
                                                      <w:marBottom w:val="0"/>
                                                      <w:divBdr>
                                                        <w:top w:val="none" w:sz="0" w:space="0" w:color="auto"/>
                                                        <w:left w:val="none" w:sz="0" w:space="0" w:color="auto"/>
                                                        <w:bottom w:val="none" w:sz="0" w:space="0" w:color="auto"/>
                                                        <w:right w:val="none" w:sz="0" w:space="0" w:color="auto"/>
                                                      </w:divBdr>
                                                      <w:divsChild>
                                                        <w:div w:id="631643406">
                                                          <w:marLeft w:val="0"/>
                                                          <w:marRight w:val="0"/>
                                                          <w:marTop w:val="0"/>
                                                          <w:marBottom w:val="0"/>
                                                          <w:divBdr>
                                                            <w:top w:val="none" w:sz="0" w:space="0" w:color="auto"/>
                                                            <w:left w:val="none" w:sz="0" w:space="0" w:color="auto"/>
                                                            <w:bottom w:val="none" w:sz="0" w:space="0" w:color="auto"/>
                                                            <w:right w:val="none" w:sz="0" w:space="0" w:color="auto"/>
                                                          </w:divBdr>
                                                          <w:divsChild>
                                                            <w:div w:id="1239095919">
                                                              <w:marLeft w:val="0"/>
                                                              <w:marRight w:val="0"/>
                                                              <w:marTop w:val="150"/>
                                                              <w:marBottom w:val="150"/>
                                                              <w:divBdr>
                                                                <w:top w:val="none" w:sz="0" w:space="0" w:color="auto"/>
                                                                <w:left w:val="none" w:sz="0" w:space="0" w:color="auto"/>
                                                                <w:bottom w:val="none" w:sz="0" w:space="0" w:color="auto"/>
                                                                <w:right w:val="none" w:sz="0" w:space="0" w:color="auto"/>
                                                              </w:divBdr>
                                                            </w:div>
                                                            <w:div w:id="819539548">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66306555">
      <w:bodyDiv w:val="1"/>
      <w:marLeft w:val="0"/>
      <w:marRight w:val="0"/>
      <w:marTop w:val="0"/>
      <w:marBottom w:val="0"/>
      <w:divBdr>
        <w:top w:val="none" w:sz="0" w:space="0" w:color="auto"/>
        <w:left w:val="none" w:sz="0" w:space="0" w:color="auto"/>
        <w:bottom w:val="none" w:sz="0" w:space="0" w:color="auto"/>
        <w:right w:val="none" w:sz="0" w:space="0" w:color="auto"/>
      </w:divBdr>
    </w:div>
    <w:div w:id="1285384041">
      <w:bodyDiv w:val="1"/>
      <w:marLeft w:val="0"/>
      <w:marRight w:val="0"/>
      <w:marTop w:val="0"/>
      <w:marBottom w:val="0"/>
      <w:divBdr>
        <w:top w:val="none" w:sz="0" w:space="0" w:color="auto"/>
        <w:left w:val="none" w:sz="0" w:space="0" w:color="auto"/>
        <w:bottom w:val="none" w:sz="0" w:space="0" w:color="auto"/>
        <w:right w:val="none" w:sz="0" w:space="0" w:color="auto"/>
      </w:divBdr>
    </w:div>
    <w:div w:id="1342122134">
      <w:bodyDiv w:val="1"/>
      <w:marLeft w:val="0"/>
      <w:marRight w:val="0"/>
      <w:marTop w:val="0"/>
      <w:marBottom w:val="0"/>
      <w:divBdr>
        <w:top w:val="none" w:sz="0" w:space="0" w:color="auto"/>
        <w:left w:val="none" w:sz="0" w:space="0" w:color="auto"/>
        <w:bottom w:val="none" w:sz="0" w:space="0" w:color="auto"/>
        <w:right w:val="none" w:sz="0" w:space="0" w:color="auto"/>
      </w:divBdr>
    </w:div>
    <w:div w:id="1361323538">
      <w:bodyDiv w:val="1"/>
      <w:marLeft w:val="0"/>
      <w:marRight w:val="0"/>
      <w:marTop w:val="0"/>
      <w:marBottom w:val="0"/>
      <w:divBdr>
        <w:top w:val="none" w:sz="0" w:space="0" w:color="auto"/>
        <w:left w:val="none" w:sz="0" w:space="0" w:color="auto"/>
        <w:bottom w:val="none" w:sz="0" w:space="0" w:color="auto"/>
        <w:right w:val="none" w:sz="0" w:space="0" w:color="auto"/>
      </w:divBdr>
    </w:div>
    <w:div w:id="1449011165">
      <w:bodyDiv w:val="1"/>
      <w:marLeft w:val="0"/>
      <w:marRight w:val="0"/>
      <w:marTop w:val="0"/>
      <w:marBottom w:val="0"/>
      <w:divBdr>
        <w:top w:val="none" w:sz="0" w:space="0" w:color="auto"/>
        <w:left w:val="none" w:sz="0" w:space="0" w:color="auto"/>
        <w:bottom w:val="none" w:sz="0" w:space="0" w:color="auto"/>
        <w:right w:val="none" w:sz="0" w:space="0" w:color="auto"/>
      </w:divBdr>
    </w:div>
    <w:div w:id="1460758793">
      <w:bodyDiv w:val="1"/>
      <w:marLeft w:val="0"/>
      <w:marRight w:val="0"/>
      <w:marTop w:val="0"/>
      <w:marBottom w:val="0"/>
      <w:divBdr>
        <w:top w:val="none" w:sz="0" w:space="0" w:color="auto"/>
        <w:left w:val="none" w:sz="0" w:space="0" w:color="auto"/>
        <w:bottom w:val="none" w:sz="0" w:space="0" w:color="auto"/>
        <w:right w:val="none" w:sz="0" w:space="0" w:color="auto"/>
      </w:divBdr>
    </w:div>
    <w:div w:id="1468938583">
      <w:bodyDiv w:val="1"/>
      <w:marLeft w:val="0"/>
      <w:marRight w:val="0"/>
      <w:marTop w:val="0"/>
      <w:marBottom w:val="0"/>
      <w:divBdr>
        <w:top w:val="none" w:sz="0" w:space="0" w:color="auto"/>
        <w:left w:val="none" w:sz="0" w:space="0" w:color="auto"/>
        <w:bottom w:val="none" w:sz="0" w:space="0" w:color="auto"/>
        <w:right w:val="none" w:sz="0" w:space="0" w:color="auto"/>
      </w:divBdr>
    </w:div>
    <w:div w:id="1482186246">
      <w:bodyDiv w:val="1"/>
      <w:marLeft w:val="0"/>
      <w:marRight w:val="0"/>
      <w:marTop w:val="0"/>
      <w:marBottom w:val="0"/>
      <w:divBdr>
        <w:top w:val="none" w:sz="0" w:space="0" w:color="auto"/>
        <w:left w:val="none" w:sz="0" w:space="0" w:color="auto"/>
        <w:bottom w:val="none" w:sz="0" w:space="0" w:color="auto"/>
        <w:right w:val="none" w:sz="0" w:space="0" w:color="auto"/>
      </w:divBdr>
    </w:div>
    <w:div w:id="1586497387">
      <w:bodyDiv w:val="1"/>
      <w:marLeft w:val="0"/>
      <w:marRight w:val="0"/>
      <w:marTop w:val="0"/>
      <w:marBottom w:val="0"/>
      <w:divBdr>
        <w:top w:val="none" w:sz="0" w:space="0" w:color="auto"/>
        <w:left w:val="none" w:sz="0" w:space="0" w:color="auto"/>
        <w:bottom w:val="none" w:sz="0" w:space="0" w:color="auto"/>
        <w:right w:val="none" w:sz="0" w:space="0" w:color="auto"/>
      </w:divBdr>
    </w:div>
    <w:div w:id="1597132771">
      <w:bodyDiv w:val="1"/>
      <w:marLeft w:val="0"/>
      <w:marRight w:val="0"/>
      <w:marTop w:val="0"/>
      <w:marBottom w:val="0"/>
      <w:divBdr>
        <w:top w:val="none" w:sz="0" w:space="0" w:color="auto"/>
        <w:left w:val="none" w:sz="0" w:space="0" w:color="auto"/>
        <w:bottom w:val="none" w:sz="0" w:space="0" w:color="auto"/>
        <w:right w:val="none" w:sz="0" w:space="0" w:color="auto"/>
      </w:divBdr>
    </w:div>
    <w:div w:id="1602836141">
      <w:bodyDiv w:val="1"/>
      <w:marLeft w:val="0"/>
      <w:marRight w:val="0"/>
      <w:marTop w:val="0"/>
      <w:marBottom w:val="0"/>
      <w:divBdr>
        <w:top w:val="none" w:sz="0" w:space="0" w:color="auto"/>
        <w:left w:val="none" w:sz="0" w:space="0" w:color="auto"/>
        <w:bottom w:val="none" w:sz="0" w:space="0" w:color="auto"/>
        <w:right w:val="none" w:sz="0" w:space="0" w:color="auto"/>
      </w:divBdr>
    </w:div>
    <w:div w:id="1700279262">
      <w:bodyDiv w:val="1"/>
      <w:marLeft w:val="0"/>
      <w:marRight w:val="0"/>
      <w:marTop w:val="0"/>
      <w:marBottom w:val="0"/>
      <w:divBdr>
        <w:top w:val="none" w:sz="0" w:space="0" w:color="auto"/>
        <w:left w:val="none" w:sz="0" w:space="0" w:color="auto"/>
        <w:bottom w:val="none" w:sz="0" w:space="0" w:color="auto"/>
        <w:right w:val="none" w:sz="0" w:space="0" w:color="auto"/>
      </w:divBdr>
    </w:div>
    <w:div w:id="1743526059">
      <w:bodyDiv w:val="1"/>
      <w:marLeft w:val="0"/>
      <w:marRight w:val="0"/>
      <w:marTop w:val="0"/>
      <w:marBottom w:val="0"/>
      <w:divBdr>
        <w:top w:val="none" w:sz="0" w:space="0" w:color="auto"/>
        <w:left w:val="none" w:sz="0" w:space="0" w:color="auto"/>
        <w:bottom w:val="none" w:sz="0" w:space="0" w:color="auto"/>
        <w:right w:val="none" w:sz="0" w:space="0" w:color="auto"/>
      </w:divBdr>
    </w:div>
    <w:div w:id="1822428139">
      <w:bodyDiv w:val="1"/>
      <w:marLeft w:val="0"/>
      <w:marRight w:val="0"/>
      <w:marTop w:val="0"/>
      <w:marBottom w:val="0"/>
      <w:divBdr>
        <w:top w:val="none" w:sz="0" w:space="0" w:color="auto"/>
        <w:left w:val="none" w:sz="0" w:space="0" w:color="auto"/>
        <w:bottom w:val="none" w:sz="0" w:space="0" w:color="auto"/>
        <w:right w:val="none" w:sz="0" w:space="0" w:color="auto"/>
      </w:divBdr>
    </w:div>
    <w:div w:id="1886912953">
      <w:bodyDiv w:val="1"/>
      <w:marLeft w:val="0"/>
      <w:marRight w:val="0"/>
      <w:marTop w:val="0"/>
      <w:marBottom w:val="0"/>
      <w:divBdr>
        <w:top w:val="none" w:sz="0" w:space="0" w:color="auto"/>
        <w:left w:val="none" w:sz="0" w:space="0" w:color="auto"/>
        <w:bottom w:val="none" w:sz="0" w:space="0" w:color="auto"/>
        <w:right w:val="none" w:sz="0" w:space="0" w:color="auto"/>
      </w:divBdr>
    </w:div>
    <w:div w:id="1953511187">
      <w:bodyDiv w:val="1"/>
      <w:marLeft w:val="0"/>
      <w:marRight w:val="0"/>
      <w:marTop w:val="0"/>
      <w:marBottom w:val="0"/>
      <w:divBdr>
        <w:top w:val="none" w:sz="0" w:space="0" w:color="auto"/>
        <w:left w:val="none" w:sz="0" w:space="0" w:color="auto"/>
        <w:bottom w:val="none" w:sz="0" w:space="0" w:color="auto"/>
        <w:right w:val="none" w:sz="0" w:space="0" w:color="auto"/>
      </w:divBdr>
    </w:div>
    <w:div w:id="1976333932">
      <w:bodyDiv w:val="1"/>
      <w:marLeft w:val="0"/>
      <w:marRight w:val="0"/>
      <w:marTop w:val="0"/>
      <w:marBottom w:val="0"/>
      <w:divBdr>
        <w:top w:val="none" w:sz="0" w:space="0" w:color="auto"/>
        <w:left w:val="none" w:sz="0" w:space="0" w:color="auto"/>
        <w:bottom w:val="none" w:sz="0" w:space="0" w:color="auto"/>
        <w:right w:val="none" w:sz="0" w:space="0" w:color="auto"/>
      </w:divBdr>
    </w:div>
    <w:div w:id="2008555778">
      <w:bodyDiv w:val="1"/>
      <w:marLeft w:val="0"/>
      <w:marRight w:val="0"/>
      <w:marTop w:val="0"/>
      <w:marBottom w:val="0"/>
      <w:divBdr>
        <w:top w:val="none" w:sz="0" w:space="0" w:color="auto"/>
        <w:left w:val="none" w:sz="0" w:space="0" w:color="auto"/>
        <w:bottom w:val="none" w:sz="0" w:space="0" w:color="auto"/>
        <w:right w:val="none" w:sz="0" w:space="0" w:color="auto"/>
      </w:divBdr>
    </w:div>
    <w:div w:id="2105105202">
      <w:bodyDiv w:val="1"/>
      <w:marLeft w:val="0"/>
      <w:marRight w:val="0"/>
      <w:marTop w:val="0"/>
      <w:marBottom w:val="0"/>
      <w:divBdr>
        <w:top w:val="none" w:sz="0" w:space="0" w:color="auto"/>
        <w:left w:val="none" w:sz="0" w:space="0" w:color="auto"/>
        <w:bottom w:val="none" w:sz="0" w:space="0" w:color="auto"/>
        <w:right w:val="none" w:sz="0" w:space="0" w:color="auto"/>
      </w:divBdr>
    </w:div>
    <w:div w:id="2123264658">
      <w:bodyDiv w:val="1"/>
      <w:marLeft w:val="0"/>
      <w:marRight w:val="0"/>
      <w:marTop w:val="0"/>
      <w:marBottom w:val="0"/>
      <w:divBdr>
        <w:top w:val="none" w:sz="0" w:space="0" w:color="auto"/>
        <w:left w:val="none" w:sz="0" w:space="0" w:color="auto"/>
        <w:bottom w:val="none" w:sz="0" w:space="0" w:color="auto"/>
        <w:right w:val="none" w:sz="0" w:space="0" w:color="auto"/>
      </w:divBdr>
    </w:div>
    <w:div w:id="2124617366">
      <w:bodyDiv w:val="1"/>
      <w:marLeft w:val="0"/>
      <w:marRight w:val="0"/>
      <w:marTop w:val="0"/>
      <w:marBottom w:val="0"/>
      <w:divBdr>
        <w:top w:val="none" w:sz="0" w:space="0" w:color="auto"/>
        <w:left w:val="none" w:sz="0" w:space="0" w:color="auto"/>
        <w:bottom w:val="none" w:sz="0" w:space="0" w:color="auto"/>
        <w:right w:val="none" w:sz="0" w:space="0" w:color="auto"/>
      </w:divBdr>
    </w:div>
    <w:div w:id="2140412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diagramColors" Target="diagrams/colors1.xml"/><Relationship Id="rId39" Type="http://schemas.openxmlformats.org/officeDocument/2006/relationships/image" Target="media/image11.png"/><Relationship Id="rId21" Type="http://schemas.openxmlformats.org/officeDocument/2006/relationships/header" Target="header6.xml"/><Relationship Id="rId34" Type="http://schemas.openxmlformats.org/officeDocument/2006/relationships/hyperlink" Target="https://ojs.cbn.ac.id/index.php/hinef/article/download/868/311/3266" TargetMode="External"/><Relationship Id="rId42" Type="http://schemas.openxmlformats.org/officeDocument/2006/relationships/hyperlink" Target="http://eprints.unm.ac.id/id/eprint/36440" TargetMode="External"/><Relationship Id="rId47" Type="http://schemas.openxmlformats.org/officeDocument/2006/relationships/image" Target="media/image15.png"/><Relationship Id="rId50" Type="http://schemas.openxmlformats.org/officeDocument/2006/relationships/hyperlink" Target="https://doi.org/10.31943/bi.v10i1.911" TargetMode="External"/><Relationship Id="rId55" Type="http://schemas.openxmlformats.org/officeDocument/2006/relationships/image" Target="media/image19.png"/><Relationship Id="rId63" Type="http://schemas.openxmlformats.org/officeDocument/2006/relationships/image" Target="media/image23.png"/><Relationship Id="rId68" Type="http://schemas.openxmlformats.org/officeDocument/2006/relationships/image" Target="media/image27.jpeg"/><Relationship Id="rId76" Type="http://schemas.openxmlformats.org/officeDocument/2006/relationships/image" Target="media/image35.jpeg"/><Relationship Id="rId84" Type="http://schemas.openxmlformats.org/officeDocument/2006/relationships/image" Target="media/image42.jpeg"/><Relationship Id="rId89" Type="http://schemas.openxmlformats.org/officeDocument/2006/relationships/header" Target="header9.xml"/><Relationship Id="rId7" Type="http://schemas.openxmlformats.org/officeDocument/2006/relationships/endnotes" Target="endnotes.xml"/><Relationship Id="rId71" Type="http://schemas.openxmlformats.org/officeDocument/2006/relationships/image" Target="media/image30.jpe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6.png"/><Relationship Id="rId11" Type="http://schemas.openxmlformats.org/officeDocument/2006/relationships/image" Target="media/image4.jpeg"/><Relationship Id="rId24" Type="http://schemas.openxmlformats.org/officeDocument/2006/relationships/diagramLayout" Target="diagrams/layout1.xml"/><Relationship Id="rId32" Type="http://schemas.openxmlformats.org/officeDocument/2006/relationships/hyperlink" Target="https://doi.org/10.37640/jip.v14i2.1588" TargetMode="External"/><Relationship Id="rId37" Type="http://schemas.openxmlformats.org/officeDocument/2006/relationships/image" Target="media/image10.png"/><Relationship Id="rId40" Type="http://schemas.openxmlformats.org/officeDocument/2006/relationships/hyperlink" Target="https://doi.org/10.23969/literasi.v14i1.9669" TargetMode="External"/><Relationship Id="rId45" Type="http://schemas.openxmlformats.org/officeDocument/2006/relationships/image" Target="media/image14.png"/><Relationship Id="rId53" Type="http://schemas.openxmlformats.org/officeDocument/2006/relationships/image" Target="media/image18.png"/><Relationship Id="rId58" Type="http://schemas.openxmlformats.org/officeDocument/2006/relationships/hyperlink" Target="https://repository.uinjkt.ac.id/dspace/bitstream/123456789/75707/1/Nadifa%20Ma%20Hira%2011190130000098%20%28%20WATERMARK%29.pdf" TargetMode="External"/><Relationship Id="rId66" Type="http://schemas.openxmlformats.org/officeDocument/2006/relationships/image" Target="media/image25.jpeg"/><Relationship Id="rId74" Type="http://schemas.openxmlformats.org/officeDocument/2006/relationships/image" Target="media/image33.jpeg"/><Relationship Id="rId79" Type="http://schemas.openxmlformats.org/officeDocument/2006/relationships/image" Target="media/image38.jpeg"/><Relationship Id="rId87" Type="http://schemas.openxmlformats.org/officeDocument/2006/relationships/header" Target="header8.xml"/><Relationship Id="rId5" Type="http://schemas.openxmlformats.org/officeDocument/2006/relationships/webSettings" Target="webSettings.xml"/><Relationship Id="rId61" Type="http://schemas.openxmlformats.org/officeDocument/2006/relationships/image" Target="media/image22.png"/><Relationship Id="rId82" Type="http://schemas.microsoft.com/office/2007/relationships/hdphoto" Target="media/hdphoto1.wdp"/><Relationship Id="rId90" Type="http://schemas.openxmlformats.org/officeDocument/2006/relationships/fontTable" Target="fontTable.xml"/><Relationship Id="rId19" Type="http://schemas.openxmlformats.org/officeDocument/2006/relationships/header" Target="header5.xml"/><Relationship Id="rId14" Type="http://schemas.openxmlformats.org/officeDocument/2006/relationships/footer" Target="footer1.xml"/><Relationship Id="rId22" Type="http://schemas.openxmlformats.org/officeDocument/2006/relationships/footer" Target="footer5.xml"/><Relationship Id="rId27" Type="http://schemas.microsoft.com/office/2007/relationships/diagramDrawing" Target="diagrams/drawing1.xml"/><Relationship Id="rId30" Type="http://schemas.openxmlformats.org/officeDocument/2006/relationships/hyperlink" Target="https://ppjp.ulm.ac.id/journals/index.php/j-instech/article/download/12046/6663" TargetMode="External"/><Relationship Id="rId35" Type="http://schemas.openxmlformats.org/officeDocument/2006/relationships/image" Target="media/image9.png"/><Relationship Id="rId43" Type="http://schemas.openxmlformats.org/officeDocument/2006/relationships/image" Target="media/image13.png"/><Relationship Id="rId48" Type="http://schemas.openxmlformats.org/officeDocument/2006/relationships/hyperlink" Target="https://www.proquest.com/openview/607226c7bb4ab3af4b4947653f49ceee/1?pq-origsite=gscholar&amp;cbl=2026366&amp;diss=y" TargetMode="External"/><Relationship Id="rId56" Type="http://schemas.openxmlformats.org/officeDocument/2006/relationships/hyperlink" Target="https://ojs.itapi.or.id/index.php/edudikara/article/download/212/159/327" TargetMode="External"/><Relationship Id="rId64" Type="http://schemas.openxmlformats.org/officeDocument/2006/relationships/hyperlink" Target="https://ejournal.undiksha.ac.id/index.php/JJPBS/article/view/68740/27735" TargetMode="External"/><Relationship Id="rId69" Type="http://schemas.openxmlformats.org/officeDocument/2006/relationships/image" Target="media/image28.jpeg"/><Relationship Id="rId77" Type="http://schemas.openxmlformats.org/officeDocument/2006/relationships/image" Target="media/image36.jpeg"/><Relationship Id="rId8" Type="http://schemas.openxmlformats.org/officeDocument/2006/relationships/image" Target="media/image1.png"/><Relationship Id="rId51" Type="http://schemas.openxmlformats.org/officeDocument/2006/relationships/image" Target="media/image17.png"/><Relationship Id="rId72" Type="http://schemas.openxmlformats.org/officeDocument/2006/relationships/image" Target="media/image31.jpeg"/><Relationship Id="rId80" Type="http://schemas.openxmlformats.org/officeDocument/2006/relationships/image" Target="media/image39.jpeg"/><Relationship Id="rId85" Type="http://schemas.openxmlformats.org/officeDocument/2006/relationships/image" Target="media/image43.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diagramQuickStyle" Target="diagrams/quickStyle1.xml"/><Relationship Id="rId33" Type="http://schemas.openxmlformats.org/officeDocument/2006/relationships/image" Target="media/image8.png"/><Relationship Id="rId38" Type="http://schemas.openxmlformats.org/officeDocument/2006/relationships/hyperlink" Target="https://digilib.uns.ac.id/dokumen/detail/109653/" TargetMode="External"/><Relationship Id="rId46" Type="http://schemas.openxmlformats.org/officeDocument/2006/relationships/hyperlink" Target="https://ejournal.stitmiftahulmidad.ac.id/index.php/joedu/article/view/104" TargetMode="External"/><Relationship Id="rId59" Type="http://schemas.openxmlformats.org/officeDocument/2006/relationships/image" Target="media/image21.png"/><Relationship Id="rId67" Type="http://schemas.openxmlformats.org/officeDocument/2006/relationships/image" Target="media/image26.jpeg"/><Relationship Id="rId20" Type="http://schemas.openxmlformats.org/officeDocument/2006/relationships/footer" Target="footer4.xml"/><Relationship Id="rId41" Type="http://schemas.openxmlformats.org/officeDocument/2006/relationships/image" Target="media/image12.png"/><Relationship Id="rId54" Type="http://schemas.openxmlformats.org/officeDocument/2006/relationships/hyperlink" Target="http://repository.um.ac.id/id/eprint/265574" TargetMode="External"/><Relationship Id="rId62" Type="http://schemas.openxmlformats.org/officeDocument/2006/relationships/hyperlink" Target="https://doi.org/10.23887/jear.v8i3.82030" TargetMode="External"/><Relationship Id="rId70" Type="http://schemas.openxmlformats.org/officeDocument/2006/relationships/image" Target="media/image29.jpeg"/><Relationship Id="rId75" Type="http://schemas.openxmlformats.org/officeDocument/2006/relationships/image" Target="media/image34.jpeg"/><Relationship Id="rId83" Type="http://schemas.openxmlformats.org/officeDocument/2006/relationships/image" Target="media/image41.jpeg"/><Relationship Id="rId88" Type="http://schemas.openxmlformats.org/officeDocument/2006/relationships/footer" Target="footer6.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diagramData" Target="diagrams/data1.xml"/><Relationship Id="rId28" Type="http://schemas.openxmlformats.org/officeDocument/2006/relationships/hyperlink" Target="https://doi.org/10.36379/estetika.v3i2" TargetMode="External"/><Relationship Id="rId36" Type="http://schemas.openxmlformats.org/officeDocument/2006/relationships/hyperlink" Target="https://doi.org/10.23887/ika.v20i2.45014" TargetMode="External"/><Relationship Id="rId49" Type="http://schemas.openxmlformats.org/officeDocument/2006/relationships/image" Target="media/image16.png"/><Relationship Id="rId57" Type="http://schemas.openxmlformats.org/officeDocument/2006/relationships/image" Target="media/image20.png"/><Relationship Id="rId10" Type="http://schemas.openxmlformats.org/officeDocument/2006/relationships/image" Target="media/image3.jpeg"/><Relationship Id="rId31" Type="http://schemas.openxmlformats.org/officeDocument/2006/relationships/image" Target="media/image7.png"/><Relationship Id="rId44" Type="http://schemas.openxmlformats.org/officeDocument/2006/relationships/hyperlink" Target="https://doi.org/10.23969/jp.v10i01.22906" TargetMode="External"/><Relationship Id="rId52" Type="http://schemas.openxmlformats.org/officeDocument/2006/relationships/hyperlink" Target="https://doi.org/10.53299/jppi.v5i1.1404" TargetMode="External"/><Relationship Id="rId60" Type="http://schemas.openxmlformats.org/officeDocument/2006/relationships/hyperlink" Target="https://doi.org/10.59024/simpati.v2i1.511" TargetMode="External"/><Relationship Id="rId65" Type="http://schemas.openxmlformats.org/officeDocument/2006/relationships/image" Target="media/image24.png"/><Relationship Id="rId73" Type="http://schemas.openxmlformats.org/officeDocument/2006/relationships/image" Target="media/image32.jpeg"/><Relationship Id="rId78" Type="http://schemas.openxmlformats.org/officeDocument/2006/relationships/image" Target="media/image37.jpeg"/><Relationship Id="rId81" Type="http://schemas.openxmlformats.org/officeDocument/2006/relationships/image" Target="media/image40.jpeg"/><Relationship Id="rId86"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_rels/header5.xml.rels><?xml version="1.0" encoding="UTF-8" standalone="yes"?>
<Relationships xmlns="http://schemas.openxmlformats.org/package/2006/relationships"><Relationship Id="rId1" Type="http://schemas.openxmlformats.org/officeDocument/2006/relationships/image" Target="media/image5.png"/></Relationships>
</file>

<file path=word/_rels/header6.xml.rels><?xml version="1.0" encoding="UTF-8" standalone="yes"?>
<Relationships xmlns="http://schemas.openxmlformats.org/package/2006/relationships"><Relationship Id="rId1" Type="http://schemas.openxmlformats.org/officeDocument/2006/relationships/image" Target="media/image5.png"/></Relationships>
</file>

<file path=word/_rels/header7.xml.rels><?xml version="1.0" encoding="UTF-8" standalone="yes"?>
<Relationships xmlns="http://schemas.openxmlformats.org/package/2006/relationships"><Relationship Id="rId1" Type="http://schemas.openxmlformats.org/officeDocument/2006/relationships/image" Target="media/image5.png"/></Relationships>
</file>

<file path=word/_rels/header8.xml.rels><?xml version="1.0" encoding="UTF-8" standalone="yes"?>
<Relationships xmlns="http://schemas.openxmlformats.org/package/2006/relationships"><Relationship Id="rId1" Type="http://schemas.openxmlformats.org/officeDocument/2006/relationships/image" Target="media/image5.png"/></Relationships>
</file>

<file path=word/_rels/header9.xml.rels><?xml version="1.0" encoding="UTF-8" standalone="yes"?>
<Relationships xmlns="http://schemas.openxmlformats.org/package/2006/relationships"><Relationship Id="rId1"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7089213-ED3F-4868-B16A-863B89611CDE}" type="doc">
      <dgm:prSet loTypeId="urn:microsoft.com/office/officeart/2005/8/layout/hierarchy1" loCatId="hierarchy" qsTypeId="urn:microsoft.com/office/officeart/2005/8/quickstyle/3d2" qsCatId="3D" csTypeId="urn:microsoft.com/office/officeart/2005/8/colors/accent1_2" csCatId="accent1" phldr="1"/>
      <dgm:spPr/>
      <dgm:t>
        <a:bodyPr/>
        <a:lstStyle/>
        <a:p>
          <a:endParaRPr lang="en-ID"/>
        </a:p>
      </dgm:t>
    </dgm:pt>
    <dgm:pt modelId="{7BE40676-CAF7-4609-942B-8BC84307A5B0}">
      <dgm:prSet phldrT="[Text]" custT="1"/>
      <dgm:spPr/>
      <dgm:t>
        <a:bodyPr/>
        <a:lstStyle/>
        <a:p>
          <a:r>
            <a:rPr lang="en-ID" sz="1000"/>
            <a:t> </a:t>
          </a:r>
          <a:r>
            <a:rPr lang="en-ID" sz="1000">
              <a:latin typeface="Times New Roman" panose="02020603050405020304" pitchFamily="18" charset="0"/>
              <a:cs typeface="Times New Roman" panose="02020603050405020304" pitchFamily="18" charset="0"/>
            </a:rPr>
            <a:t>Manfaat Siniar (Podcast)</a:t>
          </a:r>
        </a:p>
      </dgm:t>
    </dgm:pt>
    <dgm:pt modelId="{8E271E7C-B770-4601-AF3C-4199AD077D9C}" type="parTrans" cxnId="{BE515D68-ADFD-4442-9575-920A2F7A2AEE}">
      <dgm:prSet/>
      <dgm:spPr/>
      <dgm:t>
        <a:bodyPr/>
        <a:lstStyle/>
        <a:p>
          <a:endParaRPr lang="en-ID"/>
        </a:p>
      </dgm:t>
    </dgm:pt>
    <dgm:pt modelId="{66EEF34C-CFFD-4930-92EC-81CF6B2278F4}" type="sibTrans" cxnId="{BE515D68-ADFD-4442-9575-920A2F7A2AEE}">
      <dgm:prSet/>
      <dgm:spPr/>
      <dgm:t>
        <a:bodyPr/>
        <a:lstStyle/>
        <a:p>
          <a:endParaRPr lang="en-ID"/>
        </a:p>
      </dgm:t>
    </dgm:pt>
    <dgm:pt modelId="{36DF3D48-3355-481C-94AC-A04A03117365}">
      <dgm:prSet phldrT="[Text]" custT="1"/>
      <dgm:spPr/>
      <dgm:t>
        <a:bodyPr/>
        <a:lstStyle/>
        <a:p>
          <a:r>
            <a:rPr lang="en-ID" sz="1000">
              <a:latin typeface="Times New Roman" panose="02020603050405020304" pitchFamily="18" charset="0"/>
              <a:cs typeface="Times New Roman" panose="02020603050405020304" pitchFamily="18" charset="0"/>
            </a:rPr>
            <a:t>Media Pembelajaran</a:t>
          </a:r>
        </a:p>
      </dgm:t>
    </dgm:pt>
    <dgm:pt modelId="{92EE3899-1408-4835-9B9E-C3F2C6C4892A}" type="parTrans" cxnId="{7B4FE2EF-2785-4C47-A9B0-D7AD5ECADDCC}">
      <dgm:prSet/>
      <dgm:spPr/>
      <dgm:t>
        <a:bodyPr/>
        <a:lstStyle/>
        <a:p>
          <a:endParaRPr lang="en-ID"/>
        </a:p>
      </dgm:t>
    </dgm:pt>
    <dgm:pt modelId="{4C108C24-8426-484B-8185-86974F562589}" type="sibTrans" cxnId="{7B4FE2EF-2785-4C47-A9B0-D7AD5ECADDCC}">
      <dgm:prSet/>
      <dgm:spPr/>
      <dgm:t>
        <a:bodyPr/>
        <a:lstStyle/>
        <a:p>
          <a:endParaRPr lang="en-ID"/>
        </a:p>
      </dgm:t>
    </dgm:pt>
    <dgm:pt modelId="{7B76D952-DBA4-4661-99DB-AE112B398D49}">
      <dgm:prSet phldrT="[Text]"/>
      <dgm:spPr/>
      <dgm:t>
        <a:bodyPr/>
        <a:lstStyle/>
        <a:p>
          <a:pPr algn="ctr"/>
          <a:r>
            <a:rPr lang="en-ID">
              <a:latin typeface="Times New Roman" panose="02020603050405020304" pitchFamily="18" charset="0"/>
              <a:cs typeface="Times New Roman" panose="02020603050405020304" pitchFamily="18" charset="0"/>
            </a:rPr>
            <a:t>Penggunaan  Media Siniar (Podcast) Dalam Pembelajaran Bahasa Indonesia</a:t>
          </a:r>
        </a:p>
      </dgm:t>
    </dgm:pt>
    <dgm:pt modelId="{60C9BD18-38C8-43F2-876B-61F2CD3105F7}" type="parTrans" cxnId="{5E3FB91D-A964-422C-859C-989236F4987E}">
      <dgm:prSet/>
      <dgm:spPr/>
      <dgm:t>
        <a:bodyPr/>
        <a:lstStyle/>
        <a:p>
          <a:endParaRPr lang="en-ID"/>
        </a:p>
      </dgm:t>
    </dgm:pt>
    <dgm:pt modelId="{46EFFC0C-9271-4652-BF57-4E6DF2A71BB7}" type="sibTrans" cxnId="{5E3FB91D-A964-422C-859C-989236F4987E}">
      <dgm:prSet/>
      <dgm:spPr/>
      <dgm:t>
        <a:bodyPr/>
        <a:lstStyle/>
        <a:p>
          <a:endParaRPr lang="en-ID"/>
        </a:p>
      </dgm:t>
    </dgm:pt>
    <dgm:pt modelId="{62FBAC79-32F3-45AB-B429-9DEDF89E5598}">
      <dgm:prSet phldrT="[Text]"/>
      <dgm:spPr/>
      <dgm:t>
        <a:bodyPr/>
        <a:lstStyle/>
        <a:p>
          <a:pPr algn="ctr"/>
          <a:r>
            <a:rPr lang="en-ID">
              <a:latin typeface="Times New Roman" panose="02020603050405020304" pitchFamily="18" charset="0"/>
              <a:cs typeface="Times New Roman" panose="02020603050405020304" pitchFamily="18" charset="0"/>
            </a:rPr>
            <a:t>Kefektivan Siniar (Podcast) Sebagai Media Pembelajaran</a:t>
          </a:r>
        </a:p>
      </dgm:t>
    </dgm:pt>
    <dgm:pt modelId="{8835E40C-D26C-490C-A021-186547B3226F}" type="parTrans" cxnId="{A6D9EEFC-916E-4A0C-855A-C4B29D068B7C}">
      <dgm:prSet/>
      <dgm:spPr/>
      <dgm:t>
        <a:bodyPr/>
        <a:lstStyle/>
        <a:p>
          <a:endParaRPr lang="en-ID"/>
        </a:p>
      </dgm:t>
    </dgm:pt>
    <dgm:pt modelId="{1E8C68A7-0DF6-4C60-9F63-555C29766D21}" type="sibTrans" cxnId="{A6D9EEFC-916E-4A0C-855A-C4B29D068B7C}">
      <dgm:prSet/>
      <dgm:spPr/>
      <dgm:t>
        <a:bodyPr/>
        <a:lstStyle/>
        <a:p>
          <a:endParaRPr lang="en-ID"/>
        </a:p>
      </dgm:t>
    </dgm:pt>
    <dgm:pt modelId="{D45B758D-CEF2-4BA3-8BBD-380BB386AEB6}" type="pres">
      <dgm:prSet presAssocID="{57089213-ED3F-4868-B16A-863B89611CDE}" presName="hierChild1" presStyleCnt="0">
        <dgm:presLayoutVars>
          <dgm:chPref val="1"/>
          <dgm:dir/>
          <dgm:animOne val="branch"/>
          <dgm:animLvl val="lvl"/>
          <dgm:resizeHandles/>
        </dgm:presLayoutVars>
      </dgm:prSet>
      <dgm:spPr/>
      <dgm:t>
        <a:bodyPr/>
        <a:lstStyle/>
        <a:p>
          <a:endParaRPr lang="en-US"/>
        </a:p>
      </dgm:t>
    </dgm:pt>
    <dgm:pt modelId="{16E61F50-5F24-4E06-ADEE-A9C7CF1369FF}" type="pres">
      <dgm:prSet presAssocID="{7BE40676-CAF7-4609-942B-8BC84307A5B0}" presName="hierRoot1" presStyleCnt="0"/>
      <dgm:spPr/>
    </dgm:pt>
    <dgm:pt modelId="{D5703A3D-39B2-4C5E-8B56-E89121A4E134}" type="pres">
      <dgm:prSet presAssocID="{7BE40676-CAF7-4609-942B-8BC84307A5B0}" presName="composite" presStyleCnt="0"/>
      <dgm:spPr/>
    </dgm:pt>
    <dgm:pt modelId="{ECB239EB-FE13-49A3-BFC6-CA21FFAEC404}" type="pres">
      <dgm:prSet presAssocID="{7BE40676-CAF7-4609-942B-8BC84307A5B0}" presName="background" presStyleLbl="node0" presStyleIdx="0" presStyleCnt="1"/>
      <dgm:spPr>
        <a:solidFill>
          <a:schemeClr val="tx1">
            <a:lumMod val="65000"/>
            <a:lumOff val="35000"/>
          </a:schemeClr>
        </a:solidFill>
      </dgm:spPr>
      <dgm:t>
        <a:bodyPr/>
        <a:lstStyle/>
        <a:p>
          <a:endParaRPr lang="en-US"/>
        </a:p>
      </dgm:t>
    </dgm:pt>
    <dgm:pt modelId="{7A61A6AB-FF21-45E2-B78C-2FEA7E45A2B5}" type="pres">
      <dgm:prSet presAssocID="{7BE40676-CAF7-4609-942B-8BC84307A5B0}" presName="text" presStyleLbl="fgAcc0" presStyleIdx="0" presStyleCnt="1">
        <dgm:presLayoutVars>
          <dgm:chPref val="3"/>
        </dgm:presLayoutVars>
      </dgm:prSet>
      <dgm:spPr/>
      <dgm:t>
        <a:bodyPr/>
        <a:lstStyle/>
        <a:p>
          <a:endParaRPr lang="en-US"/>
        </a:p>
      </dgm:t>
    </dgm:pt>
    <dgm:pt modelId="{E9733E68-4D58-4D94-BFAA-BAA27083F4C8}" type="pres">
      <dgm:prSet presAssocID="{7BE40676-CAF7-4609-942B-8BC84307A5B0}" presName="hierChild2" presStyleCnt="0"/>
      <dgm:spPr/>
    </dgm:pt>
    <dgm:pt modelId="{AEAB9249-238C-432E-8FC6-69FF02465279}" type="pres">
      <dgm:prSet presAssocID="{92EE3899-1408-4835-9B9E-C3F2C6C4892A}" presName="Name10" presStyleLbl="parChTrans1D2" presStyleIdx="0" presStyleCnt="1"/>
      <dgm:spPr/>
      <dgm:t>
        <a:bodyPr/>
        <a:lstStyle/>
        <a:p>
          <a:endParaRPr lang="en-US"/>
        </a:p>
      </dgm:t>
    </dgm:pt>
    <dgm:pt modelId="{52C37A9A-4BAF-4670-BD1F-03999F0DFF7C}" type="pres">
      <dgm:prSet presAssocID="{36DF3D48-3355-481C-94AC-A04A03117365}" presName="hierRoot2" presStyleCnt="0"/>
      <dgm:spPr/>
    </dgm:pt>
    <dgm:pt modelId="{486732A4-0CC3-4196-8FD2-5A9B0E0F12EB}" type="pres">
      <dgm:prSet presAssocID="{36DF3D48-3355-481C-94AC-A04A03117365}" presName="composite2" presStyleCnt="0"/>
      <dgm:spPr/>
    </dgm:pt>
    <dgm:pt modelId="{CE57007B-C306-43E8-95F5-275E5A7E540E}" type="pres">
      <dgm:prSet presAssocID="{36DF3D48-3355-481C-94AC-A04A03117365}" presName="background2" presStyleLbl="node2" presStyleIdx="0" presStyleCnt="1"/>
      <dgm:spPr>
        <a:solidFill>
          <a:schemeClr val="tx1">
            <a:lumMod val="65000"/>
            <a:lumOff val="35000"/>
          </a:schemeClr>
        </a:solidFill>
      </dgm:spPr>
      <dgm:t>
        <a:bodyPr/>
        <a:lstStyle/>
        <a:p>
          <a:endParaRPr lang="en-US"/>
        </a:p>
      </dgm:t>
    </dgm:pt>
    <dgm:pt modelId="{1675C3AB-EAF2-48EB-980D-5FD11ED6FA24}" type="pres">
      <dgm:prSet presAssocID="{36DF3D48-3355-481C-94AC-A04A03117365}" presName="text2" presStyleLbl="fgAcc2" presStyleIdx="0" presStyleCnt="1">
        <dgm:presLayoutVars>
          <dgm:chPref val="3"/>
        </dgm:presLayoutVars>
      </dgm:prSet>
      <dgm:spPr/>
      <dgm:t>
        <a:bodyPr/>
        <a:lstStyle/>
        <a:p>
          <a:endParaRPr lang="en-US"/>
        </a:p>
      </dgm:t>
    </dgm:pt>
    <dgm:pt modelId="{E47A75BF-0D86-4A5E-BE9C-2B9587CD711F}" type="pres">
      <dgm:prSet presAssocID="{36DF3D48-3355-481C-94AC-A04A03117365}" presName="hierChild3" presStyleCnt="0"/>
      <dgm:spPr/>
    </dgm:pt>
    <dgm:pt modelId="{3B4051B4-3ACC-4606-89EE-5112DF18AD9B}" type="pres">
      <dgm:prSet presAssocID="{60C9BD18-38C8-43F2-876B-61F2CD3105F7}" presName="Name17" presStyleLbl="parChTrans1D3" presStyleIdx="0" presStyleCnt="2"/>
      <dgm:spPr/>
      <dgm:t>
        <a:bodyPr/>
        <a:lstStyle/>
        <a:p>
          <a:endParaRPr lang="en-US"/>
        </a:p>
      </dgm:t>
    </dgm:pt>
    <dgm:pt modelId="{36A685B1-1B92-4C66-9248-EE05A7ED65DF}" type="pres">
      <dgm:prSet presAssocID="{7B76D952-DBA4-4661-99DB-AE112B398D49}" presName="hierRoot3" presStyleCnt="0"/>
      <dgm:spPr/>
    </dgm:pt>
    <dgm:pt modelId="{B64E1B0E-352A-428E-91B1-1FD096909F9D}" type="pres">
      <dgm:prSet presAssocID="{7B76D952-DBA4-4661-99DB-AE112B398D49}" presName="composite3" presStyleCnt="0"/>
      <dgm:spPr/>
    </dgm:pt>
    <dgm:pt modelId="{16CA14D0-60B2-437A-B2F8-DE95BC8E3D91}" type="pres">
      <dgm:prSet presAssocID="{7B76D952-DBA4-4661-99DB-AE112B398D49}" presName="background3" presStyleLbl="node3" presStyleIdx="0" presStyleCnt="2"/>
      <dgm:spPr>
        <a:solidFill>
          <a:schemeClr val="tx1">
            <a:lumMod val="65000"/>
            <a:lumOff val="35000"/>
          </a:schemeClr>
        </a:solidFill>
      </dgm:spPr>
      <dgm:t>
        <a:bodyPr/>
        <a:lstStyle/>
        <a:p>
          <a:endParaRPr lang="en-US"/>
        </a:p>
      </dgm:t>
    </dgm:pt>
    <dgm:pt modelId="{1B540C61-0817-491E-8352-A8B075C36156}" type="pres">
      <dgm:prSet presAssocID="{7B76D952-DBA4-4661-99DB-AE112B398D49}" presName="text3" presStyleLbl="fgAcc3" presStyleIdx="0" presStyleCnt="2">
        <dgm:presLayoutVars>
          <dgm:chPref val="3"/>
        </dgm:presLayoutVars>
      </dgm:prSet>
      <dgm:spPr/>
      <dgm:t>
        <a:bodyPr/>
        <a:lstStyle/>
        <a:p>
          <a:endParaRPr lang="en-US"/>
        </a:p>
      </dgm:t>
    </dgm:pt>
    <dgm:pt modelId="{7BDFFB28-E4CE-4134-BB6F-4884DD427321}" type="pres">
      <dgm:prSet presAssocID="{7B76D952-DBA4-4661-99DB-AE112B398D49}" presName="hierChild4" presStyleCnt="0"/>
      <dgm:spPr/>
    </dgm:pt>
    <dgm:pt modelId="{952CE085-3670-4A23-820E-2B9FA3C786B4}" type="pres">
      <dgm:prSet presAssocID="{8835E40C-D26C-490C-A021-186547B3226F}" presName="Name17" presStyleLbl="parChTrans1D3" presStyleIdx="1" presStyleCnt="2"/>
      <dgm:spPr/>
      <dgm:t>
        <a:bodyPr/>
        <a:lstStyle/>
        <a:p>
          <a:endParaRPr lang="en-US"/>
        </a:p>
      </dgm:t>
    </dgm:pt>
    <dgm:pt modelId="{76E56421-DABA-45D0-9007-B9BA72EE46A2}" type="pres">
      <dgm:prSet presAssocID="{62FBAC79-32F3-45AB-B429-9DEDF89E5598}" presName="hierRoot3" presStyleCnt="0"/>
      <dgm:spPr/>
    </dgm:pt>
    <dgm:pt modelId="{5E988E81-7443-42AA-A7AB-B054F1596F5B}" type="pres">
      <dgm:prSet presAssocID="{62FBAC79-32F3-45AB-B429-9DEDF89E5598}" presName="composite3" presStyleCnt="0"/>
      <dgm:spPr/>
    </dgm:pt>
    <dgm:pt modelId="{F9B3BD2D-5345-4BE4-8773-338FE39C0160}" type="pres">
      <dgm:prSet presAssocID="{62FBAC79-32F3-45AB-B429-9DEDF89E5598}" presName="background3" presStyleLbl="node3" presStyleIdx="1" presStyleCnt="2"/>
      <dgm:spPr>
        <a:solidFill>
          <a:schemeClr val="tx1">
            <a:lumMod val="65000"/>
            <a:lumOff val="35000"/>
          </a:schemeClr>
        </a:solidFill>
      </dgm:spPr>
      <dgm:t>
        <a:bodyPr/>
        <a:lstStyle/>
        <a:p>
          <a:endParaRPr lang="en-US"/>
        </a:p>
      </dgm:t>
    </dgm:pt>
    <dgm:pt modelId="{79B58F85-9959-4D81-833E-7C616936898D}" type="pres">
      <dgm:prSet presAssocID="{62FBAC79-32F3-45AB-B429-9DEDF89E5598}" presName="text3" presStyleLbl="fgAcc3" presStyleIdx="1" presStyleCnt="2">
        <dgm:presLayoutVars>
          <dgm:chPref val="3"/>
        </dgm:presLayoutVars>
      </dgm:prSet>
      <dgm:spPr/>
      <dgm:t>
        <a:bodyPr/>
        <a:lstStyle/>
        <a:p>
          <a:endParaRPr lang="en-US"/>
        </a:p>
      </dgm:t>
    </dgm:pt>
    <dgm:pt modelId="{79B1A049-9897-4F13-A25F-148E2B72B0A6}" type="pres">
      <dgm:prSet presAssocID="{62FBAC79-32F3-45AB-B429-9DEDF89E5598}" presName="hierChild4" presStyleCnt="0"/>
      <dgm:spPr/>
    </dgm:pt>
  </dgm:ptLst>
  <dgm:cxnLst>
    <dgm:cxn modelId="{B4EC1FD8-D185-424D-80A6-8C69768BFA1D}" type="presOf" srcId="{57089213-ED3F-4868-B16A-863B89611CDE}" destId="{D45B758D-CEF2-4BA3-8BBD-380BB386AEB6}" srcOrd="0" destOrd="0" presId="urn:microsoft.com/office/officeart/2005/8/layout/hierarchy1"/>
    <dgm:cxn modelId="{A6D9EEFC-916E-4A0C-855A-C4B29D068B7C}" srcId="{36DF3D48-3355-481C-94AC-A04A03117365}" destId="{62FBAC79-32F3-45AB-B429-9DEDF89E5598}" srcOrd="1" destOrd="0" parTransId="{8835E40C-D26C-490C-A021-186547B3226F}" sibTransId="{1E8C68A7-0DF6-4C60-9F63-555C29766D21}"/>
    <dgm:cxn modelId="{016EF08F-CE9C-4328-9436-0F6B67A12E08}" type="presOf" srcId="{62FBAC79-32F3-45AB-B429-9DEDF89E5598}" destId="{79B58F85-9959-4D81-833E-7C616936898D}" srcOrd="0" destOrd="0" presId="urn:microsoft.com/office/officeart/2005/8/layout/hierarchy1"/>
    <dgm:cxn modelId="{BE515D68-ADFD-4442-9575-920A2F7A2AEE}" srcId="{57089213-ED3F-4868-B16A-863B89611CDE}" destId="{7BE40676-CAF7-4609-942B-8BC84307A5B0}" srcOrd="0" destOrd="0" parTransId="{8E271E7C-B770-4601-AF3C-4199AD077D9C}" sibTransId="{66EEF34C-CFFD-4930-92EC-81CF6B2278F4}"/>
    <dgm:cxn modelId="{3346AFEE-7BEB-4643-9C35-2382879A96AF}" type="presOf" srcId="{8835E40C-D26C-490C-A021-186547B3226F}" destId="{952CE085-3670-4A23-820E-2B9FA3C786B4}" srcOrd="0" destOrd="0" presId="urn:microsoft.com/office/officeart/2005/8/layout/hierarchy1"/>
    <dgm:cxn modelId="{5E3FB91D-A964-422C-859C-989236F4987E}" srcId="{36DF3D48-3355-481C-94AC-A04A03117365}" destId="{7B76D952-DBA4-4661-99DB-AE112B398D49}" srcOrd="0" destOrd="0" parTransId="{60C9BD18-38C8-43F2-876B-61F2CD3105F7}" sibTransId="{46EFFC0C-9271-4652-BF57-4E6DF2A71BB7}"/>
    <dgm:cxn modelId="{03A93C85-9B2D-4C6E-8A0A-0243C959B91A}" type="presOf" srcId="{7BE40676-CAF7-4609-942B-8BC84307A5B0}" destId="{7A61A6AB-FF21-45E2-B78C-2FEA7E45A2B5}" srcOrd="0" destOrd="0" presId="urn:microsoft.com/office/officeart/2005/8/layout/hierarchy1"/>
    <dgm:cxn modelId="{7B4FE2EF-2785-4C47-A9B0-D7AD5ECADDCC}" srcId="{7BE40676-CAF7-4609-942B-8BC84307A5B0}" destId="{36DF3D48-3355-481C-94AC-A04A03117365}" srcOrd="0" destOrd="0" parTransId="{92EE3899-1408-4835-9B9E-C3F2C6C4892A}" sibTransId="{4C108C24-8426-484B-8185-86974F562589}"/>
    <dgm:cxn modelId="{099D60AF-235E-4EA3-9B22-01301201FA36}" type="presOf" srcId="{92EE3899-1408-4835-9B9E-C3F2C6C4892A}" destId="{AEAB9249-238C-432E-8FC6-69FF02465279}" srcOrd="0" destOrd="0" presId="urn:microsoft.com/office/officeart/2005/8/layout/hierarchy1"/>
    <dgm:cxn modelId="{C4A95410-7DE4-4846-BBBD-F9E72D513422}" type="presOf" srcId="{7B76D952-DBA4-4661-99DB-AE112B398D49}" destId="{1B540C61-0817-491E-8352-A8B075C36156}" srcOrd="0" destOrd="0" presId="urn:microsoft.com/office/officeart/2005/8/layout/hierarchy1"/>
    <dgm:cxn modelId="{FE531A71-30DF-4905-A1B1-06061F997817}" type="presOf" srcId="{36DF3D48-3355-481C-94AC-A04A03117365}" destId="{1675C3AB-EAF2-48EB-980D-5FD11ED6FA24}" srcOrd="0" destOrd="0" presId="urn:microsoft.com/office/officeart/2005/8/layout/hierarchy1"/>
    <dgm:cxn modelId="{AFA68763-DCAB-4C3D-8FB0-3593A7301693}" type="presOf" srcId="{60C9BD18-38C8-43F2-876B-61F2CD3105F7}" destId="{3B4051B4-3ACC-4606-89EE-5112DF18AD9B}" srcOrd="0" destOrd="0" presId="urn:microsoft.com/office/officeart/2005/8/layout/hierarchy1"/>
    <dgm:cxn modelId="{6884BE9A-8C97-4A4E-85CF-353161CA7AFE}" type="presParOf" srcId="{D45B758D-CEF2-4BA3-8BBD-380BB386AEB6}" destId="{16E61F50-5F24-4E06-ADEE-A9C7CF1369FF}" srcOrd="0" destOrd="0" presId="urn:microsoft.com/office/officeart/2005/8/layout/hierarchy1"/>
    <dgm:cxn modelId="{68B4E4AB-450E-46A7-9C72-BBA5D380C28C}" type="presParOf" srcId="{16E61F50-5F24-4E06-ADEE-A9C7CF1369FF}" destId="{D5703A3D-39B2-4C5E-8B56-E89121A4E134}" srcOrd="0" destOrd="0" presId="urn:microsoft.com/office/officeart/2005/8/layout/hierarchy1"/>
    <dgm:cxn modelId="{6843EC53-397C-4418-8A28-17E3C1DB548D}" type="presParOf" srcId="{D5703A3D-39B2-4C5E-8B56-E89121A4E134}" destId="{ECB239EB-FE13-49A3-BFC6-CA21FFAEC404}" srcOrd="0" destOrd="0" presId="urn:microsoft.com/office/officeart/2005/8/layout/hierarchy1"/>
    <dgm:cxn modelId="{9A4F1284-F123-42ED-9584-B5352D1D0A1C}" type="presParOf" srcId="{D5703A3D-39B2-4C5E-8B56-E89121A4E134}" destId="{7A61A6AB-FF21-45E2-B78C-2FEA7E45A2B5}" srcOrd="1" destOrd="0" presId="urn:microsoft.com/office/officeart/2005/8/layout/hierarchy1"/>
    <dgm:cxn modelId="{AB5D1377-6272-4B7D-A56C-8FDD84DBA4F0}" type="presParOf" srcId="{16E61F50-5F24-4E06-ADEE-A9C7CF1369FF}" destId="{E9733E68-4D58-4D94-BFAA-BAA27083F4C8}" srcOrd="1" destOrd="0" presId="urn:microsoft.com/office/officeart/2005/8/layout/hierarchy1"/>
    <dgm:cxn modelId="{5ECBD8DE-330E-4AF5-AD19-EA9ED8BDC023}" type="presParOf" srcId="{E9733E68-4D58-4D94-BFAA-BAA27083F4C8}" destId="{AEAB9249-238C-432E-8FC6-69FF02465279}" srcOrd="0" destOrd="0" presId="urn:microsoft.com/office/officeart/2005/8/layout/hierarchy1"/>
    <dgm:cxn modelId="{7EB22C66-1919-4D3D-A375-E6C2AE1DA98C}" type="presParOf" srcId="{E9733E68-4D58-4D94-BFAA-BAA27083F4C8}" destId="{52C37A9A-4BAF-4670-BD1F-03999F0DFF7C}" srcOrd="1" destOrd="0" presId="urn:microsoft.com/office/officeart/2005/8/layout/hierarchy1"/>
    <dgm:cxn modelId="{BB9C700A-44E3-4AAF-B213-6B7A2B3DBA58}" type="presParOf" srcId="{52C37A9A-4BAF-4670-BD1F-03999F0DFF7C}" destId="{486732A4-0CC3-4196-8FD2-5A9B0E0F12EB}" srcOrd="0" destOrd="0" presId="urn:microsoft.com/office/officeart/2005/8/layout/hierarchy1"/>
    <dgm:cxn modelId="{22062B8B-C8A3-4D80-8FB1-2CFCD08AED68}" type="presParOf" srcId="{486732A4-0CC3-4196-8FD2-5A9B0E0F12EB}" destId="{CE57007B-C306-43E8-95F5-275E5A7E540E}" srcOrd="0" destOrd="0" presId="urn:microsoft.com/office/officeart/2005/8/layout/hierarchy1"/>
    <dgm:cxn modelId="{A2AD0D70-64C4-46FA-96D8-1C355C451388}" type="presParOf" srcId="{486732A4-0CC3-4196-8FD2-5A9B0E0F12EB}" destId="{1675C3AB-EAF2-48EB-980D-5FD11ED6FA24}" srcOrd="1" destOrd="0" presId="urn:microsoft.com/office/officeart/2005/8/layout/hierarchy1"/>
    <dgm:cxn modelId="{6D845846-32E8-4830-A2D7-96FA9DC58108}" type="presParOf" srcId="{52C37A9A-4BAF-4670-BD1F-03999F0DFF7C}" destId="{E47A75BF-0D86-4A5E-BE9C-2B9587CD711F}" srcOrd="1" destOrd="0" presId="urn:microsoft.com/office/officeart/2005/8/layout/hierarchy1"/>
    <dgm:cxn modelId="{D5993D34-91DD-414D-BB26-D10432961CF0}" type="presParOf" srcId="{E47A75BF-0D86-4A5E-BE9C-2B9587CD711F}" destId="{3B4051B4-3ACC-4606-89EE-5112DF18AD9B}" srcOrd="0" destOrd="0" presId="urn:microsoft.com/office/officeart/2005/8/layout/hierarchy1"/>
    <dgm:cxn modelId="{44EA034F-07EF-462D-9A6E-8D42CAD8B876}" type="presParOf" srcId="{E47A75BF-0D86-4A5E-BE9C-2B9587CD711F}" destId="{36A685B1-1B92-4C66-9248-EE05A7ED65DF}" srcOrd="1" destOrd="0" presId="urn:microsoft.com/office/officeart/2005/8/layout/hierarchy1"/>
    <dgm:cxn modelId="{47300C4B-D087-4A31-8A89-AB20CE7CEC2F}" type="presParOf" srcId="{36A685B1-1B92-4C66-9248-EE05A7ED65DF}" destId="{B64E1B0E-352A-428E-91B1-1FD096909F9D}" srcOrd="0" destOrd="0" presId="urn:microsoft.com/office/officeart/2005/8/layout/hierarchy1"/>
    <dgm:cxn modelId="{D60C67D0-C1D8-4730-8FB2-7BE7FAEA1E79}" type="presParOf" srcId="{B64E1B0E-352A-428E-91B1-1FD096909F9D}" destId="{16CA14D0-60B2-437A-B2F8-DE95BC8E3D91}" srcOrd="0" destOrd="0" presId="urn:microsoft.com/office/officeart/2005/8/layout/hierarchy1"/>
    <dgm:cxn modelId="{4F9048D5-A514-41F5-A8C9-8317C8A1D286}" type="presParOf" srcId="{B64E1B0E-352A-428E-91B1-1FD096909F9D}" destId="{1B540C61-0817-491E-8352-A8B075C36156}" srcOrd="1" destOrd="0" presId="urn:microsoft.com/office/officeart/2005/8/layout/hierarchy1"/>
    <dgm:cxn modelId="{08E82296-78E0-448C-95E0-C3D7807C2AE4}" type="presParOf" srcId="{36A685B1-1B92-4C66-9248-EE05A7ED65DF}" destId="{7BDFFB28-E4CE-4134-BB6F-4884DD427321}" srcOrd="1" destOrd="0" presId="urn:microsoft.com/office/officeart/2005/8/layout/hierarchy1"/>
    <dgm:cxn modelId="{42F137B5-1081-4D13-8B90-E0E2D43E9139}" type="presParOf" srcId="{E47A75BF-0D86-4A5E-BE9C-2B9587CD711F}" destId="{952CE085-3670-4A23-820E-2B9FA3C786B4}" srcOrd="2" destOrd="0" presId="urn:microsoft.com/office/officeart/2005/8/layout/hierarchy1"/>
    <dgm:cxn modelId="{64619337-5A55-4181-8B6B-ED4832D7275B}" type="presParOf" srcId="{E47A75BF-0D86-4A5E-BE9C-2B9587CD711F}" destId="{76E56421-DABA-45D0-9007-B9BA72EE46A2}" srcOrd="3" destOrd="0" presId="urn:microsoft.com/office/officeart/2005/8/layout/hierarchy1"/>
    <dgm:cxn modelId="{C1ABF18D-DAFB-40B7-AD15-75047D370B4C}" type="presParOf" srcId="{76E56421-DABA-45D0-9007-B9BA72EE46A2}" destId="{5E988E81-7443-42AA-A7AB-B054F1596F5B}" srcOrd="0" destOrd="0" presId="urn:microsoft.com/office/officeart/2005/8/layout/hierarchy1"/>
    <dgm:cxn modelId="{71007F23-066E-4DF7-80D8-F1DB40F1F0C2}" type="presParOf" srcId="{5E988E81-7443-42AA-A7AB-B054F1596F5B}" destId="{F9B3BD2D-5345-4BE4-8773-338FE39C0160}" srcOrd="0" destOrd="0" presId="urn:microsoft.com/office/officeart/2005/8/layout/hierarchy1"/>
    <dgm:cxn modelId="{E1A459C5-5358-478B-991E-6A998D985792}" type="presParOf" srcId="{5E988E81-7443-42AA-A7AB-B054F1596F5B}" destId="{79B58F85-9959-4D81-833E-7C616936898D}" srcOrd="1" destOrd="0" presId="urn:microsoft.com/office/officeart/2005/8/layout/hierarchy1"/>
    <dgm:cxn modelId="{3142D445-7CDD-44C4-A4CD-F8031A8BFD03}" type="presParOf" srcId="{76E56421-DABA-45D0-9007-B9BA72EE46A2}" destId="{79B1A049-9897-4F13-A25F-148E2B72B0A6}" srcOrd="1" destOrd="0" presId="urn:microsoft.com/office/officeart/2005/8/layout/hierarchy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2CE085-3670-4A23-820E-2B9FA3C786B4}">
      <dsp:nvSpPr>
        <dsp:cNvPr id="0" name=""/>
        <dsp:cNvSpPr/>
      </dsp:nvSpPr>
      <dsp:spPr>
        <a:xfrm>
          <a:off x="2429261" y="1863675"/>
          <a:ext cx="729168" cy="347017"/>
        </a:xfrm>
        <a:custGeom>
          <a:avLst/>
          <a:gdLst/>
          <a:ahLst/>
          <a:cxnLst/>
          <a:rect l="0" t="0" r="0" b="0"/>
          <a:pathLst>
            <a:path>
              <a:moveTo>
                <a:pt x="0" y="0"/>
              </a:moveTo>
              <a:lnTo>
                <a:pt x="0" y="236482"/>
              </a:lnTo>
              <a:lnTo>
                <a:pt x="729168" y="236482"/>
              </a:lnTo>
              <a:lnTo>
                <a:pt x="729168" y="347017"/>
              </a:lnTo>
            </a:path>
          </a:pathLst>
        </a:custGeom>
        <a:no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3B4051B4-3ACC-4606-89EE-5112DF18AD9B}">
      <dsp:nvSpPr>
        <dsp:cNvPr id="0" name=""/>
        <dsp:cNvSpPr/>
      </dsp:nvSpPr>
      <dsp:spPr>
        <a:xfrm>
          <a:off x="1700093" y="1863675"/>
          <a:ext cx="729168" cy="347017"/>
        </a:xfrm>
        <a:custGeom>
          <a:avLst/>
          <a:gdLst/>
          <a:ahLst/>
          <a:cxnLst/>
          <a:rect l="0" t="0" r="0" b="0"/>
          <a:pathLst>
            <a:path>
              <a:moveTo>
                <a:pt x="729168" y="0"/>
              </a:moveTo>
              <a:lnTo>
                <a:pt x="729168" y="236482"/>
              </a:lnTo>
              <a:lnTo>
                <a:pt x="0" y="236482"/>
              </a:lnTo>
              <a:lnTo>
                <a:pt x="0" y="347017"/>
              </a:lnTo>
            </a:path>
          </a:pathLst>
        </a:custGeom>
        <a:no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AEAB9249-238C-432E-8FC6-69FF02465279}">
      <dsp:nvSpPr>
        <dsp:cNvPr id="0" name=""/>
        <dsp:cNvSpPr/>
      </dsp:nvSpPr>
      <dsp:spPr>
        <a:xfrm>
          <a:off x="2383541" y="758984"/>
          <a:ext cx="91440" cy="347017"/>
        </a:xfrm>
        <a:custGeom>
          <a:avLst/>
          <a:gdLst/>
          <a:ahLst/>
          <a:cxnLst/>
          <a:rect l="0" t="0" r="0" b="0"/>
          <a:pathLst>
            <a:path>
              <a:moveTo>
                <a:pt x="45720" y="0"/>
              </a:moveTo>
              <a:lnTo>
                <a:pt x="45720" y="347017"/>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ECB239EB-FE13-49A3-BFC6-CA21FFAEC404}">
      <dsp:nvSpPr>
        <dsp:cNvPr id="0" name=""/>
        <dsp:cNvSpPr/>
      </dsp:nvSpPr>
      <dsp:spPr>
        <a:xfrm>
          <a:off x="1832669" y="1312"/>
          <a:ext cx="1193184" cy="757672"/>
        </a:xfrm>
        <a:prstGeom prst="roundRect">
          <a:avLst>
            <a:gd name="adj" fmla="val 10000"/>
          </a:avLst>
        </a:prstGeom>
        <a:solidFill>
          <a:schemeClr val="tx1">
            <a:lumMod val="65000"/>
            <a:lumOff val="35000"/>
          </a:schemeClr>
        </a:soli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7A61A6AB-FF21-45E2-B78C-2FEA7E45A2B5}">
      <dsp:nvSpPr>
        <dsp:cNvPr id="0" name=""/>
        <dsp:cNvSpPr/>
      </dsp:nvSpPr>
      <dsp:spPr>
        <a:xfrm>
          <a:off x="1965245" y="127259"/>
          <a:ext cx="1193184" cy="757672"/>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kern="1200"/>
            <a:t> </a:t>
          </a:r>
          <a:r>
            <a:rPr lang="en-ID" sz="1000" kern="1200">
              <a:latin typeface="Times New Roman" panose="02020603050405020304" pitchFamily="18" charset="0"/>
              <a:cs typeface="Times New Roman" panose="02020603050405020304" pitchFamily="18" charset="0"/>
            </a:rPr>
            <a:t>Manfaat Siniar (Podcast)</a:t>
          </a:r>
        </a:p>
      </dsp:txBody>
      <dsp:txXfrm>
        <a:off x="1987436" y="149450"/>
        <a:ext cx="1148802" cy="713290"/>
      </dsp:txXfrm>
    </dsp:sp>
    <dsp:sp modelId="{CE57007B-C306-43E8-95F5-275E5A7E540E}">
      <dsp:nvSpPr>
        <dsp:cNvPr id="0" name=""/>
        <dsp:cNvSpPr/>
      </dsp:nvSpPr>
      <dsp:spPr>
        <a:xfrm>
          <a:off x="1832669" y="1106002"/>
          <a:ext cx="1193184" cy="757672"/>
        </a:xfrm>
        <a:prstGeom prst="roundRect">
          <a:avLst>
            <a:gd name="adj" fmla="val 10000"/>
          </a:avLst>
        </a:prstGeom>
        <a:solidFill>
          <a:schemeClr val="tx1">
            <a:lumMod val="65000"/>
            <a:lumOff val="35000"/>
          </a:schemeClr>
        </a:soli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1675C3AB-EAF2-48EB-980D-5FD11ED6FA24}">
      <dsp:nvSpPr>
        <dsp:cNvPr id="0" name=""/>
        <dsp:cNvSpPr/>
      </dsp:nvSpPr>
      <dsp:spPr>
        <a:xfrm>
          <a:off x="1965245" y="1231949"/>
          <a:ext cx="1193184" cy="757672"/>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Media Pembelajaran</a:t>
          </a:r>
        </a:p>
      </dsp:txBody>
      <dsp:txXfrm>
        <a:off x="1987436" y="1254140"/>
        <a:ext cx="1148802" cy="713290"/>
      </dsp:txXfrm>
    </dsp:sp>
    <dsp:sp modelId="{16CA14D0-60B2-437A-B2F8-DE95BC8E3D91}">
      <dsp:nvSpPr>
        <dsp:cNvPr id="0" name=""/>
        <dsp:cNvSpPr/>
      </dsp:nvSpPr>
      <dsp:spPr>
        <a:xfrm>
          <a:off x="1103501" y="2210692"/>
          <a:ext cx="1193184" cy="757672"/>
        </a:xfrm>
        <a:prstGeom prst="roundRect">
          <a:avLst>
            <a:gd name="adj" fmla="val 10000"/>
          </a:avLst>
        </a:prstGeom>
        <a:solidFill>
          <a:schemeClr val="tx1">
            <a:lumMod val="65000"/>
            <a:lumOff val="35000"/>
          </a:schemeClr>
        </a:soli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1B540C61-0817-491E-8352-A8B075C36156}">
      <dsp:nvSpPr>
        <dsp:cNvPr id="0" name=""/>
        <dsp:cNvSpPr/>
      </dsp:nvSpPr>
      <dsp:spPr>
        <a:xfrm>
          <a:off x="1236077" y="2336640"/>
          <a:ext cx="1193184" cy="757672"/>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Penggunaan  Media Siniar (Podcast) Dalam Pembelajaran Bahasa Indonesia</a:t>
          </a:r>
        </a:p>
      </dsp:txBody>
      <dsp:txXfrm>
        <a:off x="1258268" y="2358831"/>
        <a:ext cx="1148802" cy="713290"/>
      </dsp:txXfrm>
    </dsp:sp>
    <dsp:sp modelId="{F9B3BD2D-5345-4BE4-8773-338FE39C0160}">
      <dsp:nvSpPr>
        <dsp:cNvPr id="0" name=""/>
        <dsp:cNvSpPr/>
      </dsp:nvSpPr>
      <dsp:spPr>
        <a:xfrm>
          <a:off x="2561838" y="2210692"/>
          <a:ext cx="1193184" cy="757672"/>
        </a:xfrm>
        <a:prstGeom prst="roundRect">
          <a:avLst>
            <a:gd name="adj" fmla="val 10000"/>
          </a:avLst>
        </a:prstGeom>
        <a:solidFill>
          <a:schemeClr val="tx1">
            <a:lumMod val="65000"/>
            <a:lumOff val="35000"/>
          </a:schemeClr>
        </a:soli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79B58F85-9959-4D81-833E-7C616936898D}">
      <dsp:nvSpPr>
        <dsp:cNvPr id="0" name=""/>
        <dsp:cNvSpPr/>
      </dsp:nvSpPr>
      <dsp:spPr>
        <a:xfrm>
          <a:off x="2694414" y="2336640"/>
          <a:ext cx="1193184" cy="757672"/>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Kefektivan Siniar (Podcast) Sebagai Media Pembelajaran</a:t>
          </a:r>
        </a:p>
      </dsp:txBody>
      <dsp:txXfrm>
        <a:off x="2716605" y="2358831"/>
        <a:ext cx="1148802" cy="71329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me23</b:Tag>
    <b:SourceType>JournalArticle</b:SourceType>
    <b:Guid>{88096458-9C20-4665-987E-A3BB9AA14396}</b:Guid>
    <b:Title>Analisis kesalahan penggunaan ejaan pada postingan media sosial instagram @upnveteranjawatimur</b:Title>
    <b:Year>2023</b:Year>
    <b:JournalName>jurnal of social science Vol. 3 No. 6 </b:JournalName>
    <b:Pages>702-714</b:Pages>
    <b:Author>
      <b:Author>
        <b:NameList>
          <b:Person>
            <b:Last>Amelia Putri Pradata</b:Last>
            <b:First>dkk</b:First>
          </b:Person>
        </b:NameList>
      </b:Author>
    </b:Author>
    <b:RefOrder>1</b:RefOrder>
  </b:Source>
  <b:Source>
    <b:Tag>Ind21</b:Tag>
    <b:SourceType>JournalArticle</b:SourceType>
    <b:Guid>{DEB742DA-B71A-43F3-A880-B5D8A089133E}</b:Guid>
    <b:Author>
      <b:Author>
        <b:NameList>
          <b:Person>
            <b:Last>Indah Septi Eka Ningrum</b:Last>
            <b:First>dkk</b:First>
          </b:Person>
        </b:NameList>
      </b:Author>
    </b:Author>
    <b:Title>Analisis kesalahan ejaaan dan tanda baca pada media sosial instagram</b:Title>
    <b:JournalName>jurnal komposisi 2723-3820</b:JournalName>
    <b:Year>6 No. 1, juni 2021</b:Year>
    <b:RefOrder>2</b:RefOrder>
  </b:Source>
  <b:Source>
    <b:Tag>Qoso1</b:Tag>
    <b:SourceType>JournalArticle</b:SourceType>
    <b:Guid>{CBBFC067-F50E-48A4-90C0-DD1FCC021B26}</b:Guid>
    <b:Author>
      <b:Author>
        <b:NameList>
          <b:Person>
            <b:Last>Iftinan</b:Last>
            <b:First>Qoshirotu</b:First>
            <b:Middle>Thorfi</b:Middle>
          </b:Person>
        </b:NameList>
      </b:Author>
    </b:Author>
    <b:Title>Analisis kesalahan berbahasa pada status dan komentar di media sosial twitter</b:Title>
    <b:JournalName>jurnal bastrindo kajian pendidikan bahasa dan sastra indonesia</b:JournalName>
    <b:Year>Juni 2021, Vol. 2 No. 1</b:Year>
    <b:RefOrder>3</b:RefOrder>
  </b:Source>
  <b:Source>
    <b:Tag>yul23</b:Tag>
    <b:SourceType>JournalArticle</b:SourceType>
    <b:Guid>{1AAA8CD2-5AE3-4CE9-B040-542749FB8F24}</b:Guid>
    <b:Author>
      <b:Author>
        <b:NameList>
          <b:Person>
            <b:Last>sholihah</b:Last>
            <b:First>yuli</b:First>
            <b:Middle>siti</b:Middle>
          </b:Person>
        </b:NameList>
      </b:Author>
    </b:Author>
    <b:Title>Analisis pemberian afeksi dan kesalahan ejaan dalam kutipan media sosial instagram</b:Title>
    <b:JournalName>jurnal pendidikan berkarakter Vol. 1 No. 3</b:JournalName>
    <b:Year> Juni 2023</b:Year>
    <b:Pages>01-11</b:Pages>
    <b:RefOrder>4</b:RefOrder>
  </b:Source>
  <b:Source>
    <b:Tag>Mil23</b:Tag>
    <b:SourceType>JournalArticle</b:SourceType>
    <b:Guid>{44D93A60-92D3-424C-87B8-4821A906221B}</b:Guid>
    <b:Author>
      <b:Author>
        <b:NameList>
          <b:Person>
            <b:Last>Roysa</b:Last>
            <b:First>Mila</b:First>
          </b:Person>
        </b:NameList>
      </b:Author>
    </b:Author>
    <b:Title>Kesalahan berbahasa dalam berita yang diunggah pada instagram infojateng.id tahun 2023</b:Title>
    <b:Year>2023</b:Year>
    <b:RefOrder>5</b:RefOrder>
  </b:Source>
  <b:Source>
    <b:Tag>Aud24</b:Tag>
    <b:SourceType>JournalArticle</b:SourceType>
    <b:Guid>{0A17DFE6-CB03-4685-A45C-7EC8632289B3}</b:Guid>
    <b:Author>
      <b:Author>
        <b:NameList>
          <b:Person>
            <b:Last>Anjani</b:Last>
            <b:First>Audrey</b:First>
            <b:Middle>Syakira</b:Middle>
          </b:Person>
        </b:NameList>
      </b:Author>
    </b:Author>
    <b:Title>Analisis kesalahan penggunaan tanda baca dan huruf kapital pada komentar akun instagram fokative</b:Title>
    <b:JournalName>Jurnal Diksatrasia Vol. 8 No. 1</b:JournalName>
    <b:Year>2024</b:Year>
    <b:RefOrder>6</b:RefOrder>
  </b:Source>
  <b:Source>
    <b:Tag>Drs13</b:Tag>
    <b:SourceType>Book</b:SourceType>
    <b:Guid>{69BA5EB6-6467-4352-A261-BEF4BF7D6DD7}</b:Guid>
    <b:Title>Filsafat Bahasa</b:Title>
    <b:Year>2013</b:Year>
    <b:Author>
      <b:Author>
        <b:NameList>
          <b:Person>
            <b:Last>Drs. Muhammad Khoyin</b:Last>
            <b:First>M.Ag.</b:First>
          </b:Person>
        </b:NameList>
      </b:Author>
    </b:Author>
    <b:City>Bandung </b:City>
    <b:Publisher>CV Pustaka Setia</b:Publisher>
    <b:RefOrder>7</b:RefOrder>
  </b:Source>
  <b:Source>
    <b:Tag>Drs12</b:Tag>
    <b:SourceType>Book</b:SourceType>
    <b:Guid>{B6C4B04E-B46F-4700-8D0D-93C0A087421B}</b:Guid>
    <b:Author>
      <b:Author>
        <b:NameList>
          <b:Person>
            <b:Last>Chaer</b:Last>
            <b:First>Drs.</b:First>
            <b:Middle>Abdul</b:Middle>
          </b:Person>
        </b:NameList>
      </b:Author>
    </b:Author>
    <b:Title>Linguistik Umum</b:Title>
    <b:Year>2012</b:Year>
    <b:City>Jakarta</b:City>
    <b:Publisher>PT Asdi Mahasatya</b:Publisher>
    <b:RefOrder>8</b:RefOrder>
  </b:Source>
  <b:Source>
    <b:Tag>Ana22</b:Tag>
    <b:SourceType>JournalArticle</b:SourceType>
    <b:Guid>{017C87A8-27CE-40AF-8360-1FC7370233F6}</b:Guid>
    <b:Title>Analisis kesalahan ejaan pada artikel jurnal Acta Diurna Komunikasi volume VI tahun 2017</b:Title>
    <b:Year>2022</b:Year>
    <b:JournalName>Jurnal Parafrasa: Bahasa, Sastra, dan Pengajaran 2722-1911</b:JournalName>
    <b:Pages>45-52</b:Pages>
    <b:RefOrder>9</b:RefOrder>
  </b:Source>
  <b:Source>
    <b:Tag>Dwi22</b:Tag>
    <b:SourceType>JournalArticle</b:SourceType>
    <b:Guid>{366F4C29-115F-462D-BC63-E2746339FF96}</b:Guid>
    <b:Author>
      <b:Author>
        <b:NameList>
          <b:Person>
            <b:Last>Dwinanda Wuri Harsanti</b:Last>
            <b:First>dkk</b:First>
          </b:Person>
        </b:NameList>
      </b:Author>
    </b:Author>
    <b:Title>Analisis kesalahan ejaan pada artikel jurnal acta diurna komunikasi volume VI tahun 2017</b:Title>
    <b:JournalName>Jurnal Bahasa, Sastra dan Pengajaran 2722-1911</b:JournalName>
    <b:Year>2022</b:Year>
    <b:Pages>45-52</b:Pages>
    <b:RefOrder>10</b:RefOrder>
  </b:Source>
  <b:Source>
    <b:Tag>Drs17</b:Tag>
    <b:SourceType>Book</b:SourceType>
    <b:Guid>{4B620A36-B156-40CF-967D-2A52F2B28EB9}</b:Guid>
    <b:Title>Ketatabahasaan dan Kesusastraan</b:Title>
    <b:Year>2017</b:Year>
    <b:Author>
      <b:Author>
        <b:NameList>
          <b:Person>
            <b:Last>Drs. E. Kosasih</b:Last>
            <b:First>M.Pd.</b:First>
          </b:Person>
        </b:NameList>
      </b:Author>
    </b:Author>
    <b:City>Bandung</b:City>
    <b:Publisher>CV. Yrama Widya</b:Publisher>
    <b:RefOrder>11</b:RefOrder>
  </b:Source>
  <b:Source>
    <b:Tag>Asa15</b:Tag>
    <b:SourceType>Book</b:SourceType>
    <b:Guid>{CD72771E-91B6-4B52-8C3F-37F8666038B8}</b:Guid>
    <b:Author>
      <b:Author>
        <b:NameList>
          <b:Person>
            <b:Last>Sungguh</b:Last>
            <b:First>As'ad</b:First>
          </b:Person>
        </b:NameList>
      </b:Author>
    </b:Author>
    <b:Title>Ejaan Yang Disempurnakan</b:Title>
    <b:Year>2015</b:Year>
    <b:City>Jakarta</b:City>
    <b:Publisher>PT Bumi Aksara</b:Publisher>
    <b:RefOrder>12</b:RefOrder>
  </b:Source>
  <b:Source>
    <b:Tag>Bud22</b:Tag>
    <b:SourceType>JournalArticle</b:SourceType>
    <b:Guid>{44FA325A-3143-4DAE-92E4-1F9308757F9F}</b:Guid>
    <b:Title>Pemanfaatan media sosial sebagai media pembelajaran bahasa indonesia</b:Title>
    <b:Year>2022</b:Year>
    <b:Author>
      <b:Author>
        <b:NameList>
          <b:Person>
            <b:Last>Budiman</b:Last>
          </b:Person>
        </b:NameList>
      </b:Author>
    </b:Author>
    <b:JournalName>Jurnal Pendidikan Bahasa Indonesia Vol. 2 No. 2 2798-4214</b:JournalName>
    <b:Pages>149-156</b:Pages>
    <b:RefOrder>13</b:RefOrder>
  </b:Source>
  <b:Source>
    <b:Tag>Cin20</b:Tag>
    <b:SourceType>JournalArticle</b:SourceType>
    <b:Guid>{C3D612EB-1507-47BF-AEFB-E1CF9716C72D}</b:Guid>
    <b:Author>
      <b:Author>
        <b:NameList>
          <b:Person>
            <b:Last>Cindie Sya'bania Feroza</b:Last>
            <b:First>dkk</b:First>
          </b:Person>
        </b:NameList>
      </b:Author>
    </b:Author>
    <b:Title>Penggunaan media sosial instagram pada akun @yhoophii_official sebagai media komunikasi dengan pelanggan</b:Title>
    <b:JournalName>Jurnal Inovasi Vol. 14 No.1</b:JournalName>
    <b:Year>2020</b:Year>
    <b:RefOrder>14</b:RefOrder>
  </b:Source>
  <b:Source>
    <b:Tag>Peb23</b:Tag>
    <b:SourceType>JournalArticle</b:SourceType>
    <b:Guid>{431318CB-1FCD-4A72-BD42-61BAEE7CCE7B}</b:Guid>
    <b:Author>
      <b:Author>
        <b:NameList>
          <b:Person>
            <b:Last>Khotimah</b:Last>
            <b:First>Pebriliana</b:First>
            <b:Middle>Husnul</b:Middle>
          </b:Person>
        </b:NameList>
      </b:Author>
    </b:Author>
    <b:Title>Analisis penggunaan bahasa baku dan tidak baku mahasiswa pbsi umj di instagram</b:Title>
    <b:JournalName>Implementasi Riset Berbasis Keilmuan di Era Society 5.0</b:JournalName>
    <b:Year>2023</b:Year>
    <b:RefOrder>15</b:RefOrder>
  </b:Source>
  <b:Source>
    <b:Tag>Pro08</b:Tag>
    <b:SourceType>Book</b:SourceType>
    <b:Guid>{5C60C457-8941-4F38-BF4E-53820F402D59}</b:Guid>
    <b:Title>Penelitian Kualitatif</b:Title>
    <b:Year>2008</b:Year>
    <b:Author>
      <b:Author>
        <b:NameList>
          <b:Person>
            <b:Last>Prof. Dr. H. M. Burhan Bungin</b:Last>
            <b:First>S.So.,</b:First>
            <b:Middle>M. Si.</b:Middle>
          </b:Person>
        </b:NameList>
      </b:Author>
    </b:Author>
    <b:City>Jakarta</b:City>
    <b:Publisher>Predana Media Group</b:Publisher>
    <b:RefOrder>16</b:RefOrder>
  </b:Source>
  <b:Source>
    <b:Tag>Evi21</b:Tag>
    <b:SourceType>JournalArticle</b:SourceType>
    <b:Guid>{A6B006F4-992B-493C-BF70-EB10145B0270}</b:Guid>
    <b:Title>Penelitian permainan rakyat: konten analisis (content analysis) pada website garuda ristek-brin</b:Title>
    <b:Year>2021</b:Year>
    <b:Author>
      <b:Author>
        <b:NameList>
          <b:Person>
            <b:Last>Rukmana</b:Last>
            <b:First>Evi</b:First>
            <b:Middle>Nursanti</b:Middle>
          </b:Person>
        </b:NameList>
      </b:Author>
    </b:Author>
    <b:JournalName>Jurnal Kajian Informasi dan Perpustakaan Vol. 13 No. 2</b:JournalName>
    <b:RefOrder>17</b:RefOrder>
  </b:Source>
  <b:Source>
    <b:Tag>Rah20</b:Tag>
    <b:SourceType>JournalArticle</b:SourceType>
    <b:Guid>{3BA30FC9-59AA-4AB2-ABD7-501F98B52AD1}</b:Guid>
    <b:Author>
      <b:Author>
        <b:NameList>
          <b:Person>
            <b:Last>Asri</b:Last>
            <b:First>Rahman</b:First>
          </b:Person>
        </b:NameList>
      </b:Author>
    </b:Author>
    <b:Title>Membaca film sebagai sebuah teks: Analisis film "nanti kita cerita tentang hari ini (NKCTHI)"</b:Title>
    <b:JournalName>Jurnal Al Azhar Indonesia Seri Ilmu Sosial Vol. 1 No. 2</b:JournalName>
    <b:Year>2020</b:Year>
    <b:RefOrder>18</b:RefOrder>
  </b:Source>
  <b:Source>
    <b:Tag>Yad23</b:Tag>
    <b:SourceType>Book</b:SourceType>
    <b:Guid>{32965910-E971-46EB-82C5-DF6DBD82BCC2}</b:Guid>
    <b:Title>Pedoman Ejaan Bahasa Indonesia yang Disempurnakan dan Problematik Bahasa Indonesia</b:Title>
    <b:Year>2023</b:Year>
    <b:Author>
      <b:Author>
        <b:NameList>
          <b:Person>
            <b:Last>Mulyadi</b:Last>
            <b:First>Yadi</b:First>
          </b:Person>
        </b:NameList>
      </b:Author>
    </b:Author>
    <b:City>Bandung</b:City>
    <b:Publisher>Penerbit Yrama Widya</b:Publisher>
    <b:RefOrder>19</b:RefOrder>
  </b:Source>
  <b:Source>
    <b:Tag>Des21</b:Tag>
    <b:SourceType>JournalArticle</b:SourceType>
    <b:Guid>{9F8AE821-B05E-466B-9C2B-AA2B8D4A8500}</b:Guid>
    <b:Title>Iklim Organisasi Kelurahan dalam Perspektif Ekologi</b:Title>
    <b:Year>2021</b:Year>
    <b:Author>
      <b:Author>
        <b:NameList>
          <b:Person>
            <b:Last>Destiani Putri Utami</b:Last>
            <b:First>dkk</b:First>
          </b:Person>
        </b:NameList>
      </b:Author>
    </b:Author>
    <b:JournalName>Vol. 1 No. 12</b:JournalName>
    <b:RefOrder>20</b:RefOrder>
  </b:Source>
  <b:Source>
    <b:Tag>Enc20</b:Tag>
    <b:SourceType>JournalArticle</b:SourceType>
    <b:Guid>{32F41F9D-DCAA-4DD7-A4CF-47C21A241BF3}</b:Guid>
    <b:Title>Kajian Teori Dalam Penelitian</b:Title>
    <b:JournalName>Jurnal Kajian Dalam Penelitian Vol. 3 No. 1</b:JournalName>
    <b:Year>2020</b:Year>
    <b:Author>
      <b:Author>
        <b:NameList>
          <b:Person>
            <b:Last>dkk</b:Last>
            <b:First>Ence</b:First>
            <b:Middle>Surahman</b:Middle>
          </b:Person>
        </b:NameList>
      </b:Author>
    </b:Author>
    <b:RefOrder>21</b:RefOrder>
  </b:Source>
  <b:Source>
    <b:Tag>Rez22</b:Tag>
    <b:SourceType>JournalArticle</b:SourceType>
    <b:Guid>{46296C1A-A2AF-4BD3-8EBD-0D8808343D03}</b:Guid>
    <b:Author>
      <b:Author>
        <b:NameList>
          <b:Person>
            <b:Last>dkk</b:Last>
            <b:First>Reza</b:First>
            <b:Middle>Meidina</b:Middle>
          </b:Person>
        </b:NameList>
      </b:Author>
    </b:Author>
    <b:Title>Aanalisis Kesalahan Berbahasa Indonesia Dalam Penulisan Surat Dinas Kantor Desa Se-kecamatan Lebong Atas Kabupaten Lebong</b:Title>
    <b:JournalName>Jurnal Ilmiah Korpus</b:JournalName>
    <b:Year>2022</b:Year>
    <b:RefOrder>22</b:RefOrder>
  </b:Source>
  <b:Source>
    <b:Tag>Chr20</b:Tag>
    <b:SourceType>JournalArticle</b:SourceType>
    <b:Guid>{C5E82651-7B11-4845-8BB8-FD76584DC891}</b:Guid>
    <b:Author>
      <b:Author>
        <b:NameList>
          <b:Person>
            <b:Last>dkk</b:Last>
            <b:First>Christiana</b:First>
            <b:Middle>Risang Pratikasari</b:Middle>
          </b:Person>
        </b:NameList>
      </b:Author>
    </b:Author>
    <b:Title>Analisis Kesalahan Ejaan Pada Jurnal Imajeri Pendidikan Bahasa Dan Sastra Indonesia Universitas Muhammadiyah Prof. Dr. Hamka</b:Title>
    <b:Year>2020</b:Year>
    <b:RefOrder>23</b:RefOrder>
  </b:Source>
  <b:Source>
    <b:Tag>Isn20</b:Tag>
    <b:SourceType>JournalArticle</b:SourceType>
    <b:Guid>{32AB4AA5-5E8A-4BDC-BE6C-F710CB347336}</b:Guid>
    <b:Author>
      <b:Author>
        <b:NameList>
          <b:Person>
            <b:Last>dkk</b:Last>
            <b:First>Isna</b:First>
            <b:Middle>Zumrotus Solikhah</b:Middle>
          </b:Person>
        </b:NameList>
      </b:Author>
    </b:Author>
    <b:Title>Kesalahan Berbahasa Tataran Semantik Dalam Unggahan Instagram @KOMINFODIY</b:Title>
    <b:JournalName>Jurnal Pendidikan Bahasa dan Sastra Indonesia Vol. 9 No. 2</b:JournalName>
    <b:Year>2020</b:Year>
    <b:RefOrder>24</b:RefOrder>
  </b:Source>
  <b:Source>
    <b:Tag>Has22</b:Tag>
    <b:SourceType>JournalArticle</b:SourceType>
    <b:Guid>{C97E031B-4EC5-4568-BAD5-96CD29384577}</b:Guid>
    <b:Author>
      <b:Author>
        <b:NameList>
          <b:Person>
            <b:Last>Nurhayani</b:Last>
            <b:First>Hasa</b:First>
            <b:Middle>Amelia dan Neng Desi</b:Middle>
          </b:Person>
        </b:NameList>
      </b:Author>
    </b:Author>
    <b:Title>Analisis Kesalahan Ejaan dan Tanda Baca pada Salah Satu Judul Berita "Bukan Lagi Ferdi Sambo, Putri Candrawati adalah Otak Sebenarnya di Balik Penembakan Brigadir J" pada Surat Kabar Tvonenews.com Edisi 22 Oktober 2022</b:Title>
    <b:JournalName>Jurnal Riset Pendidikan dan Bahasa Vol. 1 No. 4</b:JournalName>
    <b:Year>2022</b:Year>
    <b:RefOrder>25</b:RefOrder>
  </b:Source>
  <b:Source>
    <b:Tag>Pen20</b:Tag>
    <b:SourceType>JournalArticle</b:SourceType>
    <b:Guid>{4C691803-E322-4FA3-8922-E06F38EE4144}</b:Guid>
    <b:Title>Penggunaan Media Sosial Instagram pada Akun @YHOOPHIII_OFFICIAL Sebagai Media Komunikasi dengan Pelanggan</b:Title>
    <b:JournalName>Jurnal Inovasi</b:JournalName>
    <b:Year>2020</b:Year>
    <b:RefOrder>26</b:RefOrder>
  </b:Source>
  <b:Source>
    <b:Tag>Ana19</b:Tag>
    <b:SourceType>JournalArticle</b:SourceType>
    <b:Guid>{CB3DF158-CBB7-472C-A579-5A0B22204623}</b:Guid>
    <b:Author>
      <b:Author>
        <b:NameList>
          <b:Person>
            <b:Last>dkk</b:Last>
            <b:First>Ana</b:First>
            <b:Middle>Mariana Purnamasari</b:Middle>
          </b:Person>
        </b:NameList>
      </b:Author>
    </b:Author>
    <b:Title>Analisis Penggunaan Huruf Kapital dan Tanda Baca pada Paragraf Deskriptif Siswa Kelas 4SDN Binong II Kabupaten Tangerang</b:Title>
    <b:JournalName>Journal of Elementary Education Vol. 1 No.1 </b:JournalName>
    <b:Year>2019</b:Year>
    <b:RefOrder>27</b:RefOrder>
  </b:Source>
  <b:Source>
    <b:Tag>Nur23</b:Tag>
    <b:SourceType>JournalArticle</b:SourceType>
    <b:Guid>{EA7BB2EE-6184-4516-81E6-A89FA6520746}</b:Guid>
    <b:Author>
      <b:Author>
        <b:NameList>
          <b:Person>
            <b:Last>Nugroho</b:Last>
            <b:First>Nurlis</b:First>
            <b:Middle>Sriwahyu Utami dan Arya Setya</b:Middle>
          </b:Person>
        </b:NameList>
      </b:Author>
    </b:Author>
    <b:Title>Analisis Kesalahan Penggunaan Huruf Kapital pada Paragraf Deskriptif Peserta Didik Kelas IV Sekolah Dasar</b:Title>
    <b:JournalName>Jurnal Riset Pendidikan dan Bahasa Vol. 2 No. 1</b:JournalName>
    <b:Year>2023</b:Year>
    <b:RefOrder>28</b:RefOrder>
  </b:Source>
  <b:Source>
    <b:Tag>Des20</b:Tag>
    <b:SourceType>JournalArticle</b:SourceType>
    <b:Guid>{571E7130-D59D-4902-A58E-5C3FEFF72A88}</b:Guid>
    <b:Author>
      <b:Author>
        <b:NameList>
          <b:Person>
            <b:Last>dkk</b:Last>
            <b:First>Desti</b:First>
            <b:Middle>Alvi Yunita</b:Middle>
          </b:Person>
        </b:NameList>
      </b:Author>
    </b:Author>
    <b:Title>Kesalahan Penggunaan Tanda Baca dan Kosakata dalam Penulisan Karangan Deskripsi</b:Title>
    <b:JournalName>Jurnal Pendidikan dan Bahasa Indonesia Vol. 3 No. 2</b:JournalName>
    <b:Year>2020</b:Year>
    <b:RefOrder>29</b:RefOrder>
  </b:Source>
  <b:Source>
    <b:Tag>Enc201</b:Tag>
    <b:SourceType>JournalArticle</b:SourceType>
    <b:Guid>{E629530F-8756-41A4-BCCB-C06C1FFE83F3}</b:Guid>
    <b:Author>
      <b:Author>
        <b:NameList>
          <b:Person>
            <b:Last>Ence Surahman</b:Last>
            <b:First>dkk</b:First>
          </b:Person>
        </b:NameList>
      </b:Author>
    </b:Author>
    <b:Title>Kajian Teori Dalam Penelitian</b:Title>
    <b:JournalName>Jurnal Kajian Teknologi Pendidikan Vol. 3 No. 1</b:JournalName>
    <b:Year>2020</b:Year>
    <b:RefOrder>30</b:RefOrder>
  </b:Source>
  <b:Source>
    <b:Tag>Rez221</b:Tag>
    <b:SourceType>JournalArticle</b:SourceType>
    <b:Guid>{7851393E-3116-4017-8641-F9BBA35CCCC1}</b:Guid>
    <b:Author>
      <b:Author>
        <b:NameList>
          <b:Person>
            <b:Last>Reza Meidiana</b:Last>
            <b:First>dkk</b:First>
          </b:Person>
        </b:NameList>
      </b:Author>
    </b:Author>
    <b:Title>Aanalisis Kesalahan Berbahasa Indonesia Dalam Penulisan Surat Dinas Kantor Desa Se-kecamatan Lebong Atas Kabupaten Lebong</b:Title>
    <b:JournalName>Jurnal Ilmiah Korpus Vol. 6 No. 1</b:JournalName>
    <b:Year>2022</b:Year>
    <b:RefOrder>31</b:RefOrder>
  </b:Source>
  <b:Source>
    <b:Tag>Chr201</b:Tag>
    <b:SourceType>JournalArticle</b:SourceType>
    <b:Guid>{E2B90A0C-AA95-448A-A564-271F1E4281E4}</b:Guid>
    <b:Author>
      <b:Author>
        <b:NameList>
          <b:Person>
            <b:Last>Christiana Risang Pratikasari</b:Last>
            <b:First>dkk</b:First>
          </b:Person>
        </b:NameList>
      </b:Author>
    </b:Author>
    <b:Title>Analisis Kesalahan Ejaan Pada Jurnal Imajeri Pendidikan Bahasa Dan Sastra Indonesia Universitas Muhammadiyah Prof. Dr. Hamka</b:Title>
    <b:Year>2020</b:Year>
    <b:RefOrder>32</b:RefOrder>
  </b:Source>
  <b:Source>
    <b:Tag>Isn201</b:Tag>
    <b:SourceType>JournalArticle</b:SourceType>
    <b:Guid>{FEE32090-7C0F-4AD2-8C98-C6BA43DA8D78}</b:Guid>
    <b:Author>
      <b:Author>
        <b:NameList>
          <b:Person>
            <b:Last>Isna Zumrotus Solikhah</b:Last>
            <b:First>dkk</b:First>
          </b:Person>
        </b:NameList>
      </b:Author>
    </b:Author>
    <b:Title>Kesalahan Berbahasa Tataran Semantik Dalam Unggahan Instagram @KOMINFODIY</b:Title>
    <b:JournalName>Jurnal Pendidikan Bahasa dan Sastra Indonesia Vol. 9 No. 2</b:JournalName>
    <b:Year>2020</b:Year>
    <b:RefOrder>33</b:RefOrder>
  </b:Source>
  <b:Source>
    <b:Tag>Cin201</b:Tag>
    <b:SourceType>JournalArticle</b:SourceType>
    <b:Guid>{238D7A39-D8AF-4F35-B1B8-AA199585D755}</b:Guid>
    <b:Author>
      <b:Author>
        <b:NameList>
          <b:Person>
            <b:Last>Cindie Sya</b:Last>
            <b:First>dkk</b:First>
          </b:Person>
        </b:NameList>
      </b:Author>
    </b:Author>
    <b:Title>Penggunaan Media Sosial Instagram pada Akun @YHOOPHIII_OFFICIAL Sebagai Media Komunikasi dengan Pelanggan</b:Title>
    <b:JournalName>Jurnal Inovasi Vol. 14 No. 1</b:JournalName>
    <b:Year>2020</b:Year>
    <b:RefOrder>34</b:RefOrder>
  </b:Source>
  <b:Source>
    <b:Tag>Ana191</b:Tag>
    <b:SourceType>JournalArticle</b:SourceType>
    <b:Guid>{A77C64BE-2964-43B6-BC13-9E401C783BA0}</b:Guid>
    <b:Author>
      <b:Author>
        <b:NameList>
          <b:Person>
            <b:Last>Ana Mariana Purnamasari</b:Last>
            <b:First>dkk</b:First>
          </b:Person>
        </b:NameList>
      </b:Author>
    </b:Author>
    <b:Title>Analisis Penggunaan Huruf Kapital dan Tanda Baca pada Paragraf Deskriptif Siswa Kelas 4SDN Binong II Kabupaten Tangerang</b:Title>
    <b:JournalName> Journal of Elementary Education Vol. 1 No.1 </b:JournalName>
    <b:Year>2019</b:Year>
    <b:RefOrder>35</b:RefOrder>
  </b:Source>
  <b:Source>
    <b:Tag>Des201</b:Tag>
    <b:SourceType>JournalArticle</b:SourceType>
    <b:Guid>{FCBD0377-9E1A-47EC-B54F-76AFCF820D42}</b:Guid>
    <b:Author>
      <b:Author>
        <b:NameList>
          <b:Person>
            <b:Last>Desti Alvi Yunita</b:Last>
            <b:First>dkk</b:First>
          </b:Person>
        </b:NameList>
      </b:Author>
    </b:Author>
    <b:Title>Kesalahan Penggunaan Tanda Baca dan Kosakata dalam Penulisan Karangan Deskripsi</b:Title>
    <b:JournalName> Jurnal Pendidikan dan Bahasa Indonesia Vol. 3 No. 2</b:JournalName>
    <b:Year>2020</b:Year>
    <b:RefOrder>36</b:RefOrder>
  </b:Source>
</b:Sources>
</file>

<file path=customXml/itemProps1.xml><?xml version="1.0" encoding="utf-8"?>
<ds:datastoreItem xmlns:ds="http://schemas.openxmlformats.org/officeDocument/2006/customXml" ds:itemID="{BAE309D4-1BA1-4021-B227-1DEA4C514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6944</Words>
  <Characters>153581</Characters>
  <Application>Microsoft Office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1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XKS9SN003344011EB4500@hotmail.com</dc:creator>
  <cp:lastModifiedBy>hp</cp:lastModifiedBy>
  <cp:revision>2</cp:revision>
  <cp:lastPrinted>2025-09-26T08:41:00Z</cp:lastPrinted>
  <dcterms:created xsi:type="dcterms:W3CDTF">2026-01-08T04:35:00Z</dcterms:created>
  <dcterms:modified xsi:type="dcterms:W3CDTF">2026-01-08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8a57ba-a14b-37c7-be32-0859ff946f94</vt:lpwstr>
  </property>
  <property fmtid="{D5CDD505-2E9C-101B-9397-08002B2CF9AE}" pid="24" name="Mendeley Citation Style_1">
    <vt:lpwstr>http://www.zotero.org/styles/apa</vt:lpwstr>
  </property>
</Properties>
</file>